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5450794F"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1.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207280780"/>
      <w:bookmarkStart w:id="3" w:name="_Toc304622720"/>
      <w:bookmarkEnd w:id="0"/>
      <w:bookmarkEnd w:id="1"/>
      <w:r w:rsidRPr="005323C1">
        <w:lastRenderedPageBreak/>
        <w:t>Eigenständigkeitserklärung</w:t>
      </w:r>
      <w:bookmarkEnd w:id="2"/>
    </w:p>
    <w:p w14:paraId="6DA2B5C2" w14:textId="599E15AC"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7CFC3D7" w14:textId="17928433" w:rsidR="00B2012B" w:rsidRPr="00B2012B" w:rsidRDefault="00740CF4" w:rsidP="00B2012B">
      <w:r w:rsidRPr="00B2012B">
        <w:rPr>
          <w:noProof/>
        </w:rPr>
        <w:drawing>
          <wp:anchor distT="0" distB="0" distL="114300" distR="114300" simplePos="0" relativeHeight="251671565" behindDoc="1" locked="0" layoutInCell="1" allowOverlap="1" wp14:anchorId="23B6FD88" wp14:editId="6F1F0062">
            <wp:simplePos x="0" y="0"/>
            <wp:positionH relativeFrom="margin">
              <wp:posOffset>3922280</wp:posOffset>
            </wp:positionH>
            <wp:positionV relativeFrom="paragraph">
              <wp:posOffset>122324</wp:posOffset>
            </wp:positionV>
            <wp:extent cx="1456690" cy="715010"/>
            <wp:effectExtent l="0" t="0" r="0" b="0"/>
            <wp:wrapTight wrapText="bothSides">
              <wp:wrapPolygon edited="0">
                <wp:start x="17231" y="2877"/>
                <wp:lineTo x="5650" y="4028"/>
                <wp:lineTo x="2260" y="6330"/>
                <wp:lineTo x="1977" y="17840"/>
                <wp:lineTo x="2542" y="20142"/>
                <wp:lineTo x="16101" y="20142"/>
                <wp:lineTo x="16384" y="13236"/>
                <wp:lineTo x="18078" y="13236"/>
                <wp:lineTo x="19208" y="8632"/>
                <wp:lineTo x="18926" y="2877"/>
                <wp:lineTo x="17231" y="2877"/>
              </wp:wrapPolygon>
            </wp:wrapTight>
            <wp:docPr id="1840481028"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6690" cy="715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EAA084" w14:textId="49CFD0CE" w:rsidR="00951B12" w:rsidRPr="005323C1" w:rsidRDefault="00740CF4" w:rsidP="00951B12">
      <w:r>
        <w:rPr>
          <w:noProof/>
        </w:rPr>
        <w:drawing>
          <wp:anchor distT="0" distB="0" distL="114300" distR="114300" simplePos="0" relativeHeight="251672589" behindDoc="1" locked="0" layoutInCell="1" allowOverlap="1" wp14:anchorId="4C46BF0E" wp14:editId="2D1713EF">
            <wp:simplePos x="0" y="0"/>
            <wp:positionH relativeFrom="column">
              <wp:posOffset>2714567</wp:posOffset>
            </wp:positionH>
            <wp:positionV relativeFrom="paragraph">
              <wp:posOffset>89823</wp:posOffset>
            </wp:positionV>
            <wp:extent cx="1300485" cy="414136"/>
            <wp:effectExtent l="0" t="0" r="0" b="5080"/>
            <wp:wrapNone/>
            <wp:docPr id="1" name="Grafik 1" descr="Ein Bild, das Handschrift, Entwurf, Kalligrafie, Linear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Handschrift, Entwurf, Kalligrafie, Lineart enthält.&#10;&#10;Automatisch generierte Beschreibung"/>
                    <pic:cNvPicPr/>
                  </pic:nvPicPr>
                  <pic:blipFill>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300485" cy="414136"/>
                    </a:xfrm>
                    <a:prstGeom prst="rect">
                      <a:avLst/>
                    </a:prstGeom>
                  </pic:spPr>
                </pic:pic>
              </a:graphicData>
            </a:graphic>
            <wp14:sizeRelH relativeFrom="page">
              <wp14:pctWidth>0</wp14:pctWidth>
            </wp14:sizeRelH>
            <wp14:sizeRelV relativeFrom="page">
              <wp14:pctHeight>0</wp14:pctHeight>
            </wp14:sizeRelV>
          </wp:anchor>
        </w:drawing>
      </w:r>
    </w:p>
    <w:p w14:paraId="2E1CDCFE" w14:textId="3C48A431" w:rsidR="00951B12" w:rsidRPr="005323C1" w:rsidRDefault="00951B12" w:rsidP="00951B12"/>
    <w:p w14:paraId="2456CBA0" w14:textId="5C2A5633" w:rsidR="00951B12" w:rsidRPr="005323C1" w:rsidRDefault="00951B12" w:rsidP="00951B12"/>
    <w:p w14:paraId="30CE7A50" w14:textId="1470492B" w:rsidR="00951B12" w:rsidRPr="005323C1" w:rsidRDefault="00951B12" w:rsidP="00951B12">
      <w:r w:rsidRPr="005323C1">
        <w:t xml:space="preserve">Pforzheim, </w:t>
      </w:r>
      <w:r w:rsidR="007D22E5">
        <w:t>31.08.2025</w:t>
      </w:r>
      <w:r w:rsidRPr="005323C1">
        <w:tab/>
      </w:r>
      <w:r w:rsidRPr="005323C1">
        <w:tab/>
      </w:r>
      <w:r w:rsidRPr="005323C1">
        <w:tab/>
      </w:r>
      <w:r w:rsidR="00740CF4">
        <w:t>Silja-Marie Fischer und Julia Krauß</w:t>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4" w:name="_Toc207280781"/>
      <w:bookmarkEnd w:id="3"/>
      <w:r w:rsidRPr="005323C1">
        <w:lastRenderedPageBreak/>
        <w:t>Inhaltsverzeichnis</w:t>
      </w:r>
      <w:bookmarkEnd w:id="4"/>
    </w:p>
    <w:p w14:paraId="68FF03F9" w14:textId="0013D7B0" w:rsidR="00E3645C" w:rsidRDefault="00951B12">
      <w:pPr>
        <w:pStyle w:val="Verzeichnis1"/>
        <w:rPr>
          <w:rFonts w:asciiTheme="minorHAnsi" w:eastAsiaTheme="minorEastAsia" w:hAnsiTheme="minorHAnsi" w:cstheme="minorBidi"/>
          <w:b w:val="0"/>
          <w:bCs w:val="0"/>
          <w:iCs w:val="0"/>
          <w:kern w:val="2"/>
          <w14:ligatures w14:val="standardContextual"/>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280780" w:history="1">
        <w:r w:rsidR="00E3645C" w:rsidRPr="00C2084D">
          <w:rPr>
            <w:rStyle w:val="Hyperlink"/>
          </w:rPr>
          <w:t>Eigenständigkeitserklärung</w:t>
        </w:r>
        <w:r w:rsidR="00E3645C">
          <w:rPr>
            <w:webHidden/>
          </w:rPr>
          <w:tab/>
        </w:r>
        <w:r w:rsidR="00E3645C">
          <w:rPr>
            <w:webHidden/>
          </w:rPr>
          <w:fldChar w:fldCharType="begin"/>
        </w:r>
        <w:r w:rsidR="00E3645C">
          <w:rPr>
            <w:webHidden/>
          </w:rPr>
          <w:instrText xml:space="preserve"> PAGEREF _Toc207280780 \h </w:instrText>
        </w:r>
        <w:r w:rsidR="00E3645C">
          <w:rPr>
            <w:webHidden/>
          </w:rPr>
        </w:r>
        <w:r w:rsidR="00E3645C">
          <w:rPr>
            <w:webHidden/>
          </w:rPr>
          <w:fldChar w:fldCharType="separate"/>
        </w:r>
        <w:r w:rsidR="00E3645C">
          <w:rPr>
            <w:webHidden/>
          </w:rPr>
          <w:t>I</w:t>
        </w:r>
        <w:r w:rsidR="00E3645C">
          <w:rPr>
            <w:webHidden/>
          </w:rPr>
          <w:fldChar w:fldCharType="end"/>
        </w:r>
      </w:hyperlink>
    </w:p>
    <w:p w14:paraId="1A485CDF" w14:textId="60CBE892" w:rsidR="00E3645C" w:rsidRDefault="00740CF4">
      <w:pPr>
        <w:pStyle w:val="Verzeichnis1"/>
        <w:rPr>
          <w:rFonts w:asciiTheme="minorHAnsi" w:eastAsiaTheme="minorEastAsia" w:hAnsiTheme="minorHAnsi" w:cstheme="minorBidi"/>
          <w:b w:val="0"/>
          <w:bCs w:val="0"/>
          <w:iCs w:val="0"/>
          <w:kern w:val="2"/>
          <w14:ligatures w14:val="standardContextual"/>
        </w:rPr>
      </w:pPr>
      <w:hyperlink w:anchor="_Toc207280781" w:history="1">
        <w:r w:rsidR="00E3645C" w:rsidRPr="00C2084D">
          <w:rPr>
            <w:rStyle w:val="Hyperlink"/>
          </w:rPr>
          <w:t>Inhaltsverzeichnis</w:t>
        </w:r>
        <w:r w:rsidR="00E3645C">
          <w:rPr>
            <w:webHidden/>
          </w:rPr>
          <w:tab/>
        </w:r>
        <w:r w:rsidR="00E3645C">
          <w:rPr>
            <w:webHidden/>
          </w:rPr>
          <w:fldChar w:fldCharType="begin"/>
        </w:r>
        <w:r w:rsidR="00E3645C">
          <w:rPr>
            <w:webHidden/>
          </w:rPr>
          <w:instrText xml:space="preserve"> PAGEREF _Toc207280781 \h </w:instrText>
        </w:r>
        <w:r w:rsidR="00E3645C">
          <w:rPr>
            <w:webHidden/>
          </w:rPr>
        </w:r>
        <w:r w:rsidR="00E3645C">
          <w:rPr>
            <w:webHidden/>
          </w:rPr>
          <w:fldChar w:fldCharType="separate"/>
        </w:r>
        <w:r w:rsidR="00E3645C">
          <w:rPr>
            <w:webHidden/>
          </w:rPr>
          <w:t>II</w:t>
        </w:r>
        <w:r w:rsidR="00E3645C">
          <w:rPr>
            <w:webHidden/>
          </w:rPr>
          <w:fldChar w:fldCharType="end"/>
        </w:r>
      </w:hyperlink>
    </w:p>
    <w:p w14:paraId="651FA2B0" w14:textId="442B346F" w:rsidR="00E3645C" w:rsidRDefault="00740CF4">
      <w:pPr>
        <w:pStyle w:val="Verzeichnis1"/>
        <w:rPr>
          <w:rFonts w:asciiTheme="minorHAnsi" w:eastAsiaTheme="minorEastAsia" w:hAnsiTheme="minorHAnsi" w:cstheme="minorBidi"/>
          <w:b w:val="0"/>
          <w:bCs w:val="0"/>
          <w:iCs w:val="0"/>
          <w:kern w:val="2"/>
          <w14:ligatures w14:val="standardContextual"/>
        </w:rPr>
      </w:pPr>
      <w:hyperlink w:anchor="_Toc207280782" w:history="1">
        <w:r w:rsidR="00E3645C" w:rsidRPr="00C2084D">
          <w:rPr>
            <w:rStyle w:val="Hyperlink"/>
          </w:rPr>
          <w:t>Hinweis zum Sprachgebrauch</w:t>
        </w:r>
        <w:r w:rsidR="00E3645C">
          <w:rPr>
            <w:webHidden/>
          </w:rPr>
          <w:tab/>
        </w:r>
        <w:r w:rsidR="00E3645C">
          <w:rPr>
            <w:webHidden/>
          </w:rPr>
          <w:fldChar w:fldCharType="begin"/>
        </w:r>
        <w:r w:rsidR="00E3645C">
          <w:rPr>
            <w:webHidden/>
          </w:rPr>
          <w:instrText xml:space="preserve"> PAGEREF _Toc207280782 \h </w:instrText>
        </w:r>
        <w:r w:rsidR="00E3645C">
          <w:rPr>
            <w:webHidden/>
          </w:rPr>
        </w:r>
        <w:r w:rsidR="00E3645C">
          <w:rPr>
            <w:webHidden/>
          </w:rPr>
          <w:fldChar w:fldCharType="separate"/>
        </w:r>
        <w:r w:rsidR="00E3645C">
          <w:rPr>
            <w:webHidden/>
          </w:rPr>
          <w:t>IV</w:t>
        </w:r>
        <w:r w:rsidR="00E3645C">
          <w:rPr>
            <w:webHidden/>
          </w:rPr>
          <w:fldChar w:fldCharType="end"/>
        </w:r>
      </w:hyperlink>
    </w:p>
    <w:p w14:paraId="09B12550" w14:textId="0A19D89C" w:rsidR="00E3645C" w:rsidRDefault="00740CF4">
      <w:pPr>
        <w:pStyle w:val="Verzeichnis1"/>
        <w:rPr>
          <w:rFonts w:asciiTheme="minorHAnsi" w:eastAsiaTheme="minorEastAsia" w:hAnsiTheme="minorHAnsi" w:cstheme="minorBidi"/>
          <w:b w:val="0"/>
          <w:bCs w:val="0"/>
          <w:iCs w:val="0"/>
          <w:kern w:val="2"/>
          <w14:ligatures w14:val="standardContextual"/>
        </w:rPr>
      </w:pPr>
      <w:hyperlink w:anchor="_Toc207280783" w:history="1">
        <w:r w:rsidR="00E3645C" w:rsidRPr="00C2084D">
          <w:rPr>
            <w:rStyle w:val="Hyperlink"/>
          </w:rPr>
          <w:t>Abstract</w:t>
        </w:r>
        <w:r w:rsidR="00E3645C">
          <w:rPr>
            <w:webHidden/>
          </w:rPr>
          <w:tab/>
        </w:r>
        <w:r w:rsidR="00E3645C">
          <w:rPr>
            <w:webHidden/>
          </w:rPr>
          <w:fldChar w:fldCharType="begin"/>
        </w:r>
        <w:r w:rsidR="00E3645C">
          <w:rPr>
            <w:webHidden/>
          </w:rPr>
          <w:instrText xml:space="preserve"> PAGEREF _Toc207280783 \h </w:instrText>
        </w:r>
        <w:r w:rsidR="00E3645C">
          <w:rPr>
            <w:webHidden/>
          </w:rPr>
        </w:r>
        <w:r w:rsidR="00E3645C">
          <w:rPr>
            <w:webHidden/>
          </w:rPr>
          <w:fldChar w:fldCharType="separate"/>
        </w:r>
        <w:r w:rsidR="00E3645C">
          <w:rPr>
            <w:webHidden/>
          </w:rPr>
          <w:t>V</w:t>
        </w:r>
        <w:r w:rsidR="00E3645C">
          <w:rPr>
            <w:webHidden/>
          </w:rPr>
          <w:fldChar w:fldCharType="end"/>
        </w:r>
      </w:hyperlink>
    </w:p>
    <w:p w14:paraId="6BF12CB3" w14:textId="7CC5E106" w:rsidR="00E3645C" w:rsidRDefault="00740CF4">
      <w:pPr>
        <w:pStyle w:val="Verzeichnis1"/>
        <w:rPr>
          <w:rFonts w:asciiTheme="minorHAnsi" w:eastAsiaTheme="minorEastAsia" w:hAnsiTheme="minorHAnsi" w:cstheme="minorBidi"/>
          <w:b w:val="0"/>
          <w:bCs w:val="0"/>
          <w:iCs w:val="0"/>
          <w:kern w:val="2"/>
          <w14:ligatures w14:val="standardContextual"/>
        </w:rPr>
      </w:pPr>
      <w:hyperlink w:anchor="_Toc207280784" w:history="1">
        <w:r w:rsidR="00E3645C" w:rsidRPr="00C2084D">
          <w:rPr>
            <w:rStyle w:val="Hyperlink"/>
          </w:rPr>
          <w:t>Abkürzungsverzeichnis</w:t>
        </w:r>
        <w:r w:rsidR="00E3645C">
          <w:rPr>
            <w:webHidden/>
          </w:rPr>
          <w:tab/>
        </w:r>
        <w:r w:rsidR="00E3645C">
          <w:rPr>
            <w:webHidden/>
          </w:rPr>
          <w:fldChar w:fldCharType="begin"/>
        </w:r>
        <w:r w:rsidR="00E3645C">
          <w:rPr>
            <w:webHidden/>
          </w:rPr>
          <w:instrText xml:space="preserve"> PAGEREF _Toc207280784 \h </w:instrText>
        </w:r>
        <w:r w:rsidR="00E3645C">
          <w:rPr>
            <w:webHidden/>
          </w:rPr>
        </w:r>
        <w:r w:rsidR="00E3645C">
          <w:rPr>
            <w:webHidden/>
          </w:rPr>
          <w:fldChar w:fldCharType="separate"/>
        </w:r>
        <w:r w:rsidR="00E3645C">
          <w:rPr>
            <w:webHidden/>
          </w:rPr>
          <w:t>VI</w:t>
        </w:r>
        <w:r w:rsidR="00E3645C">
          <w:rPr>
            <w:webHidden/>
          </w:rPr>
          <w:fldChar w:fldCharType="end"/>
        </w:r>
      </w:hyperlink>
    </w:p>
    <w:p w14:paraId="1E4CC98A" w14:textId="6E5EE5FB" w:rsidR="00E3645C" w:rsidRDefault="00740CF4">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85" w:history="1">
        <w:r w:rsidR="00E3645C" w:rsidRPr="00C2084D">
          <w:rPr>
            <w:rStyle w:val="Hyperlink"/>
          </w:rPr>
          <w:t>1</w:t>
        </w:r>
        <w:r w:rsidR="00E3645C">
          <w:rPr>
            <w:rFonts w:asciiTheme="minorHAnsi" w:eastAsiaTheme="minorEastAsia" w:hAnsiTheme="minorHAnsi" w:cstheme="minorBidi"/>
            <w:b w:val="0"/>
            <w:bCs w:val="0"/>
            <w:iCs w:val="0"/>
            <w:kern w:val="2"/>
            <w14:ligatures w14:val="standardContextual"/>
          </w:rPr>
          <w:tab/>
        </w:r>
        <w:r w:rsidR="00E3645C" w:rsidRPr="00C2084D">
          <w:rPr>
            <w:rStyle w:val="Hyperlink"/>
          </w:rPr>
          <w:t>Einleitung</w:t>
        </w:r>
        <w:r w:rsidR="00E3645C">
          <w:rPr>
            <w:webHidden/>
          </w:rPr>
          <w:tab/>
        </w:r>
        <w:r w:rsidR="00E3645C">
          <w:rPr>
            <w:webHidden/>
          </w:rPr>
          <w:fldChar w:fldCharType="begin"/>
        </w:r>
        <w:r w:rsidR="00E3645C">
          <w:rPr>
            <w:webHidden/>
          </w:rPr>
          <w:instrText xml:space="preserve"> PAGEREF _Toc207280785 \h </w:instrText>
        </w:r>
        <w:r w:rsidR="00E3645C">
          <w:rPr>
            <w:webHidden/>
          </w:rPr>
        </w:r>
        <w:r w:rsidR="00E3645C">
          <w:rPr>
            <w:webHidden/>
          </w:rPr>
          <w:fldChar w:fldCharType="separate"/>
        </w:r>
        <w:r w:rsidR="00E3645C">
          <w:rPr>
            <w:webHidden/>
          </w:rPr>
          <w:t>1</w:t>
        </w:r>
        <w:r w:rsidR="00E3645C">
          <w:rPr>
            <w:webHidden/>
          </w:rPr>
          <w:fldChar w:fldCharType="end"/>
        </w:r>
      </w:hyperlink>
    </w:p>
    <w:p w14:paraId="02DC6603" w14:textId="11E3E333"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786" w:history="1">
        <w:r w:rsidR="00E3645C" w:rsidRPr="00C2084D">
          <w:rPr>
            <w:rStyle w:val="Hyperlink"/>
          </w:rPr>
          <w:t>1.1</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Motivation</w:t>
        </w:r>
        <w:r w:rsidR="00E3645C">
          <w:rPr>
            <w:webHidden/>
          </w:rPr>
          <w:tab/>
        </w:r>
        <w:r w:rsidR="00E3645C">
          <w:rPr>
            <w:webHidden/>
          </w:rPr>
          <w:fldChar w:fldCharType="begin"/>
        </w:r>
        <w:r w:rsidR="00E3645C">
          <w:rPr>
            <w:webHidden/>
          </w:rPr>
          <w:instrText xml:space="preserve"> PAGEREF _Toc207280786 \h </w:instrText>
        </w:r>
        <w:r w:rsidR="00E3645C">
          <w:rPr>
            <w:webHidden/>
          </w:rPr>
        </w:r>
        <w:r w:rsidR="00E3645C">
          <w:rPr>
            <w:webHidden/>
          </w:rPr>
          <w:fldChar w:fldCharType="separate"/>
        </w:r>
        <w:r w:rsidR="00E3645C">
          <w:rPr>
            <w:webHidden/>
          </w:rPr>
          <w:t>1</w:t>
        </w:r>
        <w:r w:rsidR="00E3645C">
          <w:rPr>
            <w:webHidden/>
          </w:rPr>
          <w:fldChar w:fldCharType="end"/>
        </w:r>
      </w:hyperlink>
    </w:p>
    <w:p w14:paraId="5C424160" w14:textId="218322D1"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787" w:history="1">
        <w:r w:rsidR="00E3645C" w:rsidRPr="00C2084D">
          <w:rPr>
            <w:rStyle w:val="Hyperlink"/>
          </w:rPr>
          <w:t>1.2</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Problemdefinition</w:t>
        </w:r>
        <w:r w:rsidR="00E3645C">
          <w:rPr>
            <w:webHidden/>
          </w:rPr>
          <w:tab/>
        </w:r>
        <w:r w:rsidR="00E3645C">
          <w:rPr>
            <w:webHidden/>
          </w:rPr>
          <w:fldChar w:fldCharType="begin"/>
        </w:r>
        <w:r w:rsidR="00E3645C">
          <w:rPr>
            <w:webHidden/>
          </w:rPr>
          <w:instrText xml:space="preserve"> PAGEREF _Toc207280787 \h </w:instrText>
        </w:r>
        <w:r w:rsidR="00E3645C">
          <w:rPr>
            <w:webHidden/>
          </w:rPr>
        </w:r>
        <w:r w:rsidR="00E3645C">
          <w:rPr>
            <w:webHidden/>
          </w:rPr>
          <w:fldChar w:fldCharType="separate"/>
        </w:r>
        <w:r w:rsidR="00E3645C">
          <w:rPr>
            <w:webHidden/>
          </w:rPr>
          <w:t>2</w:t>
        </w:r>
        <w:r w:rsidR="00E3645C">
          <w:rPr>
            <w:webHidden/>
          </w:rPr>
          <w:fldChar w:fldCharType="end"/>
        </w:r>
      </w:hyperlink>
    </w:p>
    <w:p w14:paraId="74D2FA3B" w14:textId="04405D8E"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788" w:history="1">
        <w:r w:rsidR="00E3645C" w:rsidRPr="00C2084D">
          <w:rPr>
            <w:rStyle w:val="Hyperlink"/>
          </w:rPr>
          <w:t>1.3</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Projektziel</w:t>
        </w:r>
        <w:r w:rsidR="00E3645C">
          <w:rPr>
            <w:webHidden/>
          </w:rPr>
          <w:tab/>
        </w:r>
        <w:r w:rsidR="00E3645C">
          <w:rPr>
            <w:webHidden/>
          </w:rPr>
          <w:fldChar w:fldCharType="begin"/>
        </w:r>
        <w:r w:rsidR="00E3645C">
          <w:rPr>
            <w:webHidden/>
          </w:rPr>
          <w:instrText xml:space="preserve"> PAGEREF _Toc207280788 \h </w:instrText>
        </w:r>
        <w:r w:rsidR="00E3645C">
          <w:rPr>
            <w:webHidden/>
          </w:rPr>
        </w:r>
        <w:r w:rsidR="00E3645C">
          <w:rPr>
            <w:webHidden/>
          </w:rPr>
          <w:fldChar w:fldCharType="separate"/>
        </w:r>
        <w:r w:rsidR="00E3645C">
          <w:rPr>
            <w:webHidden/>
          </w:rPr>
          <w:t>2</w:t>
        </w:r>
        <w:r w:rsidR="00E3645C">
          <w:rPr>
            <w:webHidden/>
          </w:rPr>
          <w:fldChar w:fldCharType="end"/>
        </w:r>
      </w:hyperlink>
    </w:p>
    <w:p w14:paraId="5CD6B207" w14:textId="3FB8ED09"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789" w:history="1">
        <w:r w:rsidR="00E3645C" w:rsidRPr="00C2084D">
          <w:rPr>
            <w:rStyle w:val="Hyperlink"/>
          </w:rPr>
          <w:t>1.4</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Aufbau der Dokumentation</w:t>
        </w:r>
        <w:r w:rsidR="00E3645C">
          <w:rPr>
            <w:webHidden/>
          </w:rPr>
          <w:tab/>
        </w:r>
        <w:r w:rsidR="00E3645C">
          <w:rPr>
            <w:webHidden/>
          </w:rPr>
          <w:fldChar w:fldCharType="begin"/>
        </w:r>
        <w:r w:rsidR="00E3645C">
          <w:rPr>
            <w:webHidden/>
          </w:rPr>
          <w:instrText xml:space="preserve"> PAGEREF _Toc207280789 \h </w:instrText>
        </w:r>
        <w:r w:rsidR="00E3645C">
          <w:rPr>
            <w:webHidden/>
          </w:rPr>
        </w:r>
        <w:r w:rsidR="00E3645C">
          <w:rPr>
            <w:webHidden/>
          </w:rPr>
          <w:fldChar w:fldCharType="separate"/>
        </w:r>
        <w:r w:rsidR="00E3645C">
          <w:rPr>
            <w:webHidden/>
          </w:rPr>
          <w:t>3</w:t>
        </w:r>
        <w:r w:rsidR="00E3645C">
          <w:rPr>
            <w:webHidden/>
          </w:rPr>
          <w:fldChar w:fldCharType="end"/>
        </w:r>
      </w:hyperlink>
    </w:p>
    <w:p w14:paraId="3378957A" w14:textId="6E8ECD7A" w:rsidR="00E3645C" w:rsidRDefault="00740CF4">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90" w:history="1">
        <w:r w:rsidR="00E3645C" w:rsidRPr="00C2084D">
          <w:rPr>
            <w:rStyle w:val="Hyperlink"/>
          </w:rPr>
          <w:t>2</w:t>
        </w:r>
        <w:r w:rsidR="00E3645C">
          <w:rPr>
            <w:rFonts w:asciiTheme="minorHAnsi" w:eastAsiaTheme="minorEastAsia" w:hAnsiTheme="minorHAnsi" w:cstheme="minorBidi"/>
            <w:b w:val="0"/>
            <w:bCs w:val="0"/>
            <w:iCs w:val="0"/>
            <w:kern w:val="2"/>
            <w14:ligatures w14:val="standardContextual"/>
          </w:rPr>
          <w:tab/>
        </w:r>
        <w:r w:rsidR="00E3645C" w:rsidRPr="00C2084D">
          <w:rPr>
            <w:rStyle w:val="Hyperlink"/>
          </w:rPr>
          <w:t>Stand der Technik</w:t>
        </w:r>
        <w:r w:rsidR="00E3645C">
          <w:rPr>
            <w:webHidden/>
          </w:rPr>
          <w:tab/>
        </w:r>
        <w:r w:rsidR="00E3645C">
          <w:rPr>
            <w:webHidden/>
          </w:rPr>
          <w:fldChar w:fldCharType="begin"/>
        </w:r>
        <w:r w:rsidR="00E3645C">
          <w:rPr>
            <w:webHidden/>
          </w:rPr>
          <w:instrText xml:space="preserve"> PAGEREF _Toc207280790 \h </w:instrText>
        </w:r>
        <w:r w:rsidR="00E3645C">
          <w:rPr>
            <w:webHidden/>
          </w:rPr>
        </w:r>
        <w:r w:rsidR="00E3645C">
          <w:rPr>
            <w:webHidden/>
          </w:rPr>
          <w:fldChar w:fldCharType="separate"/>
        </w:r>
        <w:r w:rsidR="00E3645C">
          <w:rPr>
            <w:webHidden/>
          </w:rPr>
          <w:t>5</w:t>
        </w:r>
        <w:r w:rsidR="00E3645C">
          <w:rPr>
            <w:webHidden/>
          </w:rPr>
          <w:fldChar w:fldCharType="end"/>
        </w:r>
      </w:hyperlink>
    </w:p>
    <w:p w14:paraId="340B487B" w14:textId="471F1504"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791" w:history="1">
        <w:r w:rsidR="00E3645C" w:rsidRPr="00C2084D">
          <w:rPr>
            <w:rStyle w:val="Hyperlink"/>
          </w:rPr>
          <w:t>2.1</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Extended Reality</w:t>
        </w:r>
        <w:r w:rsidR="00E3645C">
          <w:rPr>
            <w:webHidden/>
          </w:rPr>
          <w:tab/>
        </w:r>
        <w:r w:rsidR="00E3645C">
          <w:rPr>
            <w:webHidden/>
          </w:rPr>
          <w:fldChar w:fldCharType="begin"/>
        </w:r>
        <w:r w:rsidR="00E3645C">
          <w:rPr>
            <w:webHidden/>
          </w:rPr>
          <w:instrText xml:space="preserve"> PAGEREF _Toc207280791 \h </w:instrText>
        </w:r>
        <w:r w:rsidR="00E3645C">
          <w:rPr>
            <w:webHidden/>
          </w:rPr>
        </w:r>
        <w:r w:rsidR="00E3645C">
          <w:rPr>
            <w:webHidden/>
          </w:rPr>
          <w:fldChar w:fldCharType="separate"/>
        </w:r>
        <w:r w:rsidR="00E3645C">
          <w:rPr>
            <w:webHidden/>
          </w:rPr>
          <w:t>5</w:t>
        </w:r>
        <w:r w:rsidR="00E3645C">
          <w:rPr>
            <w:webHidden/>
          </w:rPr>
          <w:fldChar w:fldCharType="end"/>
        </w:r>
      </w:hyperlink>
    </w:p>
    <w:p w14:paraId="2FE86463" w14:textId="61B36167"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792" w:history="1">
        <w:r w:rsidR="00E3645C" w:rsidRPr="00C2084D">
          <w:rPr>
            <w:rStyle w:val="Hyperlink"/>
          </w:rPr>
          <w:t>2.2</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Head-Mounted Displays</w:t>
        </w:r>
        <w:r w:rsidR="00E3645C">
          <w:rPr>
            <w:webHidden/>
          </w:rPr>
          <w:tab/>
        </w:r>
        <w:r w:rsidR="00E3645C">
          <w:rPr>
            <w:webHidden/>
          </w:rPr>
          <w:fldChar w:fldCharType="begin"/>
        </w:r>
        <w:r w:rsidR="00E3645C">
          <w:rPr>
            <w:webHidden/>
          </w:rPr>
          <w:instrText xml:space="preserve"> PAGEREF _Toc207280792 \h </w:instrText>
        </w:r>
        <w:r w:rsidR="00E3645C">
          <w:rPr>
            <w:webHidden/>
          </w:rPr>
        </w:r>
        <w:r w:rsidR="00E3645C">
          <w:rPr>
            <w:webHidden/>
          </w:rPr>
          <w:fldChar w:fldCharType="separate"/>
        </w:r>
        <w:r w:rsidR="00E3645C">
          <w:rPr>
            <w:webHidden/>
          </w:rPr>
          <w:t>8</w:t>
        </w:r>
        <w:r w:rsidR="00E3645C">
          <w:rPr>
            <w:webHidden/>
          </w:rPr>
          <w:fldChar w:fldCharType="end"/>
        </w:r>
      </w:hyperlink>
    </w:p>
    <w:p w14:paraId="015FEB4E" w14:textId="2AC4225B" w:rsidR="00E3645C" w:rsidRDefault="00740CF4">
      <w:pPr>
        <w:pStyle w:val="Verzeichnis3"/>
        <w:rPr>
          <w:rFonts w:asciiTheme="minorHAnsi" w:eastAsiaTheme="minorEastAsia" w:hAnsiTheme="minorHAnsi" w:cstheme="minorBidi"/>
          <w:kern w:val="2"/>
          <w:szCs w:val="24"/>
          <w14:ligatures w14:val="standardContextual"/>
        </w:rPr>
      </w:pPr>
      <w:hyperlink w:anchor="_Toc207280793" w:history="1">
        <w:r w:rsidR="00E3645C" w:rsidRPr="00C2084D">
          <w:rPr>
            <w:rStyle w:val="Hyperlink"/>
          </w:rPr>
          <w:t>2.2.1</w:t>
        </w:r>
        <w:r w:rsidR="00E3645C">
          <w:rPr>
            <w:rFonts w:asciiTheme="minorHAnsi" w:eastAsiaTheme="minorEastAsia" w:hAnsiTheme="minorHAnsi" w:cstheme="minorBidi"/>
            <w:kern w:val="2"/>
            <w:szCs w:val="24"/>
            <w14:ligatures w14:val="standardContextual"/>
          </w:rPr>
          <w:tab/>
        </w:r>
        <w:r w:rsidR="00E3645C" w:rsidRPr="00C2084D">
          <w:rPr>
            <w:rStyle w:val="Hyperlink"/>
          </w:rPr>
          <w:t>Begriff und Bedeutung</w:t>
        </w:r>
        <w:r w:rsidR="00E3645C">
          <w:rPr>
            <w:webHidden/>
          </w:rPr>
          <w:tab/>
        </w:r>
        <w:r w:rsidR="00E3645C">
          <w:rPr>
            <w:webHidden/>
          </w:rPr>
          <w:fldChar w:fldCharType="begin"/>
        </w:r>
        <w:r w:rsidR="00E3645C">
          <w:rPr>
            <w:webHidden/>
          </w:rPr>
          <w:instrText xml:space="preserve"> PAGEREF _Toc207280793 \h </w:instrText>
        </w:r>
        <w:r w:rsidR="00E3645C">
          <w:rPr>
            <w:webHidden/>
          </w:rPr>
        </w:r>
        <w:r w:rsidR="00E3645C">
          <w:rPr>
            <w:webHidden/>
          </w:rPr>
          <w:fldChar w:fldCharType="separate"/>
        </w:r>
        <w:r w:rsidR="00E3645C">
          <w:rPr>
            <w:webHidden/>
          </w:rPr>
          <w:t>8</w:t>
        </w:r>
        <w:r w:rsidR="00E3645C">
          <w:rPr>
            <w:webHidden/>
          </w:rPr>
          <w:fldChar w:fldCharType="end"/>
        </w:r>
      </w:hyperlink>
    </w:p>
    <w:p w14:paraId="57D2D1CC" w14:textId="20D08CEB" w:rsidR="00E3645C" w:rsidRDefault="00740CF4">
      <w:pPr>
        <w:pStyle w:val="Verzeichnis3"/>
        <w:rPr>
          <w:rFonts w:asciiTheme="minorHAnsi" w:eastAsiaTheme="minorEastAsia" w:hAnsiTheme="minorHAnsi" w:cstheme="minorBidi"/>
          <w:kern w:val="2"/>
          <w:szCs w:val="24"/>
          <w14:ligatures w14:val="standardContextual"/>
        </w:rPr>
      </w:pPr>
      <w:hyperlink w:anchor="_Toc207280794" w:history="1">
        <w:r w:rsidR="00E3645C" w:rsidRPr="00C2084D">
          <w:rPr>
            <w:rStyle w:val="Hyperlink"/>
          </w:rPr>
          <w:t>2.2.2</w:t>
        </w:r>
        <w:r w:rsidR="00E3645C">
          <w:rPr>
            <w:rFonts w:asciiTheme="minorHAnsi" w:eastAsiaTheme="minorEastAsia" w:hAnsiTheme="minorHAnsi" w:cstheme="minorBidi"/>
            <w:kern w:val="2"/>
            <w:szCs w:val="24"/>
            <w14:ligatures w14:val="standardContextual"/>
          </w:rPr>
          <w:tab/>
        </w:r>
        <w:r w:rsidR="00E3645C" w:rsidRPr="00C2084D">
          <w:rPr>
            <w:rStyle w:val="Hyperlink"/>
          </w:rPr>
          <w:t>Technische Funktionsweise</w:t>
        </w:r>
        <w:r w:rsidR="00E3645C">
          <w:rPr>
            <w:webHidden/>
          </w:rPr>
          <w:tab/>
        </w:r>
        <w:r w:rsidR="00E3645C">
          <w:rPr>
            <w:webHidden/>
          </w:rPr>
          <w:fldChar w:fldCharType="begin"/>
        </w:r>
        <w:r w:rsidR="00E3645C">
          <w:rPr>
            <w:webHidden/>
          </w:rPr>
          <w:instrText xml:space="preserve"> PAGEREF _Toc207280794 \h </w:instrText>
        </w:r>
        <w:r w:rsidR="00E3645C">
          <w:rPr>
            <w:webHidden/>
          </w:rPr>
        </w:r>
        <w:r w:rsidR="00E3645C">
          <w:rPr>
            <w:webHidden/>
          </w:rPr>
          <w:fldChar w:fldCharType="separate"/>
        </w:r>
        <w:r w:rsidR="00E3645C">
          <w:rPr>
            <w:webHidden/>
          </w:rPr>
          <w:t>9</w:t>
        </w:r>
        <w:r w:rsidR="00E3645C">
          <w:rPr>
            <w:webHidden/>
          </w:rPr>
          <w:fldChar w:fldCharType="end"/>
        </w:r>
      </w:hyperlink>
    </w:p>
    <w:p w14:paraId="4DC75D5F" w14:textId="4B87552C" w:rsidR="00E3645C" w:rsidRDefault="00740CF4">
      <w:pPr>
        <w:pStyle w:val="Verzeichnis3"/>
        <w:rPr>
          <w:rFonts w:asciiTheme="minorHAnsi" w:eastAsiaTheme="minorEastAsia" w:hAnsiTheme="minorHAnsi" w:cstheme="minorBidi"/>
          <w:kern w:val="2"/>
          <w:szCs w:val="24"/>
          <w14:ligatures w14:val="standardContextual"/>
        </w:rPr>
      </w:pPr>
      <w:hyperlink w:anchor="_Toc207280795" w:history="1">
        <w:r w:rsidR="00E3645C" w:rsidRPr="00C2084D">
          <w:rPr>
            <w:rStyle w:val="Hyperlink"/>
          </w:rPr>
          <w:t>2.2.3</w:t>
        </w:r>
        <w:r w:rsidR="00E3645C">
          <w:rPr>
            <w:rFonts w:asciiTheme="minorHAnsi" w:eastAsiaTheme="minorEastAsia" w:hAnsiTheme="minorHAnsi" w:cstheme="minorBidi"/>
            <w:kern w:val="2"/>
            <w:szCs w:val="24"/>
            <w14:ligatures w14:val="standardContextual"/>
          </w:rPr>
          <w:tab/>
        </w:r>
        <w:r w:rsidR="00E3645C" w:rsidRPr="00C2084D">
          <w:rPr>
            <w:rStyle w:val="Hyperlink"/>
          </w:rPr>
          <w:t>Verfügbare Geräte</w:t>
        </w:r>
        <w:r w:rsidR="00E3645C">
          <w:rPr>
            <w:webHidden/>
          </w:rPr>
          <w:tab/>
        </w:r>
        <w:r w:rsidR="00E3645C">
          <w:rPr>
            <w:webHidden/>
          </w:rPr>
          <w:fldChar w:fldCharType="begin"/>
        </w:r>
        <w:r w:rsidR="00E3645C">
          <w:rPr>
            <w:webHidden/>
          </w:rPr>
          <w:instrText xml:space="preserve"> PAGEREF _Toc207280795 \h </w:instrText>
        </w:r>
        <w:r w:rsidR="00E3645C">
          <w:rPr>
            <w:webHidden/>
          </w:rPr>
        </w:r>
        <w:r w:rsidR="00E3645C">
          <w:rPr>
            <w:webHidden/>
          </w:rPr>
          <w:fldChar w:fldCharType="separate"/>
        </w:r>
        <w:r w:rsidR="00E3645C">
          <w:rPr>
            <w:webHidden/>
          </w:rPr>
          <w:t>10</w:t>
        </w:r>
        <w:r w:rsidR="00E3645C">
          <w:rPr>
            <w:webHidden/>
          </w:rPr>
          <w:fldChar w:fldCharType="end"/>
        </w:r>
      </w:hyperlink>
    </w:p>
    <w:p w14:paraId="7455D7C8" w14:textId="7422500C"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796" w:history="1">
        <w:r w:rsidR="00E3645C" w:rsidRPr="00C2084D">
          <w:rPr>
            <w:rStyle w:val="Hyperlink"/>
          </w:rPr>
          <w:t>2.3</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Virtuelle Tierbeobachtung</w:t>
        </w:r>
        <w:r w:rsidR="00E3645C">
          <w:rPr>
            <w:webHidden/>
          </w:rPr>
          <w:tab/>
        </w:r>
        <w:r w:rsidR="00E3645C">
          <w:rPr>
            <w:webHidden/>
          </w:rPr>
          <w:fldChar w:fldCharType="begin"/>
        </w:r>
        <w:r w:rsidR="00E3645C">
          <w:rPr>
            <w:webHidden/>
          </w:rPr>
          <w:instrText xml:space="preserve"> PAGEREF _Toc207280796 \h </w:instrText>
        </w:r>
        <w:r w:rsidR="00E3645C">
          <w:rPr>
            <w:webHidden/>
          </w:rPr>
        </w:r>
        <w:r w:rsidR="00E3645C">
          <w:rPr>
            <w:webHidden/>
          </w:rPr>
          <w:fldChar w:fldCharType="separate"/>
        </w:r>
        <w:r w:rsidR="00E3645C">
          <w:rPr>
            <w:webHidden/>
          </w:rPr>
          <w:t>12</w:t>
        </w:r>
        <w:r w:rsidR="00E3645C">
          <w:rPr>
            <w:webHidden/>
          </w:rPr>
          <w:fldChar w:fldCharType="end"/>
        </w:r>
      </w:hyperlink>
    </w:p>
    <w:p w14:paraId="1C43FE6E" w14:textId="55FF0FBB" w:rsidR="00E3645C" w:rsidRDefault="00740CF4">
      <w:pPr>
        <w:pStyle w:val="Verzeichnis3"/>
        <w:rPr>
          <w:rFonts w:asciiTheme="minorHAnsi" w:eastAsiaTheme="minorEastAsia" w:hAnsiTheme="minorHAnsi" w:cstheme="minorBidi"/>
          <w:kern w:val="2"/>
          <w:szCs w:val="24"/>
          <w14:ligatures w14:val="standardContextual"/>
        </w:rPr>
      </w:pPr>
      <w:hyperlink w:anchor="_Toc207280797" w:history="1">
        <w:r w:rsidR="00E3645C" w:rsidRPr="00C2084D">
          <w:rPr>
            <w:rStyle w:val="Hyperlink"/>
          </w:rPr>
          <w:t>2.3.1</w:t>
        </w:r>
        <w:r w:rsidR="00E3645C">
          <w:rPr>
            <w:rFonts w:asciiTheme="minorHAnsi" w:eastAsiaTheme="minorEastAsia" w:hAnsiTheme="minorHAnsi" w:cstheme="minorBidi"/>
            <w:kern w:val="2"/>
            <w:szCs w:val="24"/>
            <w14:ligatures w14:val="standardContextual"/>
          </w:rPr>
          <w:tab/>
        </w:r>
        <w:r w:rsidR="00E3645C" w:rsidRPr="00C2084D">
          <w:rPr>
            <w:rStyle w:val="Hyperlink"/>
          </w:rPr>
          <w:t>Tierbeobachtung über Zoos und digitale Bildungsangebote</w:t>
        </w:r>
        <w:r w:rsidR="00E3645C">
          <w:rPr>
            <w:webHidden/>
          </w:rPr>
          <w:tab/>
        </w:r>
        <w:r w:rsidR="00E3645C">
          <w:rPr>
            <w:webHidden/>
          </w:rPr>
          <w:fldChar w:fldCharType="begin"/>
        </w:r>
        <w:r w:rsidR="00E3645C">
          <w:rPr>
            <w:webHidden/>
          </w:rPr>
          <w:instrText xml:space="preserve"> PAGEREF _Toc207280797 \h </w:instrText>
        </w:r>
        <w:r w:rsidR="00E3645C">
          <w:rPr>
            <w:webHidden/>
          </w:rPr>
        </w:r>
        <w:r w:rsidR="00E3645C">
          <w:rPr>
            <w:webHidden/>
          </w:rPr>
          <w:fldChar w:fldCharType="separate"/>
        </w:r>
        <w:r w:rsidR="00E3645C">
          <w:rPr>
            <w:webHidden/>
          </w:rPr>
          <w:t>12</w:t>
        </w:r>
        <w:r w:rsidR="00E3645C">
          <w:rPr>
            <w:webHidden/>
          </w:rPr>
          <w:fldChar w:fldCharType="end"/>
        </w:r>
      </w:hyperlink>
    </w:p>
    <w:p w14:paraId="778495A7" w14:textId="0FCF17F5" w:rsidR="00E3645C" w:rsidRDefault="00740CF4">
      <w:pPr>
        <w:pStyle w:val="Verzeichnis3"/>
        <w:rPr>
          <w:rFonts w:asciiTheme="minorHAnsi" w:eastAsiaTheme="minorEastAsia" w:hAnsiTheme="minorHAnsi" w:cstheme="minorBidi"/>
          <w:kern w:val="2"/>
          <w:szCs w:val="24"/>
          <w14:ligatures w14:val="standardContextual"/>
        </w:rPr>
      </w:pPr>
      <w:hyperlink w:anchor="_Toc207280798" w:history="1">
        <w:r w:rsidR="00E3645C" w:rsidRPr="00C2084D">
          <w:rPr>
            <w:rStyle w:val="Hyperlink"/>
          </w:rPr>
          <w:t>2.3.2</w:t>
        </w:r>
        <w:r w:rsidR="00E3645C">
          <w:rPr>
            <w:rFonts w:asciiTheme="minorHAnsi" w:eastAsiaTheme="minorEastAsia" w:hAnsiTheme="minorHAnsi" w:cstheme="minorBidi"/>
            <w:kern w:val="2"/>
            <w:szCs w:val="24"/>
            <w14:ligatures w14:val="standardContextual"/>
          </w:rPr>
          <w:tab/>
        </w:r>
        <w:r w:rsidR="00E3645C" w:rsidRPr="00C2084D">
          <w:rPr>
            <w:rStyle w:val="Hyperlink"/>
          </w:rPr>
          <w:t>Verfügbare XR-Spiele</w:t>
        </w:r>
        <w:r w:rsidR="00E3645C">
          <w:rPr>
            <w:webHidden/>
          </w:rPr>
          <w:tab/>
        </w:r>
        <w:r w:rsidR="00E3645C">
          <w:rPr>
            <w:webHidden/>
          </w:rPr>
          <w:fldChar w:fldCharType="begin"/>
        </w:r>
        <w:r w:rsidR="00E3645C">
          <w:rPr>
            <w:webHidden/>
          </w:rPr>
          <w:instrText xml:space="preserve"> PAGEREF _Toc207280798 \h </w:instrText>
        </w:r>
        <w:r w:rsidR="00E3645C">
          <w:rPr>
            <w:webHidden/>
          </w:rPr>
        </w:r>
        <w:r w:rsidR="00E3645C">
          <w:rPr>
            <w:webHidden/>
          </w:rPr>
          <w:fldChar w:fldCharType="separate"/>
        </w:r>
        <w:r w:rsidR="00E3645C">
          <w:rPr>
            <w:webHidden/>
          </w:rPr>
          <w:t>14</w:t>
        </w:r>
        <w:r w:rsidR="00E3645C">
          <w:rPr>
            <w:webHidden/>
          </w:rPr>
          <w:fldChar w:fldCharType="end"/>
        </w:r>
      </w:hyperlink>
    </w:p>
    <w:p w14:paraId="346E23C0" w14:textId="48547200" w:rsidR="00E3645C" w:rsidRDefault="00740CF4">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99" w:history="1">
        <w:r w:rsidR="00E3645C" w:rsidRPr="00C2084D">
          <w:rPr>
            <w:rStyle w:val="Hyperlink"/>
          </w:rPr>
          <w:t>3</w:t>
        </w:r>
        <w:r w:rsidR="00E3645C">
          <w:rPr>
            <w:rFonts w:asciiTheme="minorHAnsi" w:eastAsiaTheme="minorEastAsia" w:hAnsiTheme="minorHAnsi" w:cstheme="minorBidi"/>
            <w:b w:val="0"/>
            <w:bCs w:val="0"/>
            <w:iCs w:val="0"/>
            <w:kern w:val="2"/>
            <w14:ligatures w14:val="standardContextual"/>
          </w:rPr>
          <w:tab/>
        </w:r>
        <w:r w:rsidR="00E3645C" w:rsidRPr="00C2084D">
          <w:rPr>
            <w:rStyle w:val="Hyperlink"/>
          </w:rPr>
          <w:t>Anforderungen</w:t>
        </w:r>
        <w:r w:rsidR="00E3645C">
          <w:rPr>
            <w:webHidden/>
          </w:rPr>
          <w:tab/>
        </w:r>
        <w:r w:rsidR="00E3645C">
          <w:rPr>
            <w:webHidden/>
          </w:rPr>
          <w:fldChar w:fldCharType="begin"/>
        </w:r>
        <w:r w:rsidR="00E3645C">
          <w:rPr>
            <w:webHidden/>
          </w:rPr>
          <w:instrText xml:space="preserve"> PAGEREF _Toc207280799 \h </w:instrText>
        </w:r>
        <w:r w:rsidR="00E3645C">
          <w:rPr>
            <w:webHidden/>
          </w:rPr>
        </w:r>
        <w:r w:rsidR="00E3645C">
          <w:rPr>
            <w:webHidden/>
          </w:rPr>
          <w:fldChar w:fldCharType="separate"/>
        </w:r>
        <w:r w:rsidR="00E3645C">
          <w:rPr>
            <w:webHidden/>
          </w:rPr>
          <w:t>17</w:t>
        </w:r>
        <w:r w:rsidR="00E3645C">
          <w:rPr>
            <w:webHidden/>
          </w:rPr>
          <w:fldChar w:fldCharType="end"/>
        </w:r>
      </w:hyperlink>
    </w:p>
    <w:p w14:paraId="005E4ECD" w14:textId="0A8A9DFE" w:rsidR="00E3645C" w:rsidRDefault="00740CF4">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00" w:history="1">
        <w:r w:rsidR="00E3645C" w:rsidRPr="00C2084D">
          <w:rPr>
            <w:rStyle w:val="Hyperlink"/>
          </w:rPr>
          <w:t>4</w:t>
        </w:r>
        <w:r w:rsidR="00E3645C">
          <w:rPr>
            <w:rFonts w:asciiTheme="minorHAnsi" w:eastAsiaTheme="minorEastAsia" w:hAnsiTheme="minorHAnsi" w:cstheme="minorBidi"/>
            <w:b w:val="0"/>
            <w:bCs w:val="0"/>
            <w:iCs w:val="0"/>
            <w:kern w:val="2"/>
            <w14:ligatures w14:val="standardContextual"/>
          </w:rPr>
          <w:tab/>
        </w:r>
        <w:r w:rsidR="00E3645C" w:rsidRPr="00C2084D">
          <w:rPr>
            <w:rStyle w:val="Hyperlink"/>
          </w:rPr>
          <w:t>Technologieauswahl</w:t>
        </w:r>
        <w:r w:rsidR="00E3645C">
          <w:rPr>
            <w:webHidden/>
          </w:rPr>
          <w:tab/>
        </w:r>
        <w:r w:rsidR="00E3645C">
          <w:rPr>
            <w:webHidden/>
          </w:rPr>
          <w:fldChar w:fldCharType="begin"/>
        </w:r>
        <w:r w:rsidR="00E3645C">
          <w:rPr>
            <w:webHidden/>
          </w:rPr>
          <w:instrText xml:space="preserve"> PAGEREF _Toc207280800 \h </w:instrText>
        </w:r>
        <w:r w:rsidR="00E3645C">
          <w:rPr>
            <w:webHidden/>
          </w:rPr>
        </w:r>
        <w:r w:rsidR="00E3645C">
          <w:rPr>
            <w:webHidden/>
          </w:rPr>
          <w:fldChar w:fldCharType="separate"/>
        </w:r>
        <w:r w:rsidR="00E3645C">
          <w:rPr>
            <w:webHidden/>
          </w:rPr>
          <w:t>19</w:t>
        </w:r>
        <w:r w:rsidR="00E3645C">
          <w:rPr>
            <w:webHidden/>
          </w:rPr>
          <w:fldChar w:fldCharType="end"/>
        </w:r>
      </w:hyperlink>
    </w:p>
    <w:p w14:paraId="3D01BDFA" w14:textId="45D1CD58"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01" w:history="1">
        <w:r w:rsidR="00E3645C" w:rsidRPr="00C2084D">
          <w:rPr>
            <w:rStyle w:val="Hyperlink"/>
          </w:rPr>
          <w:t>4.1</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Hardware</w:t>
        </w:r>
        <w:r w:rsidR="00E3645C">
          <w:rPr>
            <w:webHidden/>
          </w:rPr>
          <w:tab/>
        </w:r>
        <w:r w:rsidR="00E3645C">
          <w:rPr>
            <w:webHidden/>
          </w:rPr>
          <w:fldChar w:fldCharType="begin"/>
        </w:r>
        <w:r w:rsidR="00E3645C">
          <w:rPr>
            <w:webHidden/>
          </w:rPr>
          <w:instrText xml:space="preserve"> PAGEREF _Toc207280801 \h </w:instrText>
        </w:r>
        <w:r w:rsidR="00E3645C">
          <w:rPr>
            <w:webHidden/>
          </w:rPr>
        </w:r>
        <w:r w:rsidR="00E3645C">
          <w:rPr>
            <w:webHidden/>
          </w:rPr>
          <w:fldChar w:fldCharType="separate"/>
        </w:r>
        <w:r w:rsidR="00E3645C">
          <w:rPr>
            <w:webHidden/>
          </w:rPr>
          <w:t>19</w:t>
        </w:r>
        <w:r w:rsidR="00E3645C">
          <w:rPr>
            <w:webHidden/>
          </w:rPr>
          <w:fldChar w:fldCharType="end"/>
        </w:r>
      </w:hyperlink>
    </w:p>
    <w:p w14:paraId="06E1FFCF" w14:textId="79B10BE1"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02" w:history="1">
        <w:r w:rsidR="00E3645C" w:rsidRPr="00C2084D">
          <w:rPr>
            <w:rStyle w:val="Hyperlink"/>
          </w:rPr>
          <w:t>4.2</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Entwicklungsumgebung</w:t>
        </w:r>
        <w:r w:rsidR="00E3645C">
          <w:rPr>
            <w:webHidden/>
          </w:rPr>
          <w:tab/>
        </w:r>
        <w:r w:rsidR="00E3645C">
          <w:rPr>
            <w:webHidden/>
          </w:rPr>
          <w:fldChar w:fldCharType="begin"/>
        </w:r>
        <w:r w:rsidR="00E3645C">
          <w:rPr>
            <w:webHidden/>
          </w:rPr>
          <w:instrText xml:space="preserve"> PAGEREF _Toc207280802 \h </w:instrText>
        </w:r>
        <w:r w:rsidR="00E3645C">
          <w:rPr>
            <w:webHidden/>
          </w:rPr>
        </w:r>
        <w:r w:rsidR="00E3645C">
          <w:rPr>
            <w:webHidden/>
          </w:rPr>
          <w:fldChar w:fldCharType="separate"/>
        </w:r>
        <w:r w:rsidR="00E3645C">
          <w:rPr>
            <w:webHidden/>
          </w:rPr>
          <w:t>19</w:t>
        </w:r>
        <w:r w:rsidR="00E3645C">
          <w:rPr>
            <w:webHidden/>
          </w:rPr>
          <w:fldChar w:fldCharType="end"/>
        </w:r>
      </w:hyperlink>
    </w:p>
    <w:p w14:paraId="271F5DDA" w14:textId="60ECC7DD"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03" w:history="1">
        <w:r w:rsidR="00E3645C" w:rsidRPr="00C2084D">
          <w:rPr>
            <w:rStyle w:val="Hyperlink"/>
          </w:rPr>
          <w:t>4.3</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Programmiersprache</w:t>
        </w:r>
        <w:r w:rsidR="00E3645C">
          <w:rPr>
            <w:webHidden/>
          </w:rPr>
          <w:tab/>
        </w:r>
        <w:r w:rsidR="00E3645C">
          <w:rPr>
            <w:webHidden/>
          </w:rPr>
          <w:fldChar w:fldCharType="begin"/>
        </w:r>
        <w:r w:rsidR="00E3645C">
          <w:rPr>
            <w:webHidden/>
          </w:rPr>
          <w:instrText xml:space="preserve"> PAGEREF _Toc207280803 \h </w:instrText>
        </w:r>
        <w:r w:rsidR="00E3645C">
          <w:rPr>
            <w:webHidden/>
          </w:rPr>
        </w:r>
        <w:r w:rsidR="00E3645C">
          <w:rPr>
            <w:webHidden/>
          </w:rPr>
          <w:fldChar w:fldCharType="separate"/>
        </w:r>
        <w:r w:rsidR="00E3645C">
          <w:rPr>
            <w:webHidden/>
          </w:rPr>
          <w:t>20</w:t>
        </w:r>
        <w:r w:rsidR="00E3645C">
          <w:rPr>
            <w:webHidden/>
          </w:rPr>
          <w:fldChar w:fldCharType="end"/>
        </w:r>
      </w:hyperlink>
    </w:p>
    <w:p w14:paraId="796029C4" w14:textId="3330A8B7"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04" w:history="1">
        <w:r w:rsidR="00E3645C" w:rsidRPr="00C2084D">
          <w:rPr>
            <w:rStyle w:val="Hyperlink"/>
          </w:rPr>
          <w:t>4.4</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Architekturmodell</w:t>
        </w:r>
        <w:r w:rsidR="00E3645C">
          <w:rPr>
            <w:webHidden/>
          </w:rPr>
          <w:tab/>
        </w:r>
        <w:r w:rsidR="00E3645C">
          <w:rPr>
            <w:webHidden/>
          </w:rPr>
          <w:fldChar w:fldCharType="begin"/>
        </w:r>
        <w:r w:rsidR="00E3645C">
          <w:rPr>
            <w:webHidden/>
          </w:rPr>
          <w:instrText xml:space="preserve"> PAGEREF _Toc207280804 \h </w:instrText>
        </w:r>
        <w:r w:rsidR="00E3645C">
          <w:rPr>
            <w:webHidden/>
          </w:rPr>
        </w:r>
        <w:r w:rsidR="00E3645C">
          <w:rPr>
            <w:webHidden/>
          </w:rPr>
          <w:fldChar w:fldCharType="separate"/>
        </w:r>
        <w:r w:rsidR="00E3645C">
          <w:rPr>
            <w:webHidden/>
          </w:rPr>
          <w:t>21</w:t>
        </w:r>
        <w:r w:rsidR="00E3645C">
          <w:rPr>
            <w:webHidden/>
          </w:rPr>
          <w:fldChar w:fldCharType="end"/>
        </w:r>
      </w:hyperlink>
    </w:p>
    <w:p w14:paraId="792F3F88" w14:textId="6723FF6D" w:rsidR="00E3645C" w:rsidRDefault="00740CF4">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05" w:history="1">
        <w:r w:rsidR="00E3645C" w:rsidRPr="00C2084D">
          <w:rPr>
            <w:rStyle w:val="Hyperlink"/>
          </w:rPr>
          <w:t>5</w:t>
        </w:r>
        <w:r w:rsidR="00E3645C">
          <w:rPr>
            <w:rFonts w:asciiTheme="minorHAnsi" w:eastAsiaTheme="minorEastAsia" w:hAnsiTheme="minorHAnsi" w:cstheme="minorBidi"/>
            <w:b w:val="0"/>
            <w:bCs w:val="0"/>
            <w:iCs w:val="0"/>
            <w:kern w:val="2"/>
            <w14:ligatures w14:val="standardContextual"/>
          </w:rPr>
          <w:tab/>
        </w:r>
        <w:r w:rsidR="00E3645C" w:rsidRPr="00C2084D">
          <w:rPr>
            <w:rStyle w:val="Hyperlink"/>
          </w:rPr>
          <w:t>Konzept</w:t>
        </w:r>
        <w:r w:rsidR="00E3645C">
          <w:rPr>
            <w:webHidden/>
          </w:rPr>
          <w:tab/>
        </w:r>
        <w:r w:rsidR="00E3645C">
          <w:rPr>
            <w:webHidden/>
          </w:rPr>
          <w:fldChar w:fldCharType="begin"/>
        </w:r>
        <w:r w:rsidR="00E3645C">
          <w:rPr>
            <w:webHidden/>
          </w:rPr>
          <w:instrText xml:space="preserve"> PAGEREF _Toc207280805 \h </w:instrText>
        </w:r>
        <w:r w:rsidR="00E3645C">
          <w:rPr>
            <w:webHidden/>
          </w:rPr>
        </w:r>
        <w:r w:rsidR="00E3645C">
          <w:rPr>
            <w:webHidden/>
          </w:rPr>
          <w:fldChar w:fldCharType="separate"/>
        </w:r>
        <w:r w:rsidR="00E3645C">
          <w:rPr>
            <w:webHidden/>
          </w:rPr>
          <w:t>27</w:t>
        </w:r>
        <w:r w:rsidR="00E3645C">
          <w:rPr>
            <w:webHidden/>
          </w:rPr>
          <w:fldChar w:fldCharType="end"/>
        </w:r>
      </w:hyperlink>
    </w:p>
    <w:p w14:paraId="24A54403" w14:textId="1CA1BD0C"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06" w:history="1">
        <w:r w:rsidR="00E3645C" w:rsidRPr="00C2084D">
          <w:rPr>
            <w:rStyle w:val="Hyperlink"/>
          </w:rPr>
          <w:t>5.1</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Aufbau der Anwendung</w:t>
        </w:r>
        <w:r w:rsidR="00E3645C">
          <w:rPr>
            <w:webHidden/>
          </w:rPr>
          <w:tab/>
        </w:r>
        <w:r w:rsidR="00E3645C">
          <w:rPr>
            <w:webHidden/>
          </w:rPr>
          <w:fldChar w:fldCharType="begin"/>
        </w:r>
        <w:r w:rsidR="00E3645C">
          <w:rPr>
            <w:webHidden/>
          </w:rPr>
          <w:instrText xml:space="preserve"> PAGEREF _Toc207280806 \h </w:instrText>
        </w:r>
        <w:r w:rsidR="00E3645C">
          <w:rPr>
            <w:webHidden/>
          </w:rPr>
        </w:r>
        <w:r w:rsidR="00E3645C">
          <w:rPr>
            <w:webHidden/>
          </w:rPr>
          <w:fldChar w:fldCharType="separate"/>
        </w:r>
        <w:r w:rsidR="00E3645C">
          <w:rPr>
            <w:webHidden/>
          </w:rPr>
          <w:t>27</w:t>
        </w:r>
        <w:r w:rsidR="00E3645C">
          <w:rPr>
            <w:webHidden/>
          </w:rPr>
          <w:fldChar w:fldCharType="end"/>
        </w:r>
      </w:hyperlink>
    </w:p>
    <w:p w14:paraId="732EE773" w14:textId="7EBFD52B"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07" w:history="1">
        <w:r w:rsidR="00E3645C" w:rsidRPr="00C2084D">
          <w:rPr>
            <w:rStyle w:val="Hyperlink"/>
          </w:rPr>
          <w:t>5.2</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Grundlegende Architektur</w:t>
        </w:r>
        <w:r w:rsidR="00E3645C">
          <w:rPr>
            <w:webHidden/>
          </w:rPr>
          <w:tab/>
        </w:r>
        <w:r w:rsidR="00E3645C">
          <w:rPr>
            <w:webHidden/>
          </w:rPr>
          <w:fldChar w:fldCharType="begin"/>
        </w:r>
        <w:r w:rsidR="00E3645C">
          <w:rPr>
            <w:webHidden/>
          </w:rPr>
          <w:instrText xml:space="preserve"> PAGEREF _Toc207280807 \h </w:instrText>
        </w:r>
        <w:r w:rsidR="00E3645C">
          <w:rPr>
            <w:webHidden/>
          </w:rPr>
        </w:r>
        <w:r w:rsidR="00E3645C">
          <w:rPr>
            <w:webHidden/>
          </w:rPr>
          <w:fldChar w:fldCharType="separate"/>
        </w:r>
        <w:r w:rsidR="00E3645C">
          <w:rPr>
            <w:webHidden/>
          </w:rPr>
          <w:t>28</w:t>
        </w:r>
        <w:r w:rsidR="00E3645C">
          <w:rPr>
            <w:webHidden/>
          </w:rPr>
          <w:fldChar w:fldCharType="end"/>
        </w:r>
      </w:hyperlink>
    </w:p>
    <w:p w14:paraId="6972281A" w14:textId="61131ABB" w:rsidR="00E3645C" w:rsidRDefault="00740CF4">
      <w:pPr>
        <w:pStyle w:val="Verzeichnis3"/>
        <w:rPr>
          <w:rFonts w:asciiTheme="minorHAnsi" w:eastAsiaTheme="minorEastAsia" w:hAnsiTheme="minorHAnsi" w:cstheme="minorBidi"/>
          <w:kern w:val="2"/>
          <w:szCs w:val="24"/>
          <w14:ligatures w14:val="standardContextual"/>
        </w:rPr>
      </w:pPr>
      <w:hyperlink w:anchor="_Toc207280808" w:history="1">
        <w:r w:rsidR="00E3645C" w:rsidRPr="00C2084D">
          <w:rPr>
            <w:rStyle w:val="Hyperlink"/>
          </w:rPr>
          <w:t>5.2.1</w:t>
        </w:r>
        <w:r w:rsidR="00E3645C">
          <w:rPr>
            <w:rFonts w:asciiTheme="minorHAnsi" w:eastAsiaTheme="minorEastAsia" w:hAnsiTheme="minorHAnsi" w:cstheme="minorBidi"/>
            <w:kern w:val="2"/>
            <w:szCs w:val="24"/>
            <w14:ligatures w14:val="standardContextual"/>
          </w:rPr>
          <w:tab/>
        </w:r>
        <w:r w:rsidR="00E3645C" w:rsidRPr="00C2084D">
          <w:rPr>
            <w:rStyle w:val="Hyperlink"/>
          </w:rPr>
          <w:t>Datenbank</w:t>
        </w:r>
        <w:r w:rsidR="00E3645C">
          <w:rPr>
            <w:webHidden/>
          </w:rPr>
          <w:tab/>
        </w:r>
        <w:r w:rsidR="00E3645C">
          <w:rPr>
            <w:webHidden/>
          </w:rPr>
          <w:fldChar w:fldCharType="begin"/>
        </w:r>
        <w:r w:rsidR="00E3645C">
          <w:rPr>
            <w:webHidden/>
          </w:rPr>
          <w:instrText xml:space="preserve"> PAGEREF _Toc207280808 \h </w:instrText>
        </w:r>
        <w:r w:rsidR="00E3645C">
          <w:rPr>
            <w:webHidden/>
          </w:rPr>
        </w:r>
        <w:r w:rsidR="00E3645C">
          <w:rPr>
            <w:webHidden/>
          </w:rPr>
          <w:fldChar w:fldCharType="separate"/>
        </w:r>
        <w:r w:rsidR="00E3645C">
          <w:rPr>
            <w:webHidden/>
          </w:rPr>
          <w:t>30</w:t>
        </w:r>
        <w:r w:rsidR="00E3645C">
          <w:rPr>
            <w:webHidden/>
          </w:rPr>
          <w:fldChar w:fldCharType="end"/>
        </w:r>
      </w:hyperlink>
    </w:p>
    <w:p w14:paraId="5B795B10" w14:textId="427448EC" w:rsidR="00E3645C" w:rsidRDefault="00740CF4">
      <w:pPr>
        <w:pStyle w:val="Verzeichnis3"/>
        <w:rPr>
          <w:rFonts w:asciiTheme="minorHAnsi" w:eastAsiaTheme="minorEastAsia" w:hAnsiTheme="minorHAnsi" w:cstheme="minorBidi"/>
          <w:kern w:val="2"/>
          <w:szCs w:val="24"/>
          <w14:ligatures w14:val="standardContextual"/>
        </w:rPr>
      </w:pPr>
      <w:hyperlink w:anchor="_Toc207280809" w:history="1">
        <w:r w:rsidR="00E3645C" w:rsidRPr="00C2084D">
          <w:rPr>
            <w:rStyle w:val="Hyperlink"/>
          </w:rPr>
          <w:t>5.2.2</w:t>
        </w:r>
        <w:r w:rsidR="00E3645C">
          <w:rPr>
            <w:rFonts w:asciiTheme="minorHAnsi" w:eastAsiaTheme="minorEastAsia" w:hAnsiTheme="minorHAnsi" w:cstheme="minorBidi"/>
            <w:kern w:val="2"/>
            <w:szCs w:val="24"/>
            <w14:ligatures w14:val="standardContextual"/>
          </w:rPr>
          <w:tab/>
        </w:r>
        <w:r w:rsidR="00E3645C" w:rsidRPr="00C2084D">
          <w:rPr>
            <w:rStyle w:val="Hyperlink"/>
          </w:rPr>
          <w:t>Backend</w:t>
        </w:r>
        <w:r w:rsidR="00E3645C">
          <w:rPr>
            <w:webHidden/>
          </w:rPr>
          <w:tab/>
        </w:r>
        <w:r w:rsidR="00E3645C">
          <w:rPr>
            <w:webHidden/>
          </w:rPr>
          <w:fldChar w:fldCharType="begin"/>
        </w:r>
        <w:r w:rsidR="00E3645C">
          <w:rPr>
            <w:webHidden/>
          </w:rPr>
          <w:instrText xml:space="preserve"> PAGEREF _Toc207280809 \h </w:instrText>
        </w:r>
        <w:r w:rsidR="00E3645C">
          <w:rPr>
            <w:webHidden/>
          </w:rPr>
        </w:r>
        <w:r w:rsidR="00E3645C">
          <w:rPr>
            <w:webHidden/>
          </w:rPr>
          <w:fldChar w:fldCharType="separate"/>
        </w:r>
        <w:r w:rsidR="00E3645C">
          <w:rPr>
            <w:webHidden/>
          </w:rPr>
          <w:t>31</w:t>
        </w:r>
        <w:r w:rsidR="00E3645C">
          <w:rPr>
            <w:webHidden/>
          </w:rPr>
          <w:fldChar w:fldCharType="end"/>
        </w:r>
      </w:hyperlink>
    </w:p>
    <w:p w14:paraId="59A76B0C" w14:textId="5FEC971A" w:rsidR="00E3645C" w:rsidRDefault="00740CF4">
      <w:pPr>
        <w:pStyle w:val="Verzeichnis3"/>
        <w:rPr>
          <w:rFonts w:asciiTheme="minorHAnsi" w:eastAsiaTheme="minorEastAsia" w:hAnsiTheme="minorHAnsi" w:cstheme="minorBidi"/>
          <w:kern w:val="2"/>
          <w:szCs w:val="24"/>
          <w14:ligatures w14:val="standardContextual"/>
        </w:rPr>
      </w:pPr>
      <w:hyperlink w:anchor="_Toc207280810" w:history="1">
        <w:r w:rsidR="00E3645C" w:rsidRPr="00C2084D">
          <w:rPr>
            <w:rStyle w:val="Hyperlink"/>
          </w:rPr>
          <w:t>5.2.3</w:t>
        </w:r>
        <w:r w:rsidR="00E3645C">
          <w:rPr>
            <w:rFonts w:asciiTheme="minorHAnsi" w:eastAsiaTheme="minorEastAsia" w:hAnsiTheme="minorHAnsi" w:cstheme="minorBidi"/>
            <w:kern w:val="2"/>
            <w:szCs w:val="24"/>
            <w14:ligatures w14:val="standardContextual"/>
          </w:rPr>
          <w:tab/>
        </w:r>
        <w:r w:rsidR="00E3645C" w:rsidRPr="00C2084D">
          <w:rPr>
            <w:rStyle w:val="Hyperlink"/>
          </w:rPr>
          <w:t>Frontend</w:t>
        </w:r>
        <w:r w:rsidR="00E3645C">
          <w:rPr>
            <w:webHidden/>
          </w:rPr>
          <w:tab/>
        </w:r>
        <w:r w:rsidR="00E3645C">
          <w:rPr>
            <w:webHidden/>
          </w:rPr>
          <w:fldChar w:fldCharType="begin"/>
        </w:r>
        <w:r w:rsidR="00E3645C">
          <w:rPr>
            <w:webHidden/>
          </w:rPr>
          <w:instrText xml:space="preserve"> PAGEREF _Toc207280810 \h </w:instrText>
        </w:r>
        <w:r w:rsidR="00E3645C">
          <w:rPr>
            <w:webHidden/>
          </w:rPr>
        </w:r>
        <w:r w:rsidR="00E3645C">
          <w:rPr>
            <w:webHidden/>
          </w:rPr>
          <w:fldChar w:fldCharType="separate"/>
        </w:r>
        <w:r w:rsidR="00E3645C">
          <w:rPr>
            <w:webHidden/>
          </w:rPr>
          <w:t>32</w:t>
        </w:r>
        <w:r w:rsidR="00E3645C">
          <w:rPr>
            <w:webHidden/>
          </w:rPr>
          <w:fldChar w:fldCharType="end"/>
        </w:r>
      </w:hyperlink>
    </w:p>
    <w:p w14:paraId="06C29D54" w14:textId="144B8E19"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11" w:history="1">
        <w:r w:rsidR="00E3645C" w:rsidRPr="00C2084D">
          <w:rPr>
            <w:rStyle w:val="Hyperlink"/>
          </w:rPr>
          <w:t>5.3</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Interaktion</w:t>
        </w:r>
        <w:r w:rsidR="00E3645C">
          <w:rPr>
            <w:webHidden/>
          </w:rPr>
          <w:tab/>
        </w:r>
        <w:r w:rsidR="00E3645C">
          <w:rPr>
            <w:webHidden/>
          </w:rPr>
          <w:fldChar w:fldCharType="begin"/>
        </w:r>
        <w:r w:rsidR="00E3645C">
          <w:rPr>
            <w:webHidden/>
          </w:rPr>
          <w:instrText xml:space="preserve"> PAGEREF _Toc207280811 \h </w:instrText>
        </w:r>
        <w:r w:rsidR="00E3645C">
          <w:rPr>
            <w:webHidden/>
          </w:rPr>
        </w:r>
        <w:r w:rsidR="00E3645C">
          <w:rPr>
            <w:webHidden/>
          </w:rPr>
          <w:fldChar w:fldCharType="separate"/>
        </w:r>
        <w:r w:rsidR="00E3645C">
          <w:rPr>
            <w:webHidden/>
          </w:rPr>
          <w:t>36</w:t>
        </w:r>
        <w:r w:rsidR="00E3645C">
          <w:rPr>
            <w:webHidden/>
          </w:rPr>
          <w:fldChar w:fldCharType="end"/>
        </w:r>
      </w:hyperlink>
    </w:p>
    <w:p w14:paraId="731A5D8E" w14:textId="0D88C116" w:rsidR="00E3645C" w:rsidRDefault="00740CF4">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12" w:history="1">
        <w:r w:rsidR="00E3645C" w:rsidRPr="00C2084D">
          <w:rPr>
            <w:rStyle w:val="Hyperlink"/>
          </w:rPr>
          <w:t>6</w:t>
        </w:r>
        <w:r w:rsidR="00E3645C">
          <w:rPr>
            <w:rFonts w:asciiTheme="minorHAnsi" w:eastAsiaTheme="minorEastAsia" w:hAnsiTheme="minorHAnsi" w:cstheme="minorBidi"/>
            <w:b w:val="0"/>
            <w:bCs w:val="0"/>
            <w:iCs w:val="0"/>
            <w:kern w:val="2"/>
            <w14:ligatures w14:val="standardContextual"/>
          </w:rPr>
          <w:tab/>
        </w:r>
        <w:r w:rsidR="00E3645C" w:rsidRPr="00C2084D">
          <w:rPr>
            <w:rStyle w:val="Hyperlink"/>
          </w:rPr>
          <w:t>Prototypenentwicklung</w:t>
        </w:r>
        <w:r w:rsidR="00E3645C">
          <w:rPr>
            <w:webHidden/>
          </w:rPr>
          <w:tab/>
        </w:r>
        <w:r w:rsidR="00E3645C">
          <w:rPr>
            <w:webHidden/>
          </w:rPr>
          <w:fldChar w:fldCharType="begin"/>
        </w:r>
        <w:r w:rsidR="00E3645C">
          <w:rPr>
            <w:webHidden/>
          </w:rPr>
          <w:instrText xml:space="preserve"> PAGEREF _Toc207280812 \h </w:instrText>
        </w:r>
        <w:r w:rsidR="00E3645C">
          <w:rPr>
            <w:webHidden/>
          </w:rPr>
        </w:r>
        <w:r w:rsidR="00E3645C">
          <w:rPr>
            <w:webHidden/>
          </w:rPr>
          <w:fldChar w:fldCharType="separate"/>
        </w:r>
        <w:r w:rsidR="00E3645C">
          <w:rPr>
            <w:webHidden/>
          </w:rPr>
          <w:t>37</w:t>
        </w:r>
        <w:r w:rsidR="00E3645C">
          <w:rPr>
            <w:webHidden/>
          </w:rPr>
          <w:fldChar w:fldCharType="end"/>
        </w:r>
      </w:hyperlink>
    </w:p>
    <w:p w14:paraId="5583F9B6" w14:textId="65827AD1"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13" w:history="1">
        <w:r w:rsidR="00E3645C" w:rsidRPr="00C2084D">
          <w:rPr>
            <w:rStyle w:val="Hyperlink"/>
          </w:rPr>
          <w:t>6.1</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Datenbank</w:t>
        </w:r>
        <w:r w:rsidR="00E3645C">
          <w:rPr>
            <w:webHidden/>
          </w:rPr>
          <w:tab/>
        </w:r>
        <w:r w:rsidR="00E3645C">
          <w:rPr>
            <w:webHidden/>
          </w:rPr>
          <w:fldChar w:fldCharType="begin"/>
        </w:r>
        <w:r w:rsidR="00E3645C">
          <w:rPr>
            <w:webHidden/>
          </w:rPr>
          <w:instrText xml:space="preserve"> PAGEREF _Toc207280813 \h </w:instrText>
        </w:r>
        <w:r w:rsidR="00E3645C">
          <w:rPr>
            <w:webHidden/>
          </w:rPr>
        </w:r>
        <w:r w:rsidR="00E3645C">
          <w:rPr>
            <w:webHidden/>
          </w:rPr>
          <w:fldChar w:fldCharType="separate"/>
        </w:r>
        <w:r w:rsidR="00E3645C">
          <w:rPr>
            <w:webHidden/>
          </w:rPr>
          <w:t>37</w:t>
        </w:r>
        <w:r w:rsidR="00E3645C">
          <w:rPr>
            <w:webHidden/>
          </w:rPr>
          <w:fldChar w:fldCharType="end"/>
        </w:r>
      </w:hyperlink>
    </w:p>
    <w:p w14:paraId="430F8EF6" w14:textId="17B3C783"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14" w:history="1">
        <w:r w:rsidR="00E3645C" w:rsidRPr="00C2084D">
          <w:rPr>
            <w:rStyle w:val="Hyperlink"/>
          </w:rPr>
          <w:t>6.2</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Backend</w:t>
        </w:r>
        <w:r w:rsidR="00E3645C">
          <w:rPr>
            <w:webHidden/>
          </w:rPr>
          <w:tab/>
        </w:r>
        <w:r w:rsidR="00E3645C">
          <w:rPr>
            <w:webHidden/>
          </w:rPr>
          <w:fldChar w:fldCharType="begin"/>
        </w:r>
        <w:r w:rsidR="00E3645C">
          <w:rPr>
            <w:webHidden/>
          </w:rPr>
          <w:instrText xml:space="preserve"> PAGEREF _Toc207280814 \h </w:instrText>
        </w:r>
        <w:r w:rsidR="00E3645C">
          <w:rPr>
            <w:webHidden/>
          </w:rPr>
        </w:r>
        <w:r w:rsidR="00E3645C">
          <w:rPr>
            <w:webHidden/>
          </w:rPr>
          <w:fldChar w:fldCharType="separate"/>
        </w:r>
        <w:r w:rsidR="00E3645C">
          <w:rPr>
            <w:webHidden/>
          </w:rPr>
          <w:t>38</w:t>
        </w:r>
        <w:r w:rsidR="00E3645C">
          <w:rPr>
            <w:webHidden/>
          </w:rPr>
          <w:fldChar w:fldCharType="end"/>
        </w:r>
      </w:hyperlink>
    </w:p>
    <w:p w14:paraId="46EC5706" w14:textId="15B74D39" w:rsidR="00E3645C" w:rsidRDefault="00740CF4">
      <w:pPr>
        <w:pStyle w:val="Verzeichnis2"/>
        <w:rPr>
          <w:rFonts w:asciiTheme="minorHAnsi" w:eastAsiaTheme="minorEastAsia" w:hAnsiTheme="minorHAnsi" w:cstheme="minorBidi"/>
          <w:bCs w:val="0"/>
          <w:kern w:val="2"/>
          <w:szCs w:val="24"/>
          <w14:ligatures w14:val="standardContextual"/>
        </w:rPr>
      </w:pPr>
      <w:hyperlink w:anchor="_Toc207280815" w:history="1">
        <w:r w:rsidR="00E3645C" w:rsidRPr="00C2084D">
          <w:rPr>
            <w:rStyle w:val="Hyperlink"/>
          </w:rPr>
          <w:t>6.3</w:t>
        </w:r>
        <w:r w:rsidR="00E3645C">
          <w:rPr>
            <w:rFonts w:asciiTheme="minorHAnsi" w:eastAsiaTheme="minorEastAsia" w:hAnsiTheme="minorHAnsi" w:cstheme="minorBidi"/>
            <w:bCs w:val="0"/>
            <w:kern w:val="2"/>
            <w:szCs w:val="24"/>
            <w14:ligatures w14:val="standardContextual"/>
          </w:rPr>
          <w:tab/>
        </w:r>
        <w:r w:rsidR="00E3645C" w:rsidRPr="00C2084D">
          <w:rPr>
            <w:rStyle w:val="Hyperlink"/>
          </w:rPr>
          <w:t>Frontend</w:t>
        </w:r>
        <w:r w:rsidR="00E3645C">
          <w:rPr>
            <w:webHidden/>
          </w:rPr>
          <w:tab/>
        </w:r>
        <w:r w:rsidR="00E3645C">
          <w:rPr>
            <w:webHidden/>
          </w:rPr>
          <w:fldChar w:fldCharType="begin"/>
        </w:r>
        <w:r w:rsidR="00E3645C">
          <w:rPr>
            <w:webHidden/>
          </w:rPr>
          <w:instrText xml:space="preserve"> PAGEREF _Toc207280815 \h </w:instrText>
        </w:r>
        <w:r w:rsidR="00E3645C">
          <w:rPr>
            <w:webHidden/>
          </w:rPr>
        </w:r>
        <w:r w:rsidR="00E3645C">
          <w:rPr>
            <w:webHidden/>
          </w:rPr>
          <w:fldChar w:fldCharType="separate"/>
        </w:r>
        <w:r w:rsidR="00E3645C">
          <w:rPr>
            <w:webHidden/>
          </w:rPr>
          <w:t>41</w:t>
        </w:r>
        <w:r w:rsidR="00E3645C">
          <w:rPr>
            <w:webHidden/>
          </w:rPr>
          <w:fldChar w:fldCharType="end"/>
        </w:r>
      </w:hyperlink>
    </w:p>
    <w:p w14:paraId="73D34AFB" w14:textId="7033702B" w:rsidR="00E3645C" w:rsidRDefault="00740CF4">
      <w:pPr>
        <w:pStyle w:val="Verzeichnis3"/>
        <w:rPr>
          <w:rFonts w:asciiTheme="minorHAnsi" w:eastAsiaTheme="minorEastAsia" w:hAnsiTheme="minorHAnsi" w:cstheme="minorBidi"/>
          <w:kern w:val="2"/>
          <w:szCs w:val="24"/>
          <w14:ligatures w14:val="standardContextual"/>
        </w:rPr>
      </w:pPr>
      <w:hyperlink w:anchor="_Toc207280816" w:history="1">
        <w:r w:rsidR="00E3645C" w:rsidRPr="00C2084D">
          <w:rPr>
            <w:rStyle w:val="Hyperlink"/>
          </w:rPr>
          <w:t>6.3.1</w:t>
        </w:r>
        <w:r w:rsidR="00E3645C">
          <w:rPr>
            <w:rFonts w:asciiTheme="minorHAnsi" w:eastAsiaTheme="minorEastAsia" w:hAnsiTheme="minorHAnsi" w:cstheme="minorBidi"/>
            <w:kern w:val="2"/>
            <w:szCs w:val="24"/>
            <w14:ligatures w14:val="standardContextual"/>
          </w:rPr>
          <w:tab/>
        </w:r>
        <w:r w:rsidR="00E3645C" w:rsidRPr="00C2084D">
          <w:rPr>
            <w:rStyle w:val="Hyperlink"/>
          </w:rPr>
          <w:t>Setup der Unity-Umgebung für die Meta Quest 3</w:t>
        </w:r>
        <w:r w:rsidR="00E3645C">
          <w:rPr>
            <w:webHidden/>
          </w:rPr>
          <w:tab/>
        </w:r>
        <w:r w:rsidR="00E3645C">
          <w:rPr>
            <w:webHidden/>
          </w:rPr>
          <w:fldChar w:fldCharType="begin"/>
        </w:r>
        <w:r w:rsidR="00E3645C">
          <w:rPr>
            <w:webHidden/>
          </w:rPr>
          <w:instrText xml:space="preserve"> PAGEREF _Toc207280816 \h </w:instrText>
        </w:r>
        <w:r w:rsidR="00E3645C">
          <w:rPr>
            <w:webHidden/>
          </w:rPr>
        </w:r>
        <w:r w:rsidR="00E3645C">
          <w:rPr>
            <w:webHidden/>
          </w:rPr>
          <w:fldChar w:fldCharType="separate"/>
        </w:r>
        <w:r w:rsidR="00E3645C">
          <w:rPr>
            <w:webHidden/>
          </w:rPr>
          <w:t>41</w:t>
        </w:r>
        <w:r w:rsidR="00E3645C">
          <w:rPr>
            <w:webHidden/>
          </w:rPr>
          <w:fldChar w:fldCharType="end"/>
        </w:r>
      </w:hyperlink>
    </w:p>
    <w:p w14:paraId="0BF07C2B" w14:textId="76C1E5A3" w:rsidR="00E3645C" w:rsidRDefault="00740CF4">
      <w:pPr>
        <w:pStyle w:val="Verzeichnis3"/>
        <w:rPr>
          <w:rFonts w:asciiTheme="minorHAnsi" w:eastAsiaTheme="minorEastAsia" w:hAnsiTheme="minorHAnsi" w:cstheme="minorBidi"/>
          <w:kern w:val="2"/>
          <w:szCs w:val="24"/>
          <w14:ligatures w14:val="standardContextual"/>
        </w:rPr>
      </w:pPr>
      <w:hyperlink w:anchor="_Toc207280817" w:history="1">
        <w:r w:rsidR="00E3645C" w:rsidRPr="00C2084D">
          <w:rPr>
            <w:rStyle w:val="Hyperlink"/>
          </w:rPr>
          <w:t>6.3.2</w:t>
        </w:r>
        <w:r w:rsidR="00E3645C">
          <w:rPr>
            <w:rFonts w:asciiTheme="minorHAnsi" w:eastAsiaTheme="minorEastAsia" w:hAnsiTheme="minorHAnsi" w:cstheme="minorBidi"/>
            <w:kern w:val="2"/>
            <w:szCs w:val="24"/>
            <w14:ligatures w14:val="standardContextual"/>
          </w:rPr>
          <w:tab/>
        </w:r>
        <w:r w:rsidR="00E3645C" w:rsidRPr="00C2084D">
          <w:rPr>
            <w:rStyle w:val="Hyperlink"/>
          </w:rPr>
          <w:t>Implementierung</w:t>
        </w:r>
        <w:r w:rsidR="00E3645C">
          <w:rPr>
            <w:webHidden/>
          </w:rPr>
          <w:tab/>
        </w:r>
        <w:r w:rsidR="00E3645C">
          <w:rPr>
            <w:webHidden/>
          </w:rPr>
          <w:fldChar w:fldCharType="begin"/>
        </w:r>
        <w:r w:rsidR="00E3645C">
          <w:rPr>
            <w:webHidden/>
          </w:rPr>
          <w:instrText xml:space="preserve"> PAGEREF _Toc207280817 \h </w:instrText>
        </w:r>
        <w:r w:rsidR="00E3645C">
          <w:rPr>
            <w:webHidden/>
          </w:rPr>
        </w:r>
        <w:r w:rsidR="00E3645C">
          <w:rPr>
            <w:webHidden/>
          </w:rPr>
          <w:fldChar w:fldCharType="separate"/>
        </w:r>
        <w:r w:rsidR="00E3645C">
          <w:rPr>
            <w:webHidden/>
          </w:rPr>
          <w:t>41</w:t>
        </w:r>
        <w:r w:rsidR="00E3645C">
          <w:rPr>
            <w:webHidden/>
          </w:rPr>
          <w:fldChar w:fldCharType="end"/>
        </w:r>
      </w:hyperlink>
    </w:p>
    <w:p w14:paraId="23D83033" w14:textId="439C012A" w:rsidR="00E3645C" w:rsidRDefault="00740CF4">
      <w:pPr>
        <w:pStyle w:val="Verzeichnis3"/>
        <w:rPr>
          <w:rFonts w:asciiTheme="minorHAnsi" w:eastAsiaTheme="minorEastAsia" w:hAnsiTheme="minorHAnsi" w:cstheme="minorBidi"/>
          <w:kern w:val="2"/>
          <w:szCs w:val="24"/>
          <w14:ligatures w14:val="standardContextual"/>
        </w:rPr>
      </w:pPr>
      <w:hyperlink w:anchor="_Toc207280818" w:history="1">
        <w:r w:rsidR="00E3645C" w:rsidRPr="00C2084D">
          <w:rPr>
            <w:rStyle w:val="Hyperlink"/>
          </w:rPr>
          <w:t>6.3.3</w:t>
        </w:r>
        <w:r w:rsidR="00E3645C">
          <w:rPr>
            <w:rFonts w:asciiTheme="minorHAnsi" w:eastAsiaTheme="minorEastAsia" w:hAnsiTheme="minorHAnsi" w:cstheme="minorBidi"/>
            <w:kern w:val="2"/>
            <w:szCs w:val="24"/>
            <w14:ligatures w14:val="standardContextual"/>
          </w:rPr>
          <w:tab/>
        </w:r>
        <w:r w:rsidR="00E3645C" w:rsidRPr="00C2084D">
          <w:rPr>
            <w:rStyle w:val="Hyperlink"/>
          </w:rPr>
          <w:t>Weiteres</w:t>
        </w:r>
        <w:r w:rsidR="00E3645C">
          <w:rPr>
            <w:webHidden/>
          </w:rPr>
          <w:tab/>
        </w:r>
        <w:r w:rsidR="00E3645C">
          <w:rPr>
            <w:webHidden/>
          </w:rPr>
          <w:fldChar w:fldCharType="begin"/>
        </w:r>
        <w:r w:rsidR="00E3645C">
          <w:rPr>
            <w:webHidden/>
          </w:rPr>
          <w:instrText xml:space="preserve"> PAGEREF _Toc207280818 \h </w:instrText>
        </w:r>
        <w:r w:rsidR="00E3645C">
          <w:rPr>
            <w:webHidden/>
          </w:rPr>
        </w:r>
        <w:r w:rsidR="00E3645C">
          <w:rPr>
            <w:webHidden/>
          </w:rPr>
          <w:fldChar w:fldCharType="separate"/>
        </w:r>
        <w:r w:rsidR="00E3645C">
          <w:rPr>
            <w:webHidden/>
          </w:rPr>
          <w:t>45</w:t>
        </w:r>
        <w:r w:rsidR="00E3645C">
          <w:rPr>
            <w:webHidden/>
          </w:rPr>
          <w:fldChar w:fldCharType="end"/>
        </w:r>
      </w:hyperlink>
    </w:p>
    <w:p w14:paraId="37BDDF4E" w14:textId="49CB2A1B" w:rsidR="00E3645C" w:rsidRDefault="00740CF4">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19" w:history="1">
        <w:r w:rsidR="00E3645C" w:rsidRPr="00C2084D">
          <w:rPr>
            <w:rStyle w:val="Hyperlink"/>
          </w:rPr>
          <w:t>7</w:t>
        </w:r>
        <w:r w:rsidR="00E3645C">
          <w:rPr>
            <w:rFonts w:asciiTheme="minorHAnsi" w:eastAsiaTheme="minorEastAsia" w:hAnsiTheme="minorHAnsi" w:cstheme="minorBidi"/>
            <w:b w:val="0"/>
            <w:bCs w:val="0"/>
            <w:iCs w:val="0"/>
            <w:kern w:val="2"/>
            <w14:ligatures w14:val="standardContextual"/>
          </w:rPr>
          <w:tab/>
        </w:r>
        <w:r w:rsidR="00E3645C" w:rsidRPr="00C2084D">
          <w:rPr>
            <w:rStyle w:val="Hyperlink"/>
          </w:rPr>
          <w:t>Zusammenfassung und Ausblick</w:t>
        </w:r>
        <w:r w:rsidR="00E3645C">
          <w:rPr>
            <w:webHidden/>
          </w:rPr>
          <w:tab/>
        </w:r>
        <w:r w:rsidR="00E3645C">
          <w:rPr>
            <w:webHidden/>
          </w:rPr>
          <w:fldChar w:fldCharType="begin"/>
        </w:r>
        <w:r w:rsidR="00E3645C">
          <w:rPr>
            <w:webHidden/>
          </w:rPr>
          <w:instrText xml:space="preserve"> PAGEREF _Toc207280819 \h </w:instrText>
        </w:r>
        <w:r w:rsidR="00E3645C">
          <w:rPr>
            <w:webHidden/>
          </w:rPr>
        </w:r>
        <w:r w:rsidR="00E3645C">
          <w:rPr>
            <w:webHidden/>
          </w:rPr>
          <w:fldChar w:fldCharType="separate"/>
        </w:r>
        <w:r w:rsidR="00E3645C">
          <w:rPr>
            <w:webHidden/>
          </w:rPr>
          <w:t>48</w:t>
        </w:r>
        <w:r w:rsidR="00E3645C">
          <w:rPr>
            <w:webHidden/>
          </w:rPr>
          <w:fldChar w:fldCharType="end"/>
        </w:r>
      </w:hyperlink>
    </w:p>
    <w:p w14:paraId="0A2C97D2" w14:textId="3964DF1A" w:rsidR="00E3645C" w:rsidRDefault="00740CF4">
      <w:pPr>
        <w:pStyle w:val="Verzeichnis7"/>
        <w:rPr>
          <w:rFonts w:asciiTheme="minorHAnsi" w:eastAsiaTheme="minorEastAsia" w:hAnsiTheme="minorHAnsi" w:cstheme="minorBidi"/>
          <w:noProof/>
          <w:kern w:val="2"/>
          <w:szCs w:val="24"/>
          <w14:ligatures w14:val="standardContextual"/>
        </w:rPr>
      </w:pPr>
      <w:hyperlink w:anchor="_Toc207280820" w:history="1">
        <w:r w:rsidR="00E3645C" w:rsidRPr="00C2084D">
          <w:rPr>
            <w:rStyle w:val="Hyperlink"/>
            <w:noProof/>
          </w:rPr>
          <w:t>Anhang A</w:t>
        </w:r>
        <w:r w:rsidR="00E3645C">
          <w:rPr>
            <w:rFonts w:asciiTheme="minorHAnsi" w:eastAsiaTheme="minorEastAsia" w:hAnsiTheme="minorHAnsi" w:cstheme="minorBidi"/>
            <w:noProof/>
            <w:kern w:val="2"/>
            <w:szCs w:val="24"/>
            <w14:ligatures w14:val="standardContextual"/>
          </w:rPr>
          <w:tab/>
        </w:r>
        <w:r w:rsidR="00E3645C" w:rsidRPr="00C2084D">
          <w:rPr>
            <w:rStyle w:val="Hyperlink"/>
            <w:noProof/>
          </w:rPr>
          <w:t>Zukünftige Forschungsfragen zu XR</w:t>
        </w:r>
        <w:r w:rsidR="00E3645C">
          <w:rPr>
            <w:noProof/>
            <w:webHidden/>
          </w:rPr>
          <w:tab/>
        </w:r>
        <w:r w:rsidR="00E3645C">
          <w:rPr>
            <w:noProof/>
            <w:webHidden/>
          </w:rPr>
          <w:fldChar w:fldCharType="begin"/>
        </w:r>
        <w:r w:rsidR="00E3645C">
          <w:rPr>
            <w:noProof/>
            <w:webHidden/>
          </w:rPr>
          <w:instrText xml:space="preserve"> PAGEREF _Toc207280820 \h </w:instrText>
        </w:r>
        <w:r w:rsidR="00E3645C">
          <w:rPr>
            <w:noProof/>
            <w:webHidden/>
          </w:rPr>
        </w:r>
        <w:r w:rsidR="00E3645C">
          <w:rPr>
            <w:noProof/>
            <w:webHidden/>
          </w:rPr>
          <w:fldChar w:fldCharType="separate"/>
        </w:r>
        <w:r w:rsidR="00E3645C">
          <w:rPr>
            <w:noProof/>
            <w:webHidden/>
          </w:rPr>
          <w:t>49</w:t>
        </w:r>
        <w:r w:rsidR="00E3645C">
          <w:rPr>
            <w:noProof/>
            <w:webHidden/>
          </w:rPr>
          <w:fldChar w:fldCharType="end"/>
        </w:r>
      </w:hyperlink>
    </w:p>
    <w:p w14:paraId="6BC8F6A7" w14:textId="575D10AE" w:rsidR="00E3645C" w:rsidRDefault="00740CF4">
      <w:pPr>
        <w:pStyle w:val="Verzeichnis7"/>
        <w:rPr>
          <w:rFonts w:asciiTheme="minorHAnsi" w:eastAsiaTheme="minorEastAsia" w:hAnsiTheme="minorHAnsi" w:cstheme="minorBidi"/>
          <w:noProof/>
          <w:kern w:val="2"/>
          <w:szCs w:val="24"/>
          <w14:ligatures w14:val="standardContextual"/>
        </w:rPr>
      </w:pPr>
      <w:hyperlink w:anchor="_Toc207280821" w:history="1">
        <w:r w:rsidR="00E3645C" w:rsidRPr="00C2084D">
          <w:rPr>
            <w:rStyle w:val="Hyperlink"/>
            <w:noProof/>
          </w:rPr>
          <w:t>Abbildungsverzeichnis</w:t>
        </w:r>
        <w:r w:rsidR="00E3645C">
          <w:rPr>
            <w:noProof/>
            <w:webHidden/>
          </w:rPr>
          <w:tab/>
        </w:r>
        <w:r w:rsidR="00E3645C">
          <w:rPr>
            <w:noProof/>
            <w:webHidden/>
          </w:rPr>
          <w:fldChar w:fldCharType="begin"/>
        </w:r>
        <w:r w:rsidR="00E3645C">
          <w:rPr>
            <w:noProof/>
            <w:webHidden/>
          </w:rPr>
          <w:instrText xml:space="preserve"> PAGEREF _Toc207280821 \h </w:instrText>
        </w:r>
        <w:r w:rsidR="00E3645C">
          <w:rPr>
            <w:noProof/>
            <w:webHidden/>
          </w:rPr>
        </w:r>
        <w:r w:rsidR="00E3645C">
          <w:rPr>
            <w:noProof/>
            <w:webHidden/>
          </w:rPr>
          <w:fldChar w:fldCharType="separate"/>
        </w:r>
        <w:r w:rsidR="00E3645C">
          <w:rPr>
            <w:noProof/>
            <w:webHidden/>
          </w:rPr>
          <w:t>52</w:t>
        </w:r>
        <w:r w:rsidR="00E3645C">
          <w:rPr>
            <w:noProof/>
            <w:webHidden/>
          </w:rPr>
          <w:fldChar w:fldCharType="end"/>
        </w:r>
      </w:hyperlink>
    </w:p>
    <w:p w14:paraId="17AB5AAF" w14:textId="7EBAD0F0" w:rsidR="00E3645C" w:rsidRDefault="00740CF4">
      <w:pPr>
        <w:pStyle w:val="Verzeichnis7"/>
        <w:rPr>
          <w:rFonts w:asciiTheme="minorHAnsi" w:eastAsiaTheme="minorEastAsia" w:hAnsiTheme="minorHAnsi" w:cstheme="minorBidi"/>
          <w:noProof/>
          <w:kern w:val="2"/>
          <w:szCs w:val="24"/>
          <w14:ligatures w14:val="standardContextual"/>
        </w:rPr>
      </w:pPr>
      <w:hyperlink w:anchor="_Toc207280822" w:history="1">
        <w:r w:rsidR="00E3645C" w:rsidRPr="00C2084D">
          <w:rPr>
            <w:rStyle w:val="Hyperlink"/>
            <w:noProof/>
          </w:rPr>
          <w:t>Tabellenverzeichnis</w:t>
        </w:r>
        <w:r w:rsidR="00E3645C">
          <w:rPr>
            <w:noProof/>
            <w:webHidden/>
          </w:rPr>
          <w:tab/>
        </w:r>
        <w:r w:rsidR="00E3645C">
          <w:rPr>
            <w:noProof/>
            <w:webHidden/>
          </w:rPr>
          <w:fldChar w:fldCharType="begin"/>
        </w:r>
        <w:r w:rsidR="00E3645C">
          <w:rPr>
            <w:noProof/>
            <w:webHidden/>
          </w:rPr>
          <w:instrText xml:space="preserve"> PAGEREF _Toc207280822 \h </w:instrText>
        </w:r>
        <w:r w:rsidR="00E3645C">
          <w:rPr>
            <w:noProof/>
            <w:webHidden/>
          </w:rPr>
        </w:r>
        <w:r w:rsidR="00E3645C">
          <w:rPr>
            <w:noProof/>
            <w:webHidden/>
          </w:rPr>
          <w:fldChar w:fldCharType="separate"/>
        </w:r>
        <w:r w:rsidR="00E3645C">
          <w:rPr>
            <w:noProof/>
            <w:webHidden/>
          </w:rPr>
          <w:t>53</w:t>
        </w:r>
        <w:r w:rsidR="00E3645C">
          <w:rPr>
            <w:noProof/>
            <w:webHidden/>
          </w:rPr>
          <w:fldChar w:fldCharType="end"/>
        </w:r>
      </w:hyperlink>
    </w:p>
    <w:p w14:paraId="23C2A259" w14:textId="482A8170" w:rsidR="00E3645C" w:rsidRDefault="00740CF4">
      <w:pPr>
        <w:pStyle w:val="Verzeichnis7"/>
        <w:rPr>
          <w:rFonts w:asciiTheme="minorHAnsi" w:eastAsiaTheme="minorEastAsia" w:hAnsiTheme="minorHAnsi" w:cstheme="minorBidi"/>
          <w:noProof/>
          <w:kern w:val="2"/>
          <w:szCs w:val="24"/>
          <w14:ligatures w14:val="standardContextual"/>
        </w:rPr>
      </w:pPr>
      <w:hyperlink w:anchor="_Toc207280823" w:history="1">
        <w:r w:rsidR="00E3645C" w:rsidRPr="00C2084D">
          <w:rPr>
            <w:rStyle w:val="Hyperlink"/>
            <w:noProof/>
          </w:rPr>
          <w:t>Software Tools</w:t>
        </w:r>
        <w:r w:rsidR="00E3645C" w:rsidRPr="00E3645C">
          <w:rPr>
            <w:rStyle w:val="Hyperlink"/>
            <w:noProof/>
            <w:webHidden/>
          </w:rPr>
          <w:tab/>
        </w:r>
        <w:r w:rsidR="00E3645C">
          <w:rPr>
            <w:noProof/>
            <w:webHidden/>
          </w:rPr>
          <w:tab/>
        </w:r>
        <w:r w:rsidR="00E3645C">
          <w:rPr>
            <w:noProof/>
            <w:webHidden/>
          </w:rPr>
          <w:fldChar w:fldCharType="begin"/>
        </w:r>
        <w:r w:rsidR="00E3645C">
          <w:rPr>
            <w:noProof/>
            <w:webHidden/>
          </w:rPr>
          <w:instrText xml:space="preserve"> PAGEREF _Toc207280823 \h </w:instrText>
        </w:r>
        <w:r w:rsidR="00E3645C">
          <w:rPr>
            <w:noProof/>
            <w:webHidden/>
          </w:rPr>
        </w:r>
        <w:r w:rsidR="00E3645C">
          <w:rPr>
            <w:noProof/>
            <w:webHidden/>
          </w:rPr>
          <w:fldChar w:fldCharType="separate"/>
        </w:r>
        <w:r w:rsidR="00E3645C">
          <w:rPr>
            <w:noProof/>
            <w:webHidden/>
          </w:rPr>
          <w:t>54</w:t>
        </w:r>
        <w:r w:rsidR="00E3645C">
          <w:rPr>
            <w:noProof/>
            <w:webHidden/>
          </w:rPr>
          <w:fldChar w:fldCharType="end"/>
        </w:r>
      </w:hyperlink>
    </w:p>
    <w:p w14:paraId="7CDB01B3" w14:textId="1D8F6F5A" w:rsidR="00E3645C" w:rsidRDefault="00740CF4">
      <w:pPr>
        <w:pStyle w:val="Verzeichnis7"/>
        <w:rPr>
          <w:rFonts w:asciiTheme="minorHAnsi" w:eastAsiaTheme="minorEastAsia" w:hAnsiTheme="minorHAnsi" w:cstheme="minorBidi"/>
          <w:noProof/>
          <w:kern w:val="2"/>
          <w:szCs w:val="24"/>
          <w14:ligatures w14:val="standardContextual"/>
        </w:rPr>
      </w:pPr>
      <w:hyperlink w:anchor="_Toc207280824" w:history="1">
        <w:r w:rsidR="00E3645C" w:rsidRPr="00C2084D">
          <w:rPr>
            <w:rStyle w:val="Hyperlink"/>
            <w:noProof/>
          </w:rPr>
          <w:t>Literaturverzeichnis</w:t>
        </w:r>
        <w:r w:rsidR="00E3645C">
          <w:rPr>
            <w:noProof/>
            <w:webHidden/>
          </w:rPr>
          <w:tab/>
        </w:r>
        <w:r w:rsidR="00E3645C">
          <w:rPr>
            <w:noProof/>
            <w:webHidden/>
          </w:rPr>
          <w:fldChar w:fldCharType="begin"/>
        </w:r>
        <w:r w:rsidR="00E3645C">
          <w:rPr>
            <w:noProof/>
            <w:webHidden/>
          </w:rPr>
          <w:instrText xml:space="preserve"> PAGEREF _Toc207280824 \h </w:instrText>
        </w:r>
        <w:r w:rsidR="00E3645C">
          <w:rPr>
            <w:noProof/>
            <w:webHidden/>
          </w:rPr>
        </w:r>
        <w:r w:rsidR="00E3645C">
          <w:rPr>
            <w:noProof/>
            <w:webHidden/>
          </w:rPr>
          <w:fldChar w:fldCharType="separate"/>
        </w:r>
        <w:r w:rsidR="00E3645C">
          <w:rPr>
            <w:noProof/>
            <w:webHidden/>
          </w:rPr>
          <w:t>55</w:t>
        </w:r>
        <w:r w:rsidR="00E3645C">
          <w:rPr>
            <w:noProof/>
            <w:webHidden/>
          </w:rPr>
          <w:fldChar w:fldCharType="end"/>
        </w:r>
      </w:hyperlink>
    </w:p>
    <w:p w14:paraId="6C9E2942" w14:textId="78DD3A44"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4"/>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76E53436" w14:textId="6A05C05C" w:rsidR="00FD7234" w:rsidRDefault="00FD7234" w:rsidP="00FD7234">
      <w:pPr>
        <w:pStyle w:val="HeadVorwort"/>
      </w:pPr>
      <w:bookmarkStart w:id="5" w:name="_Toc207280782"/>
      <w:bookmarkStart w:id="6" w:name="_Toc510086360"/>
      <w:r>
        <w:lastRenderedPageBreak/>
        <w:t>Hinweis zum Sprachgebrauch</w:t>
      </w:r>
      <w:bookmarkEnd w:id="5"/>
    </w:p>
    <w:p w14:paraId="32069CFE" w14:textId="2655C568" w:rsidR="00FD7234" w:rsidRPr="00FD7234" w:rsidRDefault="00FD7234" w:rsidP="00FD7234">
      <w:r>
        <w:t>In dieser Dokumentation wird aus Gründen der Lesbarkeit und Verständlichkeit auf geschlechtsneutrale Schreibweisen mit explizitem Genderstern oder ähnlichen Formen verzichtet. Begriffe wie „Entwickler“ oder</w:t>
      </w:r>
      <w:r w:rsidR="00E3645C">
        <w:t xml:space="preserve"> </w:t>
      </w:r>
      <w:r>
        <w:t xml:space="preserve">„Nutzer“ gelten im Text jeweils </w:t>
      </w:r>
      <w:r w:rsidR="00E3645C">
        <w:t>geschlechtsunabhängig und schließen alle Geschlechter ein.</w:t>
      </w:r>
    </w:p>
    <w:p w14:paraId="256353EB" w14:textId="77777777" w:rsidR="00FD7234" w:rsidRDefault="00FD7234">
      <w:pPr>
        <w:rPr>
          <w:b/>
          <w:kern w:val="28"/>
        </w:rPr>
      </w:pPr>
      <w:r>
        <w:br w:type="page"/>
      </w:r>
    </w:p>
    <w:p w14:paraId="5E225227" w14:textId="1090FDBF" w:rsidR="00FB4D8D" w:rsidRPr="005323C1" w:rsidRDefault="00FB4D8D" w:rsidP="00FB4D8D">
      <w:pPr>
        <w:pStyle w:val="HeadVorwort"/>
      </w:pPr>
      <w:bookmarkStart w:id="7" w:name="_Toc207280783"/>
      <w:r w:rsidRPr="005323C1">
        <w:lastRenderedPageBreak/>
        <w:t>Abstract</w:t>
      </w:r>
      <w:bookmarkEnd w:id="6"/>
      <w:bookmarkEnd w:id="7"/>
    </w:p>
    <w:p w14:paraId="28135318" w14:textId="77777777" w:rsidR="00FB4D8D" w:rsidRPr="005323C1" w:rsidRDefault="00FB4D8D" w:rsidP="00FB4D8D"/>
    <w:p w14:paraId="08678E9F" w14:textId="316085A6" w:rsidR="00FB4D8D" w:rsidRPr="005323C1" w:rsidRDefault="00FB4D8D" w:rsidP="00FB4D8D">
      <w:pPr>
        <w:pStyle w:val="HeadVorwort"/>
      </w:pPr>
      <w:bookmarkStart w:id="8" w:name="_Toc207280784"/>
      <w:r w:rsidRPr="005323C1">
        <w:lastRenderedPageBreak/>
        <w:t>Abkürzungsverzeichnis</w:t>
      </w:r>
      <w:bookmarkEnd w:id="8"/>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5C0DDA">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5C0DDA">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E53E81" w:rsidRPr="005323C1" w14:paraId="60B88469" w14:textId="77777777" w:rsidTr="005C0DDA">
        <w:trPr>
          <w:trHeight w:val="227"/>
        </w:trPr>
        <w:tc>
          <w:tcPr>
            <w:tcW w:w="1560" w:type="dxa"/>
          </w:tcPr>
          <w:p w14:paraId="17065D97" w14:textId="6BDDEEE5" w:rsidR="00E53E81" w:rsidRPr="005323C1" w:rsidRDefault="00E53E81" w:rsidP="00FB4D8D">
            <w:pPr>
              <w:tabs>
                <w:tab w:val="left" w:leader="dot" w:pos="1560"/>
              </w:tabs>
              <w:spacing w:line="240" w:lineRule="auto"/>
            </w:pPr>
            <w:r>
              <w:t>B2B</w:t>
            </w:r>
            <w:r w:rsidR="00D802B0" w:rsidRPr="005323C1">
              <w:rPr>
                <w:sz w:val="22"/>
                <w:szCs w:val="20"/>
              </w:rPr>
              <w:tab/>
            </w:r>
          </w:p>
        </w:tc>
        <w:tc>
          <w:tcPr>
            <w:tcW w:w="7512" w:type="dxa"/>
          </w:tcPr>
          <w:p w14:paraId="6A41286B" w14:textId="52CFDDBC" w:rsidR="00E53E81" w:rsidRPr="005323C1" w:rsidRDefault="00D802B0" w:rsidP="00D802B0">
            <w:pPr>
              <w:spacing w:line="240" w:lineRule="auto"/>
              <w:jc w:val="left"/>
            </w:pPr>
            <w:r>
              <w:t>Business-</w:t>
            </w:r>
            <w:proofErr w:type="spellStart"/>
            <w:r>
              <w:t>to</w:t>
            </w:r>
            <w:proofErr w:type="spellEnd"/>
            <w:r>
              <w:t>-Business</w:t>
            </w:r>
          </w:p>
        </w:tc>
      </w:tr>
      <w:tr w:rsidR="00E53E81" w:rsidRPr="005323C1" w14:paraId="3839B320" w14:textId="77777777" w:rsidTr="005C0DDA">
        <w:trPr>
          <w:trHeight w:val="227"/>
        </w:trPr>
        <w:tc>
          <w:tcPr>
            <w:tcW w:w="1560" w:type="dxa"/>
          </w:tcPr>
          <w:p w14:paraId="55CB8FE0" w14:textId="25D6E465" w:rsidR="00E53E81" w:rsidRDefault="00E53E81" w:rsidP="00FB4D8D">
            <w:pPr>
              <w:tabs>
                <w:tab w:val="left" w:leader="dot" w:pos="1560"/>
              </w:tabs>
              <w:spacing w:line="240" w:lineRule="auto"/>
            </w:pPr>
            <w:r>
              <w:t>B2C</w:t>
            </w:r>
            <w:r w:rsidR="00D802B0" w:rsidRPr="005323C1">
              <w:rPr>
                <w:sz w:val="22"/>
                <w:szCs w:val="20"/>
              </w:rPr>
              <w:tab/>
            </w:r>
          </w:p>
        </w:tc>
        <w:tc>
          <w:tcPr>
            <w:tcW w:w="7512" w:type="dxa"/>
          </w:tcPr>
          <w:p w14:paraId="7D5B7237" w14:textId="7C5208DA" w:rsidR="00E53E81" w:rsidRPr="005323C1" w:rsidRDefault="00D802B0" w:rsidP="00FB4D8D">
            <w:pPr>
              <w:spacing w:line="240" w:lineRule="auto"/>
            </w:pPr>
            <w:r>
              <w:t>Business-to-Consumer</w:t>
            </w:r>
          </w:p>
        </w:tc>
      </w:tr>
      <w:tr w:rsidR="00FB4D8D" w:rsidRPr="005323C1" w14:paraId="73EB9A16" w14:textId="77777777" w:rsidTr="005C0DDA">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5C0DDA">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FB4D8D" w:rsidRPr="005323C1" w14:paraId="0A5C3DB7" w14:textId="77777777" w:rsidTr="005C0DDA">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FB4D8D" w:rsidRPr="005323C1" w14:paraId="36C89B3C" w14:textId="77777777" w:rsidTr="005C0DDA">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5C0DDA">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5C0DDA">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FB4D8D" w:rsidRPr="005323C1" w14:paraId="210FBD41" w14:textId="77777777" w:rsidTr="005C0DDA">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5C0DDA">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ViewModel</w:t>
            </w:r>
          </w:p>
        </w:tc>
      </w:tr>
      <w:tr w:rsidR="00FB4D8D" w:rsidRPr="005323C1" w14:paraId="3C90CBB7" w14:textId="77777777" w:rsidTr="005C0DDA">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5C0DDA">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5C0DDA">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740CF4" w14:paraId="42F4F764" w14:textId="77777777" w:rsidTr="005C0DDA">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D933EB" w:rsidRDefault="00FB4D8D" w:rsidP="00FB4D8D">
            <w:pPr>
              <w:spacing w:line="240" w:lineRule="auto"/>
              <w:rPr>
                <w:lang w:val="en-GB"/>
              </w:rPr>
            </w:pPr>
            <w:r w:rsidRPr="00D933EB">
              <w:rPr>
                <w:lang w:val="en-GB"/>
              </w:rPr>
              <w:t>World Wide Fund of Nature</w:t>
            </w:r>
          </w:p>
        </w:tc>
      </w:tr>
      <w:tr w:rsidR="00FB4D8D" w:rsidRPr="005323C1" w14:paraId="31D7B187" w14:textId="77777777" w:rsidTr="005C0DDA">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77777777" w:rsidR="00FB4D8D" w:rsidRPr="005323C1" w:rsidRDefault="00FB4D8D" w:rsidP="00FB4D8D">
      <w:pPr>
        <w:sectPr w:rsidR="00FB4D8D" w:rsidRPr="005323C1" w:rsidSect="00FB4D8D">
          <w:headerReference w:type="even" r:id="rId15"/>
          <w:headerReference w:type="default" r:id="rId16"/>
          <w:headerReference w:type="first" r:id="rId17"/>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9" w:name="_heading=h.r31rssesb5dw" w:colFirst="0" w:colLast="0"/>
      <w:bookmarkEnd w:id="9"/>
    </w:p>
    <w:p w14:paraId="5AECAFAE" w14:textId="77777777" w:rsidR="00D52B11" w:rsidRPr="005323C1" w:rsidRDefault="00A47A5C">
      <w:pPr>
        <w:pStyle w:val="berschrift1"/>
        <w:numPr>
          <w:ilvl w:val="0"/>
          <w:numId w:val="1"/>
        </w:numPr>
      </w:pPr>
      <w:bookmarkStart w:id="10" w:name="_Toc207020127"/>
      <w:bookmarkStart w:id="11" w:name="_Toc207280785"/>
      <w:bookmarkStart w:id="12" w:name="_Ref207280980"/>
      <w:r w:rsidRPr="005323C1">
        <w:lastRenderedPageBreak/>
        <w:t>Einleitung</w:t>
      </w:r>
      <w:bookmarkEnd w:id="10"/>
      <w:bookmarkEnd w:id="11"/>
      <w:bookmarkEnd w:id="12"/>
    </w:p>
    <w:p w14:paraId="5AECAFAF" w14:textId="77777777" w:rsidR="00D52B11" w:rsidRPr="005323C1" w:rsidRDefault="00A47A5C">
      <w:pPr>
        <w:pStyle w:val="berschrift2"/>
        <w:numPr>
          <w:ilvl w:val="1"/>
          <w:numId w:val="1"/>
        </w:numPr>
      </w:pPr>
      <w:bookmarkStart w:id="13" w:name="_Toc207020128"/>
      <w:bookmarkStart w:id="14" w:name="_Toc207280786"/>
      <w:r w:rsidRPr="005323C1">
        <w:t>Motivation</w:t>
      </w:r>
      <w:bookmarkEnd w:id="13"/>
      <w:bookmarkEnd w:id="14"/>
    </w:p>
    <w:p w14:paraId="5AECAFB1" w14:textId="15408F99" w:rsidR="00D52B11" w:rsidRPr="005323C1" w:rsidRDefault="00A47A5C">
      <w:pPr>
        <w:spacing w:before="240" w:after="240"/>
      </w:pPr>
      <w:r w:rsidRPr="005323C1">
        <w:t xml:space="preserve">Die </w:t>
      </w:r>
      <w:r w:rsidR="00163B75">
        <w:t>immer stärkere</w:t>
      </w:r>
      <w:r w:rsidRPr="005323C1">
        <w:t xml:space="preserve"> Digitalisierung </w:t>
      </w:r>
      <w:r w:rsidR="007856E1">
        <w:t>der</w:t>
      </w:r>
      <w:commentRangeStart w:id="15"/>
      <w:r w:rsidR="00163B75">
        <w:t xml:space="preserve"> </w:t>
      </w:r>
      <w:commentRangeEnd w:id="15"/>
      <w:r w:rsidR="006B7353">
        <w:rPr>
          <w:rStyle w:val="Kommentarzeichen"/>
        </w:rPr>
        <w:commentReference w:id="15"/>
      </w:r>
      <w:r w:rsidR="00163B75">
        <w:t xml:space="preserve">Welt </w:t>
      </w:r>
      <w:r w:rsidRPr="005323C1">
        <w:t>und</w:t>
      </w:r>
      <w:r w:rsidR="00163B75">
        <w:t xml:space="preserve"> häufige</w:t>
      </w:r>
      <w:r w:rsidRPr="005323C1">
        <w:t xml:space="preserve"> Nutzung mobiler Geräte haben das Lernen und die Wahrnehmung von Informationen </w:t>
      </w:r>
      <w:r w:rsidR="00163B75">
        <w:t>stark</w:t>
      </w:r>
      <w:r w:rsidRPr="005323C1">
        <w:t xml:space="preserve"> beeinfluss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w:t>
      </w:r>
      <w:r w:rsidR="007856E1">
        <w:t>Extended</w:t>
      </w:r>
      <w:commentRangeStart w:id="16"/>
      <w:r w:rsidR="007B0626" w:rsidRPr="005323C1">
        <w:t xml:space="preserve"> Reality </w:t>
      </w:r>
      <w:commentRangeEnd w:id="16"/>
      <w:r w:rsidR="00620509">
        <w:rPr>
          <w:rStyle w:val="Kommentarzeichen"/>
        </w:rPr>
        <w:commentReference w:id="16"/>
      </w:r>
      <w:r w:rsidR="007B0626" w:rsidRPr="005323C1">
        <w:t>(</w:t>
      </w:r>
      <w:r w:rsidR="007856E1">
        <w:t>X</w:t>
      </w:r>
      <w:r w:rsidR="007B0626" w:rsidRPr="005323C1">
        <w:t>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 xml:space="preserve">Ein konkretes Anwendungsbeispiel zeigt, wie VR-Umgebungen erfolgreich in der Lehre eingesetzt werden können. In der Forstwirtschaft werden beispielsweise virtuelle Abbildungen realer Waldbestände erstellt, durch die Waldwachstum, forstliche Prozesse und die Auswirkungen von Umweltveränderungen realitätsnah dargestellt werden. Diese Umgebungen dienen nicht nur der Ausbildung von </w:t>
      </w:r>
      <w:commentRangeStart w:id="17"/>
      <w:r w:rsidRPr="005323C1">
        <w:t xml:space="preserve">Forstexperten </w:t>
      </w:r>
      <w:commentRangeEnd w:id="17"/>
      <w:r w:rsidR="00F035EE">
        <w:rPr>
          <w:rStyle w:val="Kommentarzeichen"/>
        </w:rPr>
        <w:commentReference w:id="17"/>
      </w:r>
      <w:r w:rsidRPr="005323C1">
        <w:t xml:space="preserve">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4284A6E6"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r w:rsidR="00A7085D">
        <w:t>vor allem</w:t>
      </w:r>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27B4E3D4"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w:t>
      </w:r>
      <w:r w:rsidR="0058271D">
        <w:t>. Dies</w:t>
      </w:r>
      <w:r w:rsidRPr="005323C1">
        <w:t xml:space="preserve">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2BE2F9E2" w:rsidR="00D52B11" w:rsidRPr="005323C1" w:rsidRDefault="00A47A5C">
      <w:pPr>
        <w:spacing w:before="240" w:after="240"/>
      </w:pPr>
      <w:r w:rsidRPr="005323C1">
        <w:t xml:space="preserve">Besonders in einer zunehmend </w:t>
      </w:r>
      <w:r w:rsidR="007B5733">
        <w:t>digitalisierten</w:t>
      </w:r>
      <w:r w:rsidRPr="005323C1">
        <w:t xml:space="preserve"> Gesellschaft kann die virtuelle Naturerfahrung eine wertvolle </w:t>
      </w:r>
      <w:r w:rsidR="007B5733">
        <w:t>Verbindung</w:t>
      </w:r>
      <w:r w:rsidRPr="005323C1">
        <w:t xml:space="preserve"> zwischen den Nutzern und der Umwelt </w:t>
      </w:r>
      <w:r w:rsidR="007B5733">
        <w:t>erzeugen</w:t>
      </w:r>
      <w:r w:rsidRPr="005323C1">
        <w:t xml:space="preserve">. Die Anwendung von MR zur Förderung des Naturschutzes und des psychischen Wohlbefindens stellt daher eine vielversprechende Lösung dar, um </w:t>
      </w:r>
      <w:r w:rsidR="0058271D">
        <w:t xml:space="preserve">das </w:t>
      </w:r>
      <w:r w:rsidRPr="005323C1">
        <w:t xml:space="preserve">Lernen zu optimieren </w:t>
      </w:r>
      <w:r w:rsidR="0058271D">
        <w:t>und</w:t>
      </w:r>
      <w:r w:rsidRPr="005323C1">
        <w:t xml:space="preserve"> das Bewusstsein für die Natur zu s</w:t>
      </w:r>
      <w:r w:rsidR="0005619E" w:rsidRPr="005323C1">
        <w:t>tärken</w:t>
      </w:r>
      <w:r w:rsidRPr="005323C1">
        <w:t>.</w:t>
      </w:r>
    </w:p>
    <w:p w14:paraId="51FC7648" w14:textId="77777777" w:rsidR="00FB4D8D" w:rsidRDefault="00FB4D8D" w:rsidP="005C0DDA">
      <w:pPr>
        <w:pStyle w:val="berschrift2"/>
        <w:numPr>
          <w:ilvl w:val="1"/>
          <w:numId w:val="1"/>
        </w:numPr>
        <w:spacing w:after="240"/>
      </w:pPr>
      <w:bookmarkStart w:id="18" w:name="_Toc207280787"/>
      <w:r w:rsidRPr="005323C1">
        <w:t>Problemdefinition</w:t>
      </w:r>
      <w:bookmarkEnd w:id="18"/>
    </w:p>
    <w:p w14:paraId="249DED7F" w14:textId="63E6CC26" w:rsidR="008B0388" w:rsidRDefault="008B0388" w:rsidP="008B0388">
      <w:r>
        <w:t>Digitale Anwendungen zur Tierbeobachtung und Naturerfahrung sind in den letzten Jahren zunehmend verfügbar. Häufig bieten diese jedoch kein umfassendes digitales und immersives Lernerlebnis. Viele bestehende Spiel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w:t>
      </w:r>
      <w:r w:rsidR="0058271D">
        <w:t>, gibt es bisher kaum</w:t>
      </w:r>
      <w:r>
        <w:t>.</w:t>
      </w:r>
    </w:p>
    <w:p w14:paraId="59ACD80F" w14:textId="77777777" w:rsidR="008B0388" w:rsidRDefault="008B0388" w:rsidP="008B0388"/>
    <w:p w14:paraId="56E996C2" w14:textId="3397BCD7" w:rsidR="008B0388" w:rsidRDefault="0058271D" w:rsidP="008B0388">
      <w:r>
        <w:t>Zudem</w:t>
      </w:r>
      <w:r w:rsidR="008B0388">
        <w:t xml:space="preserve"> wird der edukati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688F26D6" w:rsidR="008B0388" w:rsidRPr="008B0388" w:rsidRDefault="008B0388" w:rsidP="008B0388">
      <w:r>
        <w:t>Insgesamt zeigt sich ein deutliche</w:t>
      </w:r>
      <w:r w:rsidR="0058271D">
        <w:t>r</w:t>
      </w:r>
      <w:r>
        <w:t xml:space="preserve"> </w:t>
      </w:r>
      <w:r w:rsidR="0058271D">
        <w:t>Bedarf</w:t>
      </w:r>
      <w:r>
        <w:t xml:space="preserve"> im Bereich Mixed-Reality-Anwendungen. Es </w:t>
      </w:r>
      <w:r w:rsidR="00163B75">
        <w:t>gibt</w:t>
      </w:r>
      <w:r>
        <w:t xml:space="preserve"> </w:t>
      </w:r>
      <w:r w:rsidR="0058271D">
        <w:t>fast keine</w:t>
      </w:r>
      <w:r>
        <w:t xml:space="preserve">, die Tierbeobachtung, Fotografie, Interaktion und Wissensvermittlung sinnvoll miteinander kombinieren. Neue Anwendungen könnten </w:t>
      </w:r>
      <w:r w:rsidR="0058271D">
        <w:t>diesen Bedarf decken</w:t>
      </w:r>
      <w:r>
        <w:t xml:space="preserve">,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19" w:name="_heading=h.bnaspn8oaurp" w:colFirst="0" w:colLast="0"/>
      <w:bookmarkStart w:id="20" w:name="_Toc207020129"/>
      <w:bookmarkStart w:id="21" w:name="_Toc207280788"/>
      <w:bookmarkEnd w:id="19"/>
      <w:r w:rsidRPr="005323C1">
        <w:t>Projektziel</w:t>
      </w:r>
      <w:bookmarkEnd w:id="20"/>
      <w:bookmarkEnd w:id="21"/>
    </w:p>
    <w:p w14:paraId="5AECAFBE" w14:textId="7224C8DE" w:rsidR="00D52B11" w:rsidRPr="005323C1" w:rsidRDefault="00A47A5C">
      <w:r w:rsidRPr="005323C1">
        <w:t xml:space="preserve">Das Hauptziel dieses Projekts ist </w:t>
      </w:r>
      <w:r w:rsidR="008B0388">
        <w:t xml:space="preserve">also </w:t>
      </w:r>
      <w:r w:rsidRPr="005323C1">
        <w:t xml:space="preserve">die Entwicklung einer </w:t>
      </w:r>
      <w:r w:rsidR="007856E1">
        <w:t xml:space="preserve">prototypischen </w:t>
      </w:r>
      <w:r w:rsidRPr="005323C1">
        <w:t>Mixed-Reality-</w:t>
      </w:r>
      <w:commentRangeStart w:id="22"/>
      <w:r w:rsidRPr="005323C1">
        <w:t>Anwendung</w:t>
      </w:r>
      <w:commentRangeEnd w:id="22"/>
      <w:r w:rsidR="003549FF">
        <w:rPr>
          <w:rStyle w:val="Kommentarzeichen"/>
        </w:rPr>
        <w:commentReference w:id="22"/>
      </w:r>
      <w:r w:rsidRPr="005323C1">
        <w:t>,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w:t>
      </w:r>
      <w:r w:rsidRPr="005323C1">
        <w:lastRenderedPageBreak/>
        <w:t>Anwendung sowohl der Unterhaltung dienen, als auch für edukative Zwecke genutzt werden können.</w:t>
      </w:r>
    </w:p>
    <w:p w14:paraId="06941A51" w14:textId="77777777" w:rsidR="002209DF" w:rsidRPr="005323C1" w:rsidRDefault="002209DF" w:rsidP="002209DF">
      <w:pPr>
        <w:spacing w:before="240" w:after="240"/>
      </w:pPr>
      <w:r w:rsidRPr="005323C1">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66A596A5" w14:textId="1F54E31F" w:rsidR="00010F47" w:rsidRPr="005323C1" w:rsidRDefault="00A47A5C" w:rsidP="006A0F36">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4B5E069C" w:rsidR="00D52B11" w:rsidRPr="005323C1" w:rsidRDefault="00A47A5C">
      <w:pPr>
        <w:pStyle w:val="berschrift2"/>
        <w:numPr>
          <w:ilvl w:val="1"/>
          <w:numId w:val="1"/>
        </w:numPr>
      </w:pPr>
      <w:bookmarkStart w:id="23" w:name="_Toc207020130"/>
      <w:bookmarkStart w:id="24" w:name="_Toc207280789"/>
      <w:r w:rsidRPr="005323C1">
        <w:t>Aufbau der Dokumentation</w:t>
      </w:r>
      <w:bookmarkEnd w:id="23"/>
      <w:bookmarkEnd w:id="24"/>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D5834F2" w:rsidR="00163B75" w:rsidRPr="005323C1" w:rsidRDefault="00163B75">
      <w:pPr>
        <w:spacing w:before="240" w:after="240"/>
      </w:pPr>
      <w:r>
        <w:t xml:space="preserve">Die Einleitung in </w:t>
      </w:r>
      <w:commentRangeStart w:id="25"/>
      <w:r>
        <w:t xml:space="preserve">Kapitel </w:t>
      </w:r>
      <w:commentRangeEnd w:id="25"/>
      <w:r w:rsidR="00773592">
        <w:rPr>
          <w:rStyle w:val="Kommentarzeichen"/>
        </w:rPr>
        <w:commentReference w:id="25"/>
      </w:r>
      <w:r w:rsidR="00E3645C">
        <w:fldChar w:fldCharType="begin"/>
      </w:r>
      <w:r w:rsidR="00E3645C">
        <w:instrText xml:space="preserve"> REF _Ref207280980 \r \h </w:instrText>
      </w:r>
      <w:r w:rsidR="00E3645C">
        <w:fldChar w:fldCharType="separate"/>
      </w:r>
      <w:r w:rsidR="00E3645C">
        <w:t>1</w:t>
      </w:r>
      <w:r w:rsidR="00E3645C">
        <w:fldChar w:fldCharType="end"/>
      </w:r>
      <w:r>
        <w:t xml:space="preserve"> zeigt die Motivation und Potentiale für die Erstellung der Anwendung zur virtuellen Tierbeobachtung auf. Es werden aktuell bestehende Probleme definiert und daraus ein Projektziel erarbeitet. </w:t>
      </w:r>
    </w:p>
    <w:p w14:paraId="5AECAFC5" w14:textId="01940F90" w:rsidR="00D52B11" w:rsidRPr="005323C1" w:rsidRDefault="00A47A5C">
      <w:pPr>
        <w:spacing w:before="240" w:after="240"/>
      </w:pPr>
      <w:r w:rsidRPr="005323C1">
        <w:t>I</w:t>
      </w:r>
      <w:r w:rsidR="00E3645C">
        <w:t>n</w:t>
      </w:r>
      <w:r w:rsidRPr="005323C1">
        <w:t xml:space="preserve"> Kapitel</w:t>
      </w:r>
      <w:r w:rsidR="00E3645C">
        <w:t xml:space="preserve"> </w:t>
      </w:r>
      <w:r w:rsidR="00E3645C">
        <w:fldChar w:fldCharType="begin"/>
      </w:r>
      <w:r w:rsidR="00E3645C">
        <w:instrText xml:space="preserve"> REF _Ref207281202 \r \h </w:instrText>
      </w:r>
      <w:r w:rsidR="00E3645C">
        <w:fldChar w:fldCharType="separate"/>
      </w:r>
      <w:r w:rsidR="00E3645C">
        <w:t>2</w:t>
      </w:r>
      <w:r w:rsidR="00E3645C">
        <w:fldChar w:fldCharType="end"/>
      </w:r>
      <w:r w:rsidRPr="005323C1">
        <w:t xml:space="preserve">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 xml:space="preserve">in </w:t>
      </w:r>
      <w:r w:rsidR="007856E1">
        <w:t>XR-</w:t>
      </w:r>
      <w:r w:rsidRPr="005323C1">
        <w:t>Spielen und anderen Anwendungsbereichen</w:t>
      </w:r>
      <w:r w:rsidR="00163B75">
        <w:t xml:space="preserve"> zur Tierbeobachtung</w:t>
      </w:r>
      <w:r w:rsidRPr="005323C1">
        <w:t xml:space="preserve"> eingesetzt werden</w:t>
      </w:r>
      <w:commentRangeStart w:id="26"/>
      <w:r w:rsidR="00163B75">
        <w:t>.</w:t>
      </w:r>
      <w:commentRangeEnd w:id="26"/>
      <w:r w:rsidR="0059552A">
        <w:rPr>
          <w:rStyle w:val="Kommentarzeichen"/>
        </w:rPr>
        <w:commentReference w:id="26"/>
      </w:r>
    </w:p>
    <w:p w14:paraId="5AECAFC6" w14:textId="6FEAFFB6" w:rsidR="00D52B11" w:rsidRPr="005323C1" w:rsidRDefault="00163B75">
      <w:pPr>
        <w:spacing w:before="240" w:after="240"/>
      </w:pPr>
      <w:r>
        <w:t>Kapitel</w:t>
      </w:r>
      <w:r w:rsidR="00E3645C">
        <w:t xml:space="preserve"> </w:t>
      </w:r>
      <w:r w:rsidR="00E3645C">
        <w:fldChar w:fldCharType="begin"/>
      </w:r>
      <w:r w:rsidR="00E3645C">
        <w:instrText xml:space="preserve"> REF _Ref207281229 \r \h </w:instrText>
      </w:r>
      <w:r w:rsidR="00E3645C">
        <w:fldChar w:fldCharType="separate"/>
      </w:r>
      <w:r w:rsidR="00E3645C">
        <w:t>3</w:t>
      </w:r>
      <w:r w:rsidR="00E3645C">
        <w:fldChar w:fldCharType="end"/>
      </w:r>
      <w:r>
        <w:t xml:space="preserve">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50E5613F" w:rsidR="00D52B11" w:rsidRPr="005323C1" w:rsidRDefault="00A47A5C">
      <w:pPr>
        <w:spacing w:before="240" w:after="240"/>
      </w:pPr>
      <w:r w:rsidRPr="005323C1">
        <w:t>I</w:t>
      </w:r>
      <w:r w:rsidR="00E3645C">
        <w:t>n</w:t>
      </w:r>
      <w:r w:rsidRPr="005323C1">
        <w:t xml:space="preserve"> Kapitel </w:t>
      </w:r>
      <w:r w:rsidR="00E3645C">
        <w:fldChar w:fldCharType="begin"/>
      </w:r>
      <w:r w:rsidR="00E3645C">
        <w:instrText xml:space="preserve"> REF _Ref207281246 \r \h </w:instrText>
      </w:r>
      <w:r w:rsidR="00E3645C">
        <w:fldChar w:fldCharType="separate"/>
      </w:r>
      <w:r w:rsidR="00E3645C">
        <w:t>4</w:t>
      </w:r>
      <w:r w:rsidR="00E3645C">
        <w:fldChar w:fldCharType="end"/>
      </w:r>
      <w:r w:rsidR="00E3645C">
        <w:t xml:space="preserve"> </w:t>
      </w:r>
      <w:r w:rsidRPr="005323C1">
        <w:t>wird die Technologieauswahl beschrieben. Es wird erläutert,</w:t>
      </w:r>
      <w:r w:rsidR="00163B75">
        <w:t xml:space="preserve"> </w:t>
      </w:r>
      <w:r w:rsidRPr="005323C1">
        <w:t xml:space="preserve">welch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27CFFA2C" w:rsidR="00D52B11" w:rsidRPr="005323C1" w:rsidRDefault="00A47A5C">
      <w:pPr>
        <w:spacing w:before="240" w:after="240"/>
      </w:pPr>
      <w:r w:rsidRPr="005323C1">
        <w:t>Kapitel</w:t>
      </w:r>
      <w:r w:rsidR="00E3645C">
        <w:t xml:space="preserve"> </w:t>
      </w:r>
      <w:r w:rsidR="00E3645C">
        <w:fldChar w:fldCharType="begin"/>
      </w:r>
      <w:r w:rsidR="00E3645C">
        <w:instrText xml:space="preserve"> REF _Ref205983975 \r \h </w:instrText>
      </w:r>
      <w:r w:rsidR="00E3645C">
        <w:fldChar w:fldCharType="separate"/>
      </w:r>
      <w:r w:rsidR="00E3645C">
        <w:t>5</w:t>
      </w:r>
      <w:r w:rsidR="00E3645C">
        <w:fldChar w:fldCharType="end"/>
      </w:r>
      <w:r w:rsidRPr="005323C1">
        <w:t xml:space="preserve"> beschreibt das Konzept des Pro</w:t>
      </w:r>
      <w:r w:rsidR="007856E1">
        <w:t>totyps.</w:t>
      </w:r>
      <w:r w:rsidRPr="005323C1">
        <w:t xml:space="preserve"> Hier wird der Aufbau des Prototyps erläutert</w:t>
      </w:r>
      <w:r w:rsidR="00163B75">
        <w:t>. Dies umfasst die</w:t>
      </w:r>
      <w:r w:rsidRPr="005323C1">
        <w:t xml:space="preserve"> Struktur der Datenbank</w:t>
      </w:r>
      <w:r w:rsidR="007856E1">
        <w:t xml:space="preserve"> und </w:t>
      </w:r>
      <w:r w:rsidRPr="005323C1">
        <w:t>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2E5D1BB5" w:rsidR="00D52B11" w:rsidRPr="005323C1" w:rsidRDefault="00E3645C">
      <w:pPr>
        <w:spacing w:before="240" w:after="240"/>
      </w:pPr>
      <w:r>
        <w:lastRenderedPageBreak/>
        <w:t xml:space="preserve">Die </w:t>
      </w:r>
      <w:r w:rsidR="00A47A5C" w:rsidRPr="005323C1">
        <w:t>Implementierung und Prototypenentwicklung</w:t>
      </w:r>
      <w:r>
        <w:t xml:space="preserve"> </w:t>
      </w:r>
      <w:proofErr w:type="gramStart"/>
      <w:r>
        <w:t>wird</w:t>
      </w:r>
      <w:proofErr w:type="gramEnd"/>
      <w:r>
        <w:t xml:space="preserve"> in Kapitel </w:t>
      </w:r>
      <w:r>
        <w:fldChar w:fldCharType="begin"/>
      </w:r>
      <w:r>
        <w:instrText xml:space="preserve"> REF _Ref207281311 \r \h </w:instrText>
      </w:r>
      <w:r>
        <w:fldChar w:fldCharType="separate"/>
      </w:r>
      <w:r>
        <w:t>6</w:t>
      </w:r>
      <w:r>
        <w:fldChar w:fldCharType="end"/>
      </w:r>
      <w:r>
        <w:t xml:space="preserve"> behandelt</w:t>
      </w:r>
      <w:r w:rsidR="00A47A5C" w:rsidRPr="005323C1">
        <w:t>. Es wird beschrieben, w</w:t>
      </w:r>
      <w:r w:rsidR="00163B75">
        <w:t>ie die einzelnen Konzeptionierungen</w:t>
      </w:r>
      <w:r w:rsidR="00A47A5C" w:rsidRPr="005323C1">
        <w:t xml:space="preserve"> </w:t>
      </w:r>
      <w:r w:rsidR="00163B75">
        <w:t>zur Erstellung der Anwendung umgesetzt werden</w:t>
      </w:r>
      <w:r w:rsidR="00A47A5C" w:rsidRPr="005323C1">
        <w:t>.</w:t>
      </w:r>
    </w:p>
    <w:p w14:paraId="5AECAFCB" w14:textId="177F7431" w:rsidR="00D52B11" w:rsidRPr="005323C1" w:rsidRDefault="00A47A5C">
      <w:pPr>
        <w:spacing w:before="240" w:after="240"/>
      </w:pPr>
      <w:r w:rsidRPr="005323C1">
        <w:t xml:space="preserve">Abschließend gibt Kapitel </w:t>
      </w:r>
      <w:r w:rsidR="00E3645C">
        <w:fldChar w:fldCharType="begin"/>
      </w:r>
      <w:r w:rsidR="00E3645C">
        <w:instrText xml:space="preserve"> REF _Ref207281328 \r \h </w:instrText>
      </w:r>
      <w:r w:rsidR="00E3645C">
        <w:fldChar w:fldCharType="separate"/>
      </w:r>
      <w:r w:rsidR="00E3645C">
        <w:t>7</w:t>
      </w:r>
      <w:r w:rsidR="00E3645C">
        <w:fldChar w:fldCharType="end"/>
      </w:r>
      <w:r w:rsidR="00E3645C">
        <w:t xml:space="preserve"> </w:t>
      </w:r>
      <w:r w:rsidRPr="005323C1">
        <w:t>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27" w:name="_Toc207020131"/>
      <w:bookmarkStart w:id="28" w:name="_Toc207280790"/>
      <w:bookmarkStart w:id="29" w:name="_Ref207281202"/>
      <w:r w:rsidRPr="005323C1">
        <w:lastRenderedPageBreak/>
        <w:t>Stand der Technik</w:t>
      </w:r>
      <w:bookmarkEnd w:id="27"/>
      <w:bookmarkEnd w:id="28"/>
      <w:bookmarkEnd w:id="29"/>
    </w:p>
    <w:p w14:paraId="5AECAFD0" w14:textId="2AEFE71F" w:rsidR="00D52B11" w:rsidRPr="005323C1" w:rsidRDefault="00A47A5C">
      <w:pPr>
        <w:pStyle w:val="berschrift2"/>
        <w:numPr>
          <w:ilvl w:val="1"/>
          <w:numId w:val="1"/>
        </w:numPr>
      </w:pPr>
      <w:bookmarkStart w:id="30" w:name="_Toc207020132"/>
      <w:bookmarkStart w:id="31" w:name="_Toc207280791"/>
      <w:commentRangeStart w:id="32"/>
      <w:r w:rsidRPr="005323C1">
        <w:t>Extended Reality</w:t>
      </w:r>
      <w:commentRangeEnd w:id="32"/>
      <w:r w:rsidR="00D02973" w:rsidRPr="005323C1">
        <w:rPr>
          <w:rStyle w:val="Kommentarzeichen"/>
          <w:b w:val="0"/>
          <w:kern w:val="16"/>
        </w:rPr>
        <w:commentReference w:id="32"/>
      </w:r>
      <w:bookmarkEnd w:id="30"/>
      <w:bookmarkEnd w:id="31"/>
    </w:p>
    <w:p w14:paraId="0E3C9F22" w14:textId="494FD2CE" w:rsidR="00B33499" w:rsidRPr="005323C1" w:rsidRDefault="00B33499" w:rsidP="000A7793">
      <w:pPr>
        <w:pStyle w:val="Aufzhlungsliste"/>
        <w:numPr>
          <w:ilvl w:val="0"/>
          <w:numId w:val="0"/>
        </w:numPr>
        <w:spacing w:before="240" w:after="240"/>
      </w:pPr>
      <w:r w:rsidRPr="005323C1">
        <w:t xml:space="preserve">Extended Reality (XR), oder auch erweiterte Realität, beschreibt die Erweiterung der realen Welt um digitale Elemente </w:t>
      </w:r>
      <w:r w:rsidRPr="005323C1">
        <w:fldChar w:fldCharType="begin"/>
      </w:r>
      <w:r w:rsidR="00D13568">
        <w:instrText xml:space="preserve"> ADDIN ZOTERO_ITEM CSL_CITATION {"citationID":"Ns2AZkGw","properties":{"formattedCitation":"(Zobel et al., 2018)","plainCitation":"(Zobel et al., 2018)","noteIndex":0},"citationItems":[{"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roofErr w:type="spellStart"/>
      <w:r w:rsidRPr="00D933EB">
        <w:rPr>
          <w:lang w:val="en-GB"/>
        </w:rPr>
        <w:t>Dies</w:t>
      </w:r>
      <w:r w:rsidR="0005619E" w:rsidRPr="00D933EB">
        <w:rPr>
          <w:lang w:val="en-GB"/>
        </w:rPr>
        <w:t>e</w:t>
      </w:r>
      <w:proofErr w:type="spellEnd"/>
      <w:r w:rsidRPr="00D933EB">
        <w:rPr>
          <w:lang w:val="en-GB"/>
        </w:rPr>
        <w:t xml:space="preserve"> </w:t>
      </w:r>
      <w:proofErr w:type="spellStart"/>
      <w:r w:rsidRPr="00D933EB">
        <w:rPr>
          <w:lang w:val="en-GB"/>
        </w:rPr>
        <w:t>umfasst</w:t>
      </w:r>
      <w:proofErr w:type="spellEnd"/>
      <w:r w:rsidRPr="00D933EB">
        <w:rPr>
          <w:lang w:val="en-GB"/>
        </w:rPr>
        <w:t xml:space="preserve"> Augmented Reality (AR), Mixed Reality (MR) und Virtual Reality (VR) </w:t>
      </w:r>
      <w:r w:rsidRPr="005323C1">
        <w:fldChar w:fldCharType="begin"/>
      </w:r>
      <w:r w:rsidR="00D13568">
        <w:rPr>
          <w:lang w:val="en-GB"/>
        </w:rPr>
        <w:instrText xml:space="preserve"> ADDIN ZOTERO_ITEM CSL_CITATION {"citationID":"Mbq0afmq","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D933EB">
        <w:rPr>
          <w:lang w:val="en-GB"/>
        </w:rPr>
        <w:t>(Tremosa, 2025)</w:t>
      </w:r>
      <w:r w:rsidRPr="005323C1">
        <w:fldChar w:fldCharType="end"/>
      </w:r>
      <w:r w:rsidRPr="00D933EB">
        <w:rPr>
          <w:lang w:val="en-GB"/>
        </w:rPr>
        <w:t xml:space="preserve">. </w:t>
      </w:r>
      <w:r w:rsidRPr="005323C1">
        <w:t>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D13568">
        <w:instrText xml:space="preserve"> ADDIN ZOTERO_ITEM CSL_CITATION {"citationID":"6sBeZtJw","properties":{"formattedCitation":"(Agrawal et al., 2019)","plainCitation":"(Agrawal et al., 2019)","dontUpdate":true,"noteIndex":0},"citationItems":[{"id":"oh4GiPE6/fZnOm2pr","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xml:space="preserve">. Diese Eigenschaften sollen auch für die Beobachtung von Tieren </w:t>
      </w:r>
      <w:proofErr w:type="gramStart"/>
      <w:r w:rsidRPr="005323C1">
        <w:t>in einem zu entwickelnden Prototypen</w:t>
      </w:r>
      <w:proofErr w:type="gramEnd"/>
      <w:r w:rsidRPr="005323C1">
        <w:t xml:space="preserve"> gelten.</w:t>
      </w:r>
    </w:p>
    <w:p w14:paraId="46B1A681" w14:textId="36425CC4" w:rsidR="00B33499" w:rsidRPr="005323C1" w:rsidRDefault="00B33499" w:rsidP="000A7793">
      <w:pPr>
        <w:pStyle w:val="Aufzhlungsliste"/>
        <w:numPr>
          <w:ilvl w:val="0"/>
          <w:numId w:val="0"/>
        </w:numPr>
        <w:spacing w:before="240" w:after="240"/>
      </w:pPr>
      <w:r w:rsidRPr="005323C1">
        <w:t xml:space="preserve">Dieser Zustand tritt bei </w:t>
      </w:r>
      <w:r w:rsidRPr="00441BE6">
        <w:rPr>
          <w:bCs/>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D13568">
        <w:instrText xml:space="preserve"> ADDIN ZOTERO_ITEM CSL_CITATION {"citationID":"rBqVcpsh","properties":{"formattedCitation":"(Klein, 2009)","plainCitation":"(Klein, 2009)","noteIndex":0},"citationItems":[{"id":"oh4GiPE6/398R77FA","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D13568">
        <w:instrText xml:space="preserve"> ADDIN ZOTERO_ITEM CSL_CITATION {"citationID":"QGQ3nwWL","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1170C387" w:rsidR="00B33499" w:rsidRPr="005323C1" w:rsidRDefault="00B33499" w:rsidP="000A7793">
      <w:pPr>
        <w:pStyle w:val="Aufzhlungsliste"/>
        <w:numPr>
          <w:ilvl w:val="0"/>
          <w:numId w:val="0"/>
        </w:numPr>
        <w:spacing w:before="240" w:after="240"/>
      </w:pPr>
      <w:r w:rsidRPr="00441BE6">
        <w:rPr>
          <w:bCs/>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D13568">
        <w:instrText xml:space="preserve"> ADDIN ZOTERO_ITEM CSL_CITATION {"citationID":"ccBujm2V","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D13568">
        <w:instrText xml:space="preserve"> ADDIN ZOTERO_ITEM CSL_CITATION {"citationID":"YPaayBLQ","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0FA8DC19" w:rsidR="00B33499" w:rsidRPr="005323C1" w:rsidRDefault="00B33499" w:rsidP="000A7793">
      <w:pPr>
        <w:pStyle w:val="Aufzhlungsliste"/>
        <w:numPr>
          <w:ilvl w:val="0"/>
          <w:numId w:val="0"/>
        </w:numPr>
        <w:spacing w:before="240" w:after="240"/>
      </w:pPr>
      <w:r w:rsidRPr="00441BE6">
        <w:rPr>
          <w:bCs/>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D13568">
        <w:instrText xml:space="preserve"> ADDIN ZOTERO_ITEM CSL_CITATION {"citationID":"DyA33Tvz","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D13568">
        <w:instrText xml:space="preserve"> ADDIN ZOTERO_ITEM CSL_CITATION {"citationID":"NbDG9FWT","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28E9AD6E"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D13568">
        <w:instrText xml:space="preserve"> ADDIN ZOTERO_ITEM CSL_CITATION {"citationID":"QQs7yy6p","properties":{"formattedCitation":"(Barta et al., 2025; Mehler-Bicher &amp; Steiger, 2021)","plainCitation":"(Barta et al., 2025; 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D13568">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oh4GiPE6/J2CEVyab","uris":["http://zotero.org/users/12878283/items/V95H56TA"],"itemData":{"id":794,"type":"webpage","title":"Brille online anprobieren: Teste den virtuellen 3D-Simulator","URL":"https://www.misterspex.de/l/pg/100508","accessed":{"date-parts":[["2025",8,9]]}}},{"id":"oh4GiPE6/VQFzGqSZ","uris":["http://zotero.org/users/12878283/items/RNY9ZN38"],"itemData":{"id":796,"type":"webpage","abstract":"Virtuelle 3D-Küchenplanung mit VR-Brille </w:instrText>
      </w:r>
      <w:r w:rsidR="00D13568">
        <w:rPr>
          <w:rFonts w:ascii="Segoe UI Symbol" w:hAnsi="Segoe UI Symbol" w:cs="Segoe UI Symbol"/>
        </w:rPr>
        <w:instrText>✓</w:instrText>
      </w:r>
      <w:r w:rsidR="00D13568">
        <w:instrText xml:space="preserve"> Küchen erleben, bevor sie entstehen </w:instrText>
      </w:r>
      <w:r w:rsidR="00D13568">
        <w:rPr>
          <w:rFonts w:ascii="Segoe UI Symbol" w:hAnsi="Segoe UI Symbol" w:cs="Segoe UI Symbol"/>
        </w:rPr>
        <w:instrText>✓</w:instrText>
      </w:r>
      <w:r w:rsidR="00D13568">
        <w:instrText xml:space="preserve"> realistische Raumwirkung ► Jetzt entdecken!","container-title":"Der Wohnfuchs • Das Möbelhaus in Rheinberg","language":"de-DE","title":"Virtuelle 3D-Küchenplanung | Der Wohnfuchs","URL":"https://www.wohnfuchs.com/kuechenwelten/virtuelle-3d-kuechenplanung/","accessed":{"date-parts":[["2025",8,9]]}}},{"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D13568">
        <w:instrText xml:space="preserve"> ADDIN ZOTERO_ITEM CSL_CITATION {"citationID":"GW7mHOMA","properties":{"formattedCitation":"(Mehler-Bicher &amp; Steiger, 2014)","plainCitation":"(Mehler-Bicher &amp; Steiger, 2014)","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50F1C80A"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D13568">
        <w:instrText xml:space="preserve"> ADDIN ZOTERO_ITEM CSL_CITATION {"citationID":"Uiv9brve","properties":{"formattedCitation":"(Barta et al., 2025)","plainCitation":"(Barta et al., 2025)","dontUpdate":true,"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D13568">
        <w:instrText xml:space="preserve"> ADDIN ZOTERO_ITEM CSL_CITATION {"citationID":"c344IQam","properties":{"formattedCitation":"(Mehler-Bicher &amp; Steiger, 2014)","plainCitation":"(Mehler-Bicher &amp; Steiger, 2014)","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D13568">
        <w:instrText xml:space="preserve"> ADDIN ZOTERO_ITEM CSL_CITATION {"citationID":"CRYvIcRf","properties":{"formattedCitation":"(Mehler-Bicher &amp; Steiger, 2014; Zobel et al., 2018)","plainCitation":"(Mehler-Bicher &amp; Steiger, 2014; Zobel et al., 2018)","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5CC1A09C"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D13568">
        <w:instrText xml:space="preserve"> ADDIN ZOTERO_ITEM CSL_CITATION {"citationID":"58XJvqQk","properties":{"formattedCitation":"(von Eitzen, 2023)","plainCitation":"(von Eitzen, 2023)","noteIndex":0},"citationItems":[{"id":"oh4GiPE6/KvnNxt7W","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von Eitzen, 2023)</w:t>
      </w:r>
      <w:r w:rsidRPr="005323C1">
        <w:fldChar w:fldCharType="end"/>
      </w:r>
      <w:r w:rsidRPr="005323C1">
        <w:t xml:space="preserve">. Auf der anderen Seite stehen noch technische Herausforderungen, ohne deren Überwindung eine Marktreife ebenso schwer werden könnte. </w:t>
      </w:r>
    </w:p>
    <w:p w14:paraId="68F76BC1" w14:textId="6BA80286"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D13568">
        <w:instrText xml:space="preserve"> ADDIN ZOTERO_ITEM CSL_CITATION {"citationID":"W4kBXxcx","properties":{"formattedCitation":"(Lapschies, o.\\uc0\\u160{}J.; Wolfenstein, 2025)","plainCitation":"(Lapschies, o. J.; Wolfenstein,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D13568">
        <w:instrText xml:space="preserve"> ADDIN ZOTERO_ITEM CSL_CITATION {"citationID":"oEfUDL5B","properties":{"formattedCitation":"(Molchanov, 2025; rankmagic, o.\\uc0\\u160{}J.)","plainCitation":"(Molchanov, 2025; rankmagic, o. J.)","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D13568">
        <w:instrText xml:space="preserve"> ADDIN ZOTERO_ITEM CSL_CITATION {"citationID":"9v2VrjqM","properties":{"formattedCitation":"(Lawton, 2024)","plainCitation":"(Lawton, 2024)","noteIndex":0},"citationItems":[{"id":"oh4GiPE6/6oYmEpXp","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Lawton,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D13568">
        <w:instrText xml:space="preserve"> ADDIN ZOTERO_ITEM CSL_CITATION {"citationID":"P1dYOF65","properties":{"formattedCitation":"(Molchanov, 2025; rankmagic, o.\\uc0\\u160{}J.)","plainCitation":"(Molchanov, 2025; rankmagic, o. J.)","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D13568">
        <w:instrText xml:space="preserve"> ADDIN ZOTERO_ITEM CSL_CITATION {"citationID":"vklvbGWI","properties":{"formattedCitation":"(Marcus, 2020; rankmagic, o.\\uc0\\u160{}J.)","plainCitation":"(Marcus, 2020; rankmagic, o. J.)","noteIndex":0},"citationItems":[{"id":"oh4GiPE6/LywLGZ9J","uris":["http://zotero.org/users/12878283/items/E3E9HNKK"],"itemData":{"id":570,"type":"webpage","abstract":"Wir klären auf, was es mit Virtual und Augmented Reality auf sich hat, worin die Unterschiede liegen &amp; wo sie bereits genutzt werden </w:instrText>
      </w:r>
      <w:r w:rsidR="00D13568">
        <w:rPr>
          <w:rFonts w:ascii="Segoe UI Symbol" w:hAnsi="Segoe UI Symbol" w:cs="Segoe UI Symbol"/>
        </w:rPr>
        <w:instrText>➔</w:instrText>
      </w:r>
      <w:r w:rsidR="00D13568">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arcus, 2020; rankmagic, o. J.)</w:t>
      </w:r>
      <w:r w:rsidRPr="005323C1">
        <w:fldChar w:fldCharType="end"/>
      </w:r>
      <w:r w:rsidRPr="005323C1">
        <w:t xml:space="preserve">. </w:t>
      </w:r>
    </w:p>
    <w:p w14:paraId="76EDC492" w14:textId="04854AB3"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D13568">
        <w:instrText xml:space="preserve"> ADDIN ZOTERO_ITEM CSL_CITATION {"citationID":"N728WyNx","properties":{"formattedCitation":"(Lapschies, o.\\uc0\\u160{}J.)","plainCitation":"(Lapschies, o. J.)","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Lapschies,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D13568">
        <w:instrText xml:space="preserve"> ADDIN ZOTERO_ITEM CSL_CITATION {"citationID":"0JoyZ2jH","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D13568">
        <w:instrText xml:space="preserve"> ADDIN ZOTERO_ITEM CSL_CITATION {"citationID":"RirR85bo","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D13568">
        <w:instrText xml:space="preserve"> ADDIN ZOTERO_ITEM CSL_CITATION {"citationID":"F4hSWfHk","properties":{"formattedCitation":"(Mehler-Bicher &amp; Steiger, 2021; Molchanov, 2025; Zobel et al., 2018)","plainCitation":"(Mehler-Bicher &amp; Steiger, 2021; Molchanov, 2025; Zobel et al., 2018)","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D13568">
        <w:instrText xml:space="preserve"> ADDIN ZOTERO_ITEM CSL_CITATION {"citationID":"mmd9ZYsH","properties":{"formattedCitation":"(Mehler-Bicher &amp; Steiger, 2021; Zobel et al., 2018)","plainCitation":"(Mehler-Bicher &amp; Steiger, 2021; Zobel et al., 2018)","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D13568">
        <w:instrText xml:space="preserve"> ADDIN ZOTERO_ITEM CSL_CITATION {"citationID":"fifQ32dF","properties":{"formattedCitation":"(Mehler-Bicher &amp; Steiger, 2021; Molchanov, 2025)","plainCitation":"(Mehler-Bicher &amp; Steiger, 2021; Molchanov, 2025)","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D13568">
        <w:instrText xml:space="preserve"> ADDIN ZOTERO_ITEM CSL_CITATION {"citationID":"AE7dGngL","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D13568">
        <w:instrText xml:space="preserve"> ADDIN ZOTERO_ITEM CSL_CITATION {"citationID":"h0vcigQ7","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D13568">
        <w:instrText xml:space="preserve"> ADDIN ZOTERO_ITEM CSL_CITATION {"citationID":"Dd0OwrXs","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D13568">
        <w:instrText xml:space="preserve"> ADDIN ZOTERO_ITEM CSL_CITATION {"citationID":"diOtjcnp","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2C7C9E8E"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D13568">
        <w:instrText xml:space="preserve"> ADDIN ZOTERO_ITEM CSL_CITATION {"citationID":"PNQuu9lz","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D13568">
        <w:instrText xml:space="preserve"> ADDIN ZOTERO_ITEM CSL_CITATION {"citationID":"dI766Luk","properties":{"formattedCitation":"(Lapschies, o.\\uc0\\u160{}J.; Molchanov, 2025; Wolfenstein, 2025)","plainCitation":"(Lapschies, o. J.; Molchanov, 2025; Wolfenstein,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D13568">
        <w:instrText xml:space="preserve"> ADDIN ZOTERO_ITEM CSL_CITATION {"citationID":"rGNTT9AG","properties":{"formattedCitation":"(Lapschies, o.\\uc0\\u160{}J.; Molchanov, 2025)","plainCitation":"(Lapschies, o. J.; Molchanov,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Lapschies, o. J.; Molchanov, 2025)</w:t>
      </w:r>
      <w:r w:rsidRPr="005323C1">
        <w:fldChar w:fldCharType="end"/>
      </w:r>
      <w:r w:rsidRPr="005323C1">
        <w:t xml:space="preserve">. Insbesondere im Spiele- und Bildungsbereich bietet XR laut einer Vielzahl von Quellen </w:t>
      </w:r>
      <w:r w:rsidRPr="005323C1">
        <w:fldChar w:fldCharType="begin"/>
      </w:r>
      <w:r w:rsidR="00D13568">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oh4GiPE6/txGKi8pg","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oh4GiPE6/ZX0eao5g","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Bitkom e.V, 2025; FREELANCE-PRESS-2, 2025; Molchanov, 2025; rankmagic,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32B8DC22" w:rsidR="00B33499" w:rsidRPr="005323C1" w:rsidRDefault="00B33499" w:rsidP="000A7793">
      <w:pPr>
        <w:pStyle w:val="Aufzhlungsliste"/>
        <w:numPr>
          <w:ilvl w:val="0"/>
          <w:numId w:val="0"/>
        </w:numPr>
        <w:spacing w:before="240" w:after="240"/>
      </w:pPr>
      <w:r w:rsidRPr="005323C1">
        <w:fldChar w:fldCharType="begin"/>
      </w:r>
      <w:r w:rsidR="00D13568">
        <w:instrText xml:space="preserve"> ADDIN ZOTERO_ITEM CSL_CITATION {"citationID":"BRTbi7is","properties":{"formattedCitation":"(Barta et al., 2025)","plainCitation":"(Barta et al., 2025)","dontUpdate":true,"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proofErr w:type="gramStart"/>
      <w:r w:rsidRPr="005323C1">
        <w:t>centered</w:t>
      </w:r>
      <w:proofErr w:type="spellEnd"/>
      <w:r w:rsidRPr="005323C1">
        <w:t xml:space="preserve">  </w:t>
      </w:r>
      <w:proofErr w:type="spellStart"/>
      <w:r w:rsidRPr="005323C1">
        <w:t>augmented</w:t>
      </w:r>
      <w:proofErr w:type="spellEnd"/>
      <w:proofErr w:type="gram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r w:rsidR="007A00D2" w:rsidRPr="005323C1">
        <w:t>Anhang A</w:t>
      </w:r>
      <w:r w:rsidRPr="005323C1">
        <w:t xml:space="preserve">. </w:t>
      </w:r>
    </w:p>
    <w:p w14:paraId="5AECAFE6" w14:textId="77777777" w:rsidR="00D52B11" w:rsidRPr="005323C1" w:rsidRDefault="00A47A5C">
      <w:pPr>
        <w:pStyle w:val="berschrift2"/>
        <w:numPr>
          <w:ilvl w:val="1"/>
          <w:numId w:val="1"/>
        </w:numPr>
      </w:pPr>
      <w:bookmarkStart w:id="33" w:name="_Toc207020133"/>
      <w:bookmarkStart w:id="34" w:name="_Toc207280792"/>
      <w:r w:rsidRPr="005323C1">
        <w:t>Head-</w:t>
      </w:r>
      <w:proofErr w:type="spellStart"/>
      <w:r w:rsidRPr="005323C1">
        <w:t>Mounted</w:t>
      </w:r>
      <w:proofErr w:type="spellEnd"/>
      <w:r w:rsidRPr="005323C1">
        <w:t xml:space="preserve"> Displays</w:t>
      </w:r>
      <w:bookmarkEnd w:id="33"/>
      <w:bookmarkEnd w:id="34"/>
    </w:p>
    <w:p w14:paraId="5AECAFE7" w14:textId="4CE861E6" w:rsidR="00D52B11" w:rsidRPr="005323C1" w:rsidRDefault="00A47A5C" w:rsidP="004D46EC">
      <w:pPr>
        <w:pStyle w:val="berschrift3"/>
        <w:numPr>
          <w:ilvl w:val="2"/>
          <w:numId w:val="1"/>
        </w:numPr>
      </w:pPr>
      <w:bookmarkStart w:id="35" w:name="_Toc207020134"/>
      <w:bookmarkStart w:id="36" w:name="_Toc207280793"/>
      <w:r w:rsidRPr="005323C1">
        <w:t>Begriff und Bedeutung</w:t>
      </w:r>
      <w:bookmarkEnd w:id="35"/>
      <w:bookmarkEnd w:id="36"/>
    </w:p>
    <w:p w14:paraId="227E1988" w14:textId="421C3BA2" w:rsidR="00CB6E2F" w:rsidRDefault="00CB6E2F">
      <w:pPr>
        <w:spacing w:before="240" w:after="240"/>
      </w:pPr>
      <w:r w:rsidRPr="00CB6E2F">
        <w:t>Head-</w:t>
      </w:r>
      <w:proofErr w:type="spellStart"/>
      <w:r w:rsidRPr="00CB6E2F">
        <w:t>Mounted</w:t>
      </w:r>
      <w:proofErr w:type="spellEnd"/>
      <w:r w:rsidRPr="00CB6E2F">
        <w:t xml:space="preserve"> Displays (HMDs) sind visuelle Ausgabegeräte, die direkt am Kopf getragen werden und virtuelle Projektionen unmittelbar vor den Augen des Benutzers erzeugen. Sie ermöglichen, das Sichtfeld vollständig zu erfassen und Inhalte mit Kopfbewegungen abzustimmen</w:t>
      </w:r>
      <w:r>
        <w:t>. Da</w:t>
      </w:r>
      <w:r w:rsidRPr="00CB6E2F">
        <w:t>durch</w:t>
      </w:r>
      <w:r>
        <w:t xml:space="preserve"> en</w:t>
      </w:r>
      <w:r w:rsidR="005C3C94">
        <w:t>t</w:t>
      </w:r>
      <w:r>
        <w:t>steht</w:t>
      </w:r>
      <w:r w:rsidRPr="00CB6E2F">
        <w:t xml:space="preserve"> eine 360°-Ansicht. </w:t>
      </w:r>
      <w:r>
        <w:t>So</w:t>
      </w:r>
      <w:r w:rsidRPr="00CB6E2F">
        <w:t xml:space="preserve"> finden HMDs in zahlreichen Bereichen </w:t>
      </w:r>
      <w:r>
        <w:t xml:space="preserve">wie </w:t>
      </w:r>
      <w:r w:rsidRPr="00CB6E2F">
        <w:t>Gaming</w:t>
      </w:r>
      <w:r>
        <w:t xml:space="preserve">, </w:t>
      </w:r>
      <w:r w:rsidRPr="00CB6E2F">
        <w:t>Ausbildung</w:t>
      </w:r>
      <w:r>
        <w:t xml:space="preserve">, </w:t>
      </w:r>
      <w:r w:rsidRPr="00CB6E2F">
        <w:t>Industrie und Marketing</w:t>
      </w:r>
      <w:r>
        <w:t xml:space="preserve"> Anwendung </w:t>
      </w:r>
      <w:r w:rsidR="00D13568">
        <w:fldChar w:fldCharType="begin"/>
      </w:r>
      <w:r w:rsidR="00D13568">
        <w:instrText xml:space="preserve"> ADDIN ZOTERO_ITEM CSL_CITATION {"citationID":"tDo5HTh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D13568">
        <w:fldChar w:fldCharType="separate"/>
      </w:r>
      <w:r w:rsidR="00D13568" w:rsidRPr="00D13568">
        <w:rPr>
          <w:kern w:val="0"/>
        </w:rPr>
        <w:t>(Seydel, o. J.)</w:t>
      </w:r>
      <w:r w:rsidR="00D13568">
        <w:fldChar w:fldCharType="end"/>
      </w:r>
      <w:r>
        <w:t>.</w:t>
      </w:r>
    </w:p>
    <w:p w14:paraId="37A1D194" w14:textId="50288340" w:rsidR="00CC28A4" w:rsidRDefault="00CC28A4">
      <w:pPr>
        <w:spacing w:before="240" w:after="240"/>
      </w:pPr>
      <w:r w:rsidRPr="00CC28A4">
        <w:t>Head-</w:t>
      </w:r>
      <w:proofErr w:type="spellStart"/>
      <w:r w:rsidRPr="00CC28A4">
        <w:t>Mounted</w:t>
      </w:r>
      <w:proofErr w:type="spellEnd"/>
      <w:r w:rsidRPr="00CC28A4">
        <w:t xml:space="preserve"> Displays (HMDs) lassen sich in drei Hauptarten unterteilen. </w:t>
      </w:r>
      <w:commentRangeStart w:id="37"/>
      <w:commentRangeStart w:id="38"/>
      <w:r w:rsidR="007856E1" w:rsidRPr="00CB6E2F">
        <w:t xml:space="preserve">Je nach Art können sie die reale Welt mit </w:t>
      </w:r>
      <w:r w:rsidR="007856E1">
        <w:t>virtuellen</w:t>
      </w:r>
      <w:r w:rsidR="007856E1" w:rsidRPr="00CB6E2F">
        <w:t xml:space="preserve"> </w:t>
      </w:r>
      <w:r w:rsidR="007856E1">
        <w:t>Objekten</w:t>
      </w:r>
      <w:r w:rsidR="007856E1" w:rsidRPr="00CB6E2F">
        <w:t xml:space="preserve"> erweitern oder den Anwender komplett in eine virtuelle Umgebung eintauchen lassen.</w:t>
      </w:r>
      <w:commentRangeEnd w:id="37"/>
      <w:r w:rsidR="007856E1">
        <w:rPr>
          <w:rStyle w:val="Kommentarzeichen"/>
        </w:rPr>
        <w:commentReference w:id="37"/>
      </w:r>
      <w:commentRangeEnd w:id="38"/>
      <w:r w:rsidR="007856E1">
        <w:rPr>
          <w:rStyle w:val="Kommentarzeichen"/>
        </w:rPr>
        <w:commentReference w:id="38"/>
      </w:r>
      <w:r w:rsidR="007856E1" w:rsidRPr="00CB6E2F">
        <w:t xml:space="preserve"> </w:t>
      </w:r>
      <w:r w:rsidRPr="00CC28A4">
        <w:t xml:space="preserve">See-Through-HMDs sind Brillen mit einem durchsichtigen Display, durch das die reale Umgebung vollständig wahrgenommen werden kann. Zusätzlich </w:t>
      </w:r>
      <w:r>
        <w:t>können</w:t>
      </w:r>
      <w:r w:rsidRPr="00CC28A4">
        <w:t xml:space="preserve"> digitale </w:t>
      </w:r>
      <w:r>
        <w:t>Objekte</w:t>
      </w:r>
      <w:r w:rsidRPr="00CC28A4">
        <w:t xml:space="preserve"> wie Hologramme oder Webseiten ins Sichtfeld eingeblendet</w:t>
      </w:r>
      <w:r>
        <w:t xml:space="preserve"> werden</w:t>
      </w:r>
      <w:r w:rsidRPr="00CC28A4">
        <w:t xml:space="preserve">, wodurch sie sich für </w:t>
      </w:r>
      <w:proofErr w:type="spellStart"/>
      <w:r w:rsidRPr="00CC28A4">
        <w:t>Augmented</w:t>
      </w:r>
      <w:proofErr w:type="spellEnd"/>
      <w:r w:rsidRPr="00CC28A4">
        <w:t xml:space="preserve"> Reality eignen. Look-</w:t>
      </w:r>
      <w:proofErr w:type="spellStart"/>
      <w:r w:rsidRPr="00CC28A4">
        <w:t>Around</w:t>
      </w:r>
      <w:proofErr w:type="spellEnd"/>
      <w:r w:rsidRPr="00CC28A4">
        <w:t>-HMDs besitzen zwar kein durchsichtiges Display, sind jedoch so positioniert, dass nur ein Teil des Sichtfeldes beansprucht wird</w:t>
      </w:r>
      <w:r>
        <w:t>. So bleibt</w:t>
      </w:r>
      <w:r w:rsidRPr="00CC28A4">
        <w:t xml:space="preserve"> die reale Welt weiterhin sichtbar und</w:t>
      </w:r>
      <w:r>
        <w:t xml:space="preserve"> kann</w:t>
      </w:r>
      <w:r w:rsidRPr="00CC28A4">
        <w:t xml:space="preserve"> ebenfalls durch digitale Inhalte ergänzt werden. Beide Arten ermöglichen also eine Erweiterung der Realität. Im Gegensatz dazu isolieren Non-See-Through-HMDs den Nutzer vollständig von seiner Umgebung, indem sie mit einem geschlossenen Display vor beiden Augen ausschließlich virtuelle Inhalte darstellen. Dadurch wird die reale Welt ausgeblendet und der Anwender taucht </w:t>
      </w:r>
      <w:r w:rsidRPr="00CC28A4">
        <w:lastRenderedPageBreak/>
        <w:t>in eine vollständig neue, virtuelle Realität ein.</w:t>
      </w:r>
      <w:r>
        <w:t xml:space="preserve"> Diese Geräte können durch Eingabegeräte wie Controller oder auch durch Gestenerkennung erweitert werden </w:t>
      </w:r>
      <w:r>
        <w:fldChar w:fldCharType="begin"/>
      </w:r>
      <w:r>
        <w:instrText xml:space="preserve"> ADDIN ZOTERO_ITEM CSL_CITATION {"citationID":"FCNCrt4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fldChar w:fldCharType="separate"/>
      </w:r>
      <w:r w:rsidRPr="00CC28A4">
        <w:rPr>
          <w:kern w:val="0"/>
        </w:rPr>
        <w:t>(Seydel, o. J.)</w:t>
      </w:r>
      <w:r>
        <w:fldChar w:fldCharType="end"/>
      </w:r>
      <w:r>
        <w:t>.</w:t>
      </w:r>
    </w:p>
    <w:p w14:paraId="5AECAFEA" w14:textId="77777777" w:rsidR="00D52B11" w:rsidRPr="005323C1" w:rsidRDefault="00A47A5C">
      <w:pPr>
        <w:pStyle w:val="berschrift3"/>
        <w:numPr>
          <w:ilvl w:val="2"/>
          <w:numId w:val="1"/>
        </w:numPr>
      </w:pPr>
      <w:bookmarkStart w:id="39" w:name="_Toc207020135"/>
      <w:bookmarkStart w:id="40" w:name="_Toc207280794"/>
      <w:r w:rsidRPr="005323C1">
        <w:t>Technische Funktionsweise</w:t>
      </w:r>
      <w:bookmarkEnd w:id="39"/>
      <w:bookmarkEnd w:id="40"/>
    </w:p>
    <w:p w14:paraId="76427581" w14:textId="7C52203A" w:rsidR="00CB6E2F" w:rsidRDefault="00A47A5C">
      <w:r w:rsidRPr="005323C1">
        <w:t>Die Funktionsweise von Head-</w:t>
      </w:r>
      <w:proofErr w:type="spellStart"/>
      <w:r w:rsidRPr="005323C1">
        <w:t>Mounted</w:t>
      </w:r>
      <w:proofErr w:type="spellEnd"/>
      <w:r w:rsidRPr="005323C1">
        <w:t xml:space="preserve"> Displays (HMDs) basiert auf mehreren </w:t>
      </w:r>
      <w:r w:rsidR="00747CD7">
        <w:t>K</w:t>
      </w:r>
      <w:r w:rsidRPr="005323C1">
        <w:t>omponenten und Technologien, die zusammenarbeiten, um ein immersives Erlebnis zu schaffen</w:t>
      </w:r>
      <w:r w:rsidR="00472AA6">
        <w:t>.</w:t>
      </w:r>
    </w:p>
    <w:p w14:paraId="5A4467F0" w14:textId="22992F92" w:rsidR="00CB6E2F" w:rsidRPr="005323C1" w:rsidRDefault="00CB6E2F" w:rsidP="00CB6E2F">
      <w:pPr>
        <w:spacing w:before="240" w:after="240"/>
      </w:pPr>
      <w:commentRangeStart w:id="41"/>
      <w:r w:rsidRPr="005323C1">
        <w:t>D</w:t>
      </w:r>
      <w:r w:rsidR="00E3645C">
        <w:t>as</w:t>
      </w:r>
      <w:r w:rsidRPr="005323C1">
        <w:t xml:space="preserve"> </w:t>
      </w:r>
      <w:commentRangeEnd w:id="41"/>
      <w:r w:rsidR="00E83518">
        <w:rPr>
          <w:rStyle w:val="Kommentarzeichen"/>
        </w:rPr>
        <w:commentReference w:id="41"/>
      </w:r>
      <w:r w:rsidRPr="005323C1">
        <w:t>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w:t>
      </w:r>
      <w:r>
        <w:t>.</w:t>
      </w:r>
    </w:p>
    <w:p w14:paraId="5AECAFEC" w14:textId="21609464" w:rsidR="00D52B11" w:rsidRPr="005323C1" w:rsidRDefault="00CB6E2F" w:rsidP="00D13568">
      <w:pPr>
        <w:spacing w:before="240" w:after="240"/>
        <w:rPr>
          <w:b/>
        </w:rPr>
      </w:pPr>
      <w:r w:rsidRPr="005323C1">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w:t>
      </w:r>
      <w:r w:rsidR="003B1CB6">
        <w:t>.</w:t>
      </w:r>
    </w:p>
    <w:p w14:paraId="5AECAFEE" w14:textId="3B6AC5C8" w:rsidR="00D52B11" w:rsidRPr="00747CD7" w:rsidRDefault="00A47A5C">
      <w:pPr>
        <w:rPr>
          <w:b/>
        </w:rPr>
      </w:pPr>
      <w:r w:rsidRPr="005323C1">
        <w:rPr>
          <w:b/>
        </w:rPr>
        <w:t>Displays und Linsen</w:t>
      </w:r>
      <w:r w:rsidR="00747CD7">
        <w:rPr>
          <w:b/>
        </w:rPr>
        <w:t xml:space="preserve"> </w:t>
      </w:r>
      <w:r w:rsidRPr="005323C1">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w:t>
      </w:r>
      <w:r w:rsidR="003B1CB6">
        <w:t>.</w:t>
      </w:r>
    </w:p>
    <w:p w14:paraId="5AECAFEF" w14:textId="77777777" w:rsidR="00D52B11" w:rsidRPr="005323C1" w:rsidRDefault="00D52B11"/>
    <w:p w14:paraId="5AECAFF1" w14:textId="2E4D3243" w:rsidR="00D52B11" w:rsidRPr="005323C1" w:rsidRDefault="00A47A5C">
      <w:r w:rsidRPr="005323C1">
        <w:rPr>
          <w:b/>
        </w:rPr>
        <w:t>Tracking und Sensorik</w:t>
      </w:r>
      <w:r w:rsidR="00747CD7">
        <w:rPr>
          <w:b/>
        </w:rPr>
        <w:t xml:space="preserve"> </w:t>
      </w:r>
      <w:r w:rsidRPr="005323C1">
        <w:t>Eine der zentralen Technologien in HMDs ist das Tracking, das die Bewegungen des Nutzers in Echtzeit erfasst. Hierfür kommen verschiedene Sensoren wie Gyroskope (die Drehbewegungen messen) und Beschleunigungsmesser (</w:t>
      </w:r>
      <w:proofErr w:type="gramStart"/>
      <w:r w:rsidRPr="005323C1">
        <w:t>die</w:t>
      </w:r>
      <w:r w:rsidR="0056426D">
        <w:t xml:space="preserve"> </w:t>
      </w:r>
      <w:r w:rsidRPr="005323C1">
        <w:t>lineare Bewegungen</w:t>
      </w:r>
      <w:proofErr w:type="gramEnd"/>
      <w:r w:rsidRPr="005323C1">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w:t>
      </w:r>
      <w:r w:rsidR="003B1CB6">
        <w:t>.</w:t>
      </w:r>
    </w:p>
    <w:p w14:paraId="5AECAFF2" w14:textId="77777777" w:rsidR="00D52B11" w:rsidRPr="005323C1" w:rsidRDefault="00D52B11"/>
    <w:p w14:paraId="5AECAFF4" w14:textId="5BE1C9B7" w:rsidR="00D52B11" w:rsidRPr="005323C1" w:rsidRDefault="00A47A5C">
      <w:r w:rsidRPr="002B6365">
        <w:rPr>
          <w:b/>
        </w:rPr>
        <w:t>Inside-Out-Tracking vs. Outside-In-Tracking</w:t>
      </w:r>
      <w:r w:rsidR="00747CD7" w:rsidRPr="002B6365">
        <w:rPr>
          <w:b/>
        </w:rPr>
        <w:t xml:space="preserve"> </w:t>
      </w:r>
      <w:r w:rsidRPr="005323C1">
        <w:t>Beim Inside-Out-Tracking befinden sich die Kameras und Sensoren direkt im Headset. Diese Kameras erkennen die Umgebung des Nutzers und berechnen die Position und Orientierung des Geräts im Raum. Diese Technologie kommt oft bei modernen, autarken HMDs zum Einsatz</w:t>
      </w:r>
      <w:r w:rsidR="003B1CB6">
        <w:t>.</w:t>
      </w:r>
    </w:p>
    <w:p w14:paraId="5AECAFF5" w14:textId="64050986" w:rsidR="00D52B11" w:rsidRPr="005323C1" w:rsidRDefault="00A47A5C">
      <w:r w:rsidRPr="005323C1">
        <w:t xml:space="preserve">Im Gegensatz dazu benötigt das Outside-In-Tracking externe Sensoren oder Kameras, </w:t>
      </w:r>
      <w:r w:rsidR="007856E1">
        <w:t>welche</w:t>
      </w:r>
      <w:commentRangeStart w:id="42"/>
      <w:r w:rsidRPr="005323C1">
        <w:t xml:space="preserve"> </w:t>
      </w:r>
      <w:commentRangeEnd w:id="42"/>
      <w:r w:rsidR="004E090D">
        <w:rPr>
          <w:rStyle w:val="Kommentarzeichen"/>
        </w:rPr>
        <w:commentReference w:id="42"/>
      </w:r>
      <w:r w:rsidRPr="005323C1">
        <w:t>die Bewegungen des Nutzers im Raum verfolgen. Diese Technologie bietet eine höhere Präzision, da sie sich nicht nur auf das Headset, sondern auch auf externe Referenzen stützt</w:t>
      </w:r>
      <w:r w:rsidR="003B1CB6">
        <w:t>.</w:t>
      </w:r>
    </w:p>
    <w:p w14:paraId="5AECAFF6" w14:textId="77777777" w:rsidR="00D52B11" w:rsidRPr="005323C1" w:rsidRDefault="00D52B11"/>
    <w:p w14:paraId="5AECAFF8" w14:textId="7F6AF131" w:rsidR="00D52B11" w:rsidRPr="005323C1" w:rsidRDefault="00A47A5C">
      <w:proofErr w:type="spellStart"/>
      <w:r w:rsidRPr="005323C1">
        <w:rPr>
          <w:b/>
        </w:rPr>
        <w:t>Passthrough</w:t>
      </w:r>
      <w:proofErr w:type="spellEnd"/>
      <w:r w:rsidRPr="005323C1">
        <w:rPr>
          <w:b/>
        </w:rPr>
        <w:t>-Technologie</w:t>
      </w:r>
      <w:r w:rsidR="00747CD7">
        <w:rPr>
          <w:b/>
        </w:rPr>
        <w:t xml:space="preserve"> </w:t>
      </w:r>
      <w:r w:rsidRPr="005323C1">
        <w:t>Ein weiteres Merkmal moderner M</w:t>
      </w:r>
      <w:r w:rsidR="007856E1">
        <w:t>R-</w:t>
      </w:r>
      <w:r w:rsidRPr="005323C1">
        <w:t xml:space="preserve">Geräte ist die </w:t>
      </w:r>
      <w:proofErr w:type="spellStart"/>
      <w:r w:rsidRPr="005323C1">
        <w:t>Passthrough</w:t>
      </w:r>
      <w:proofErr w:type="spellEnd"/>
      <w:r w:rsidRPr="005323C1">
        <w:t xml:space="preserve">-Technologie, bei der Kameras die reale Umgebung des Nutzers aufnehmen und auf den Displays des HMDs anzeigen. Diese Technologie ermöglicht es, dass der Nutzer seine </w:t>
      </w:r>
      <w:r w:rsidRPr="005323C1">
        <w:lastRenderedPageBreak/>
        <w:t>Umgebung sehen kann, während virtuelle Inhalte darüber projiziert werden. So wird eine nahtlose Integration der realen und virtuellen Welt erreicht</w:t>
      </w:r>
      <w:r w:rsidR="003B1CB6">
        <w:t>.</w:t>
      </w:r>
    </w:p>
    <w:p w14:paraId="5AECAFF9" w14:textId="77777777" w:rsidR="00D52B11" w:rsidRPr="005323C1" w:rsidRDefault="00D52B11"/>
    <w:p w14:paraId="5AECAFFC" w14:textId="3B9136F8" w:rsidR="00D52B11" w:rsidRPr="005323C1" w:rsidRDefault="00A47A5C">
      <w:r w:rsidRPr="005323C1">
        <w:rPr>
          <w:b/>
        </w:rPr>
        <w:t>Eye-Tracking</w:t>
      </w:r>
      <w:r w:rsidR="00747CD7">
        <w:rPr>
          <w:b/>
        </w:rPr>
        <w:t xml:space="preserve"> </w:t>
      </w:r>
      <w:r w:rsidRPr="005323C1">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w:t>
      </w:r>
      <w:r w:rsidR="003B1CB6">
        <w:t>.</w:t>
      </w:r>
    </w:p>
    <w:p w14:paraId="47C83324" w14:textId="77777777" w:rsidR="003F7681" w:rsidRPr="005323C1" w:rsidRDefault="003F7681"/>
    <w:p w14:paraId="5AECAFFE" w14:textId="35D6008C" w:rsidR="00D52B11" w:rsidRPr="005323C1" w:rsidRDefault="00A47A5C">
      <w:r w:rsidRPr="005323C1">
        <w:rPr>
          <w:b/>
        </w:rPr>
        <w:t>Audiotechnologie und Haptisches Feedback</w:t>
      </w:r>
      <w:r w:rsidR="00747CD7">
        <w:rPr>
          <w:b/>
        </w:rPr>
        <w:t xml:space="preserve"> </w:t>
      </w:r>
      <w:r w:rsidRPr="005323C1">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w:t>
      </w:r>
      <w:r w:rsidR="003B1CB6">
        <w:t>.</w:t>
      </w:r>
    </w:p>
    <w:p w14:paraId="5AECB003" w14:textId="77777777" w:rsidR="00D52B11" w:rsidRPr="005323C1" w:rsidRDefault="00A47A5C">
      <w:pPr>
        <w:pStyle w:val="berschrift3"/>
        <w:numPr>
          <w:ilvl w:val="2"/>
          <w:numId w:val="1"/>
        </w:numPr>
      </w:pPr>
      <w:bookmarkStart w:id="43" w:name="_Toc207020136"/>
      <w:bookmarkStart w:id="44" w:name="_Toc207280795"/>
      <w:r w:rsidRPr="005323C1">
        <w:t>Verfügbare Geräte</w:t>
      </w:r>
      <w:bookmarkEnd w:id="43"/>
      <w:bookmarkEnd w:id="44"/>
    </w:p>
    <w:p w14:paraId="04E79B94" w14:textId="5D2DFA5F" w:rsidR="00B259F6" w:rsidRPr="005323C1" w:rsidRDefault="006A34F3" w:rsidP="006A34F3">
      <w:pPr>
        <w:pStyle w:val="Aufzhlungsliste"/>
        <w:numPr>
          <w:ilvl w:val="0"/>
          <w:numId w:val="0"/>
        </w:numPr>
        <w:spacing w:before="240" w:after="240"/>
      </w:pPr>
      <w:commentRangeStart w:id="45"/>
      <w:r w:rsidRPr="005323C1">
        <w:t xml:space="preserve">Die </w:t>
      </w:r>
      <w:commentRangeEnd w:id="45"/>
      <w:r w:rsidR="00D02973" w:rsidRPr="005323C1">
        <w:rPr>
          <w:rStyle w:val="Kommentarzeichen"/>
        </w:rPr>
        <w:commentReference w:id="45"/>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sodass sie noch nicht für einen Massenmarkt zur Verfügung standen </w:t>
      </w:r>
      <w:r w:rsidRPr="005323C1">
        <w:fldChar w:fldCharType="begin"/>
      </w:r>
      <w:r w:rsidR="00D13568">
        <w:instrText xml:space="preserve"> ADDIN ZOTERO_ITEM CSL_CITATION {"citationID":"KUipq4vf","properties":{"formattedCitation":"(Barff, o.\\uc0\\u160{}J.; Manager, 2021)","plainCitation":"(Barff, o. J.; Manager, 2021)","noteIndex":0},"citationItems":[{"id":"oh4GiPE6/WoKc3uUC","uris":["http://zotero.org/users/12878283/items/3MKUA6UV"],"itemData":{"id":588,"type":"webpage","title":"Als sich die Virtualität mit der Realität vermischte","URL":"https://www.barff.de/die-geschichte-der-augmented-reality","author":[{"family":"Barff","given":""}],"accessed":{"date-parts":[["2025",4,19]]}}},{"id":"oh4GiPE6/ZtbsFz6a","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Barff, o. J.; Manager, 2021)</w:t>
      </w:r>
      <w:r w:rsidRPr="005323C1">
        <w:fldChar w:fldCharType="end"/>
      </w:r>
      <w:r w:rsidRPr="005323C1">
        <w:t>. Erst 2012 wurden mit der Oculus Rift VR-Brillen für den Massenmarkt relevant. 2013 zog Google mit der Google Glass nach, scheiterten jedoch an der fehlenden gesellschaftlichen Akzeptanz</w:t>
      </w:r>
      <w:r w:rsidR="00D933EB">
        <w:t xml:space="preserve">. Zudem boten </w:t>
      </w:r>
      <w:proofErr w:type="spellStart"/>
      <w:r w:rsidRPr="005323C1">
        <w:t>Cardboards</w:t>
      </w:r>
      <w:proofErr w:type="spellEnd"/>
      <w:r w:rsidRPr="005323C1">
        <w:t xml:space="preserve"> preiswerte Alternativen </w:t>
      </w:r>
      <w:r w:rsidRPr="005323C1">
        <w:fldChar w:fldCharType="begin"/>
      </w:r>
      <w:r w:rsidR="00D13568">
        <w:instrText xml:space="preserve"> ADDIN ZOTERO_ITEM CSL_CITATION {"citationID":"6CaxURCO","properties":{"formattedCitation":"(Zobel et al., 2018)","plainCitation":"(Zobel et al., 2018)","noteIndex":0},"citationItems":[{"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
    <w:p w14:paraId="5AECB005" w14:textId="5DEE0A59" w:rsidR="00D52B1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46"/>
      <w:commentRangeStart w:id="47"/>
      <w:r w:rsidRPr="005323C1">
        <w:t>haben</w:t>
      </w:r>
      <w:commentRangeEnd w:id="46"/>
      <w:r w:rsidR="00AB683F">
        <w:rPr>
          <w:rStyle w:val="Kommentarzeichen"/>
        </w:rPr>
        <w:commentReference w:id="46"/>
      </w:r>
      <w:commentRangeEnd w:id="47"/>
      <w:r w:rsidR="0098003F">
        <w:rPr>
          <w:rStyle w:val="Kommentarzeichen"/>
        </w:rPr>
        <w:commentReference w:id="47"/>
      </w:r>
      <w:r w:rsidRPr="005323C1">
        <w:t>:</w:t>
      </w:r>
    </w:p>
    <w:p w14:paraId="27E21C46" w14:textId="098DEABA" w:rsidR="00DD2598" w:rsidRDefault="00DD2598" w:rsidP="00DD2598">
      <w:pPr>
        <w:spacing w:before="240" w:after="240"/>
      </w:pPr>
      <w:r>
        <w:t xml:space="preserve">Die </w:t>
      </w:r>
      <w:proofErr w:type="spellStart"/>
      <w:r w:rsidRPr="00E53E81">
        <w:rPr>
          <w:b/>
          <w:bCs/>
        </w:rPr>
        <w:t>Meta</w:t>
      </w:r>
      <w:proofErr w:type="spellEnd"/>
      <w:r w:rsidRPr="00E53E81">
        <w:rPr>
          <w:b/>
          <w:bCs/>
        </w:rPr>
        <w:t xml:space="preserve"> Quest 3</w:t>
      </w:r>
      <w:r>
        <w:t xml:space="preserve"> gilt aktuell als eine der beliebtesten </w:t>
      </w:r>
      <w:proofErr w:type="spellStart"/>
      <w:r>
        <w:t>Standalone</w:t>
      </w:r>
      <w:proofErr w:type="spellEnd"/>
      <w:r>
        <w:t xml:space="preserve">-Brillen. Sie überzeugt durch ein verbessertes </w:t>
      </w:r>
      <w:proofErr w:type="spellStart"/>
      <w:r>
        <w:t>Passthrough</w:t>
      </w:r>
      <w:proofErr w:type="spellEnd"/>
      <w:r>
        <w:t xml:space="preserve"> in Farbe, was Mixed-Reality-Anwendungen deutlich realistischer macht. Sie kombiniert ein leichtes Design mit einem attraktiven Preis-Leistungs-Verhältnis und ist daher für den Massenmarkt von zentraler Bedeutung</w:t>
      </w:r>
      <w:r w:rsidR="006A0F36">
        <w:t xml:space="preserve">. </w:t>
      </w:r>
      <w:r>
        <w:t xml:space="preserve">Zusätzlich hat </w:t>
      </w:r>
      <w:proofErr w:type="spellStart"/>
      <w:r>
        <w:t>Meta</w:t>
      </w:r>
      <w:proofErr w:type="spellEnd"/>
      <w:r>
        <w:t xml:space="preserve"> mit der</w:t>
      </w:r>
      <w:r w:rsidRPr="00E53E81">
        <w:rPr>
          <w:b/>
          <w:bCs/>
        </w:rPr>
        <w:t xml:space="preserve"> </w:t>
      </w:r>
      <w:proofErr w:type="spellStart"/>
      <w:r w:rsidR="00E53E81" w:rsidRPr="00E53E81">
        <w:rPr>
          <w:b/>
          <w:bCs/>
        </w:rPr>
        <w:t>Meta</w:t>
      </w:r>
      <w:proofErr w:type="spellEnd"/>
      <w:r w:rsidR="00E53E81">
        <w:t xml:space="preserve"> </w:t>
      </w:r>
      <w:r w:rsidRPr="00E53E81">
        <w:rPr>
          <w:b/>
          <w:bCs/>
        </w:rPr>
        <w:t>Quest 3s</w:t>
      </w:r>
      <w:r>
        <w:t xml:space="preserve"> eine günstigere Variante veröffentlicht, die den Zugang zu VR für eine breitere Zielgruppe erleichtert</w:t>
      </w:r>
      <w:r w:rsidR="00947D84">
        <w:t xml:space="preserve"> </w:t>
      </w:r>
      <w:r w:rsidR="00947D84">
        <w:fldChar w:fldCharType="begin"/>
      </w:r>
      <w:r w:rsidR="00947D84">
        <w:instrText xml:space="preserve"> ADDIN ZOTERO_ITEM CSL_CITATION {"citationID":"TdxFPqg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53FFB" w14:textId="123D3215" w:rsidR="00DD2598" w:rsidRDefault="00DD2598" w:rsidP="00DD2598">
      <w:pPr>
        <w:spacing w:before="240" w:after="240"/>
      </w:pPr>
      <w:r>
        <w:t xml:space="preserve">Die </w:t>
      </w:r>
      <w:r w:rsidRPr="00E53E81">
        <w:rPr>
          <w:b/>
          <w:bCs/>
        </w:rPr>
        <w:t>Apple Vision Pro</w:t>
      </w:r>
      <w:r>
        <w:t xml:space="preserve"> stellt einen High-End-Ansatz dar, bei dem Mixed Reality im Vordergrund steht. Mit exzellenter Displayqualität, Augen- und Handtracking sowie einem Fokus auf Produktivität und Entertainment verschiebt sie die Grenzen zwischen realer und </w:t>
      </w:r>
      <w:r>
        <w:lastRenderedPageBreak/>
        <w:t xml:space="preserve">virtueller Welt. Gleichzeitig ist sie jedoch aufgrund des sehr hohen Preises in erster Linie ein Premiumprodukt und noch nicht massentauglich </w:t>
      </w:r>
      <w:r w:rsidR="00947D84">
        <w:fldChar w:fldCharType="begin"/>
      </w:r>
      <w:r w:rsidR="00C65B90">
        <w:instrText xml:space="preserve"> ADDIN ZOTERO_ITEM CSL_CITATION {"citationID":"moTfi9d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BCBDDC" w14:textId="342A2029" w:rsidR="00DD2598" w:rsidRDefault="00DD2598" w:rsidP="00DD2598">
      <w:pPr>
        <w:spacing w:before="240" w:after="240"/>
      </w:pPr>
      <w:r>
        <w:t xml:space="preserve">Die </w:t>
      </w:r>
      <w:r w:rsidRPr="00E53E81">
        <w:rPr>
          <w:b/>
          <w:bCs/>
        </w:rPr>
        <w:t>PlayStation VR2</w:t>
      </w:r>
      <w:r>
        <w:t xml:space="preserve"> ist speziell für die PlayStation 5 konzipiert und fokussiert sich stark auf Gaming. Mit hochauflösenden OLED-Displays, präzisem Tracking und haptischem Feedback in den Controllern bietet sie ein besonders immersives Spielerlebnis. Da sie an die Konsole gebunden ist, ist sie klar auf den B2C-Bereich und Gaming-Enthusiasten ausgerichtet </w:t>
      </w:r>
      <w:r w:rsidR="00947D84">
        <w:fldChar w:fldCharType="begin"/>
      </w:r>
      <w:r w:rsidR="00C65B90">
        <w:instrText xml:space="preserve"> ADDIN ZOTERO_ITEM CSL_CITATION {"citationID":"8uLg2wqJ","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436CE6" w14:textId="1AE2EF0A" w:rsidR="00DD2598" w:rsidRDefault="00DD2598" w:rsidP="00DD2598">
      <w:pPr>
        <w:spacing w:before="240" w:after="240"/>
      </w:pPr>
      <w:r>
        <w:t xml:space="preserve">Die </w:t>
      </w:r>
      <w:r w:rsidRPr="00E53E81">
        <w:rPr>
          <w:b/>
          <w:bCs/>
        </w:rPr>
        <w:t>Pico 4</w:t>
      </w:r>
      <w:r>
        <w:t xml:space="preserve"> ist ein weiteres </w:t>
      </w:r>
      <w:proofErr w:type="spellStart"/>
      <w:r>
        <w:t>Standalone</w:t>
      </w:r>
      <w:proofErr w:type="spellEnd"/>
      <w:r>
        <w:t xml:space="preserve">-Modell, das besonders im europäischen Markt eine wichtige Rolle spielt. Sie bietet ein schlankes Design, farbiges </w:t>
      </w:r>
      <w:proofErr w:type="spellStart"/>
      <w:r>
        <w:t>Passthrough</w:t>
      </w:r>
      <w:proofErr w:type="spellEnd"/>
      <w:r>
        <w:t xml:space="preserve"> und richtet sich wie die Quest 3 an Endkonsumenten im Gaming- und Freizeitbereich. Durch einen günstigen Preis positioniert sie sich als Konkurrenz zu </w:t>
      </w:r>
      <w:proofErr w:type="spellStart"/>
      <w:r>
        <w:t>Meta</w:t>
      </w:r>
      <w:proofErr w:type="spellEnd"/>
      <w:r>
        <w:t xml:space="preserve"> </w:t>
      </w:r>
      <w:r w:rsidR="00947D84">
        <w:fldChar w:fldCharType="begin"/>
      </w:r>
      <w:r w:rsidR="00C65B90">
        <w:instrText xml:space="preserve"> ADDIN ZOTERO_ITEM CSL_CITATION {"citationID":"NguNXhnQ","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100C8DB" w14:textId="1AC8515C" w:rsidR="00DD2598" w:rsidRDefault="00DD2598" w:rsidP="00DD2598">
      <w:pPr>
        <w:spacing w:before="240" w:after="240"/>
      </w:pPr>
      <w:r>
        <w:t xml:space="preserve">Die </w:t>
      </w:r>
      <w:proofErr w:type="spellStart"/>
      <w:r w:rsidRPr="00E53E81">
        <w:rPr>
          <w:b/>
          <w:bCs/>
        </w:rPr>
        <w:t>Pimax</w:t>
      </w:r>
      <w:proofErr w:type="spellEnd"/>
      <w:r w:rsidRPr="00E53E81">
        <w:rPr>
          <w:b/>
          <w:bCs/>
        </w:rPr>
        <w:t xml:space="preserve"> Crystal</w:t>
      </w:r>
      <w:r>
        <w:t xml:space="preserve"> hebt sich durch extrem hohe Auflösung und ein besonders breites Sichtfeld hervor. Sie richtet sich vor allem an Enthusiasten, die Wert auf maximale Bildqualität legen, beispielsweise i</w:t>
      </w:r>
      <w:r w:rsidR="00CC28A4">
        <w:t xml:space="preserve">n </w:t>
      </w:r>
      <w:r>
        <w:t>Racing</w:t>
      </w:r>
      <w:r w:rsidR="00CC28A4">
        <w:t>-</w:t>
      </w:r>
      <w:r>
        <w:t xml:space="preserve"> oder Flugsimulatoren. Gleichzeitig ist sie teurer und technisch anspruchsvoller in der Einrichtung </w:t>
      </w:r>
      <w:r w:rsidR="00947D84">
        <w:fldChar w:fldCharType="begin"/>
      </w:r>
      <w:r w:rsidR="00C65B90">
        <w:instrText xml:space="preserve"> ADDIN ZOTERO_ITEM CSL_CITATION {"citationID":"DBROiUEk","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2E0EB" w14:textId="39127968" w:rsidR="00DD2598" w:rsidRDefault="00DD2598" w:rsidP="00DD2598">
      <w:pPr>
        <w:spacing w:before="240" w:after="240"/>
      </w:pPr>
      <w:r>
        <w:t xml:space="preserve">Die </w:t>
      </w:r>
      <w:r w:rsidRPr="00E53E81">
        <w:rPr>
          <w:b/>
          <w:bCs/>
        </w:rPr>
        <w:t>HTC Vive XR Elite</w:t>
      </w:r>
      <w:r>
        <w:t xml:space="preserve"> kombiniert die Flexibilität einer </w:t>
      </w:r>
      <w:proofErr w:type="spellStart"/>
      <w:r>
        <w:t>Standalone</w:t>
      </w:r>
      <w:proofErr w:type="spellEnd"/>
      <w:r>
        <w:t xml:space="preserve">-Brille mit der Möglichkeit, kabelgebunden am PC genutzt zu werden. Sie ist auf Mixed-Reality-Anwendungen ausgerichtet und </w:t>
      </w:r>
      <w:r w:rsidR="00CC28A4">
        <w:t>ist sehr kompakt</w:t>
      </w:r>
      <w:r>
        <w:t xml:space="preserve">. Damit richtet sie sich sowohl an ambitionierte Privatnutzer als auch an professionelle Anwender </w:t>
      </w:r>
      <w:r w:rsidR="00947D84">
        <w:fldChar w:fldCharType="begin"/>
      </w:r>
      <w:r w:rsidR="00C65B90">
        <w:instrText xml:space="preserve"> ADDIN ZOTERO_ITEM CSL_CITATION {"citationID":"f4dY5At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F0B2EFE" w14:textId="06911222" w:rsidR="00DD2598" w:rsidRDefault="00DD2598" w:rsidP="00DD2598">
      <w:pPr>
        <w:spacing w:before="240" w:after="240"/>
      </w:pPr>
      <w:r>
        <w:t xml:space="preserve">Neben den Consumer-Brillen existiert ein professioneller B2B-Markt. Geräte wie die </w:t>
      </w:r>
      <w:proofErr w:type="spellStart"/>
      <w:r w:rsidRPr="00E53E81">
        <w:rPr>
          <w:b/>
          <w:bCs/>
        </w:rPr>
        <w:t>Varjo</w:t>
      </w:r>
      <w:proofErr w:type="spellEnd"/>
      <w:r w:rsidRPr="00E53E81">
        <w:rPr>
          <w:b/>
          <w:bCs/>
        </w:rPr>
        <w:t xml:space="preserve"> XR-4-Serie</w:t>
      </w:r>
      <w:r>
        <w:t xml:space="preserve"> oder die </w:t>
      </w:r>
      <w:r w:rsidRPr="00E53E81">
        <w:rPr>
          <w:b/>
          <w:bCs/>
        </w:rPr>
        <w:t>HTC Vive Focus 3</w:t>
      </w:r>
      <w:r>
        <w:t xml:space="preserve"> sind speziell auf Unternehmensanwendungen ausgelegt. Sie bieten extrem hohe Auflösungen, präzises Tracking und erweitertes Mixed-Reality-Feature-Set. Typische Einsatzbereiche sind Industrie, Forschung, </w:t>
      </w:r>
      <w:r w:rsidR="00E53E81">
        <w:t>Training</w:t>
      </w:r>
      <w:r>
        <w:t xml:space="preserve">, </w:t>
      </w:r>
      <w:r w:rsidR="00E53E81">
        <w:t>Design</w:t>
      </w:r>
      <w:r>
        <w:t xml:space="preserve"> und Simulationen. Hier stehen Genauigkeit, Zuverlässigkeit und die Integration in bestehende Arbeitsprozesse im Vordergrund, weniger Preis oder Unterhaltungswert. B2B-Brillen ermöglichen dadurch realitätsnahe Darstellungen und komplexe Trainings- oder Designprozesse, die im Consumer-Bereich nicht notwendig sind </w:t>
      </w:r>
      <w:r w:rsidR="00947D84">
        <w:fldChar w:fldCharType="begin"/>
      </w:r>
      <w:r w:rsidR="00C65B90">
        <w:instrText xml:space="preserve"> ADDIN ZOTERO_ITEM CSL_CITATION {"citationID":"ntSBE48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5E5C122C" w14:textId="79AF5B44" w:rsidR="00DD2598" w:rsidRDefault="00DD2598" w:rsidP="00DD2598">
      <w:pPr>
        <w:spacing w:before="240" w:after="240"/>
      </w:pPr>
      <w:r>
        <w:t xml:space="preserve">Für den Massenmarkt sind </w:t>
      </w:r>
      <w:r w:rsidR="006A0F36">
        <w:t xml:space="preserve">also vor </w:t>
      </w:r>
      <w:r>
        <w:t xml:space="preserve">allem die </w:t>
      </w:r>
      <w:proofErr w:type="spellStart"/>
      <w:r>
        <w:t>Meta</w:t>
      </w:r>
      <w:proofErr w:type="spellEnd"/>
      <w:r>
        <w:t xml:space="preserve"> Quest 3</w:t>
      </w:r>
      <w:r w:rsidR="006A0F36">
        <w:t xml:space="preserve">, beziehungsweise 3s, die </w:t>
      </w:r>
      <w:r>
        <w:t xml:space="preserve">Apple Vision Pro, </w:t>
      </w:r>
      <w:r w:rsidR="00E53E81">
        <w:t xml:space="preserve">PlayStation VR2 und </w:t>
      </w:r>
      <w:r>
        <w:t xml:space="preserve">Pico 4 </w:t>
      </w:r>
      <w:r w:rsidR="00E53E81">
        <w:t>geeignet</w:t>
      </w:r>
      <w:r>
        <w:t>. Sie kombinieren Mixed-Reality-Funktion</w:t>
      </w:r>
      <w:r w:rsidR="006A0F36">
        <w:t>en</w:t>
      </w:r>
      <w:r>
        <w:t xml:space="preserve">, gutes Tracking und attraktive Features für Gaming und Entertainment. Die Quest 3 bietet </w:t>
      </w:r>
      <w:r w:rsidR="00E53E81">
        <w:t>zurzeit</w:t>
      </w:r>
      <w:r>
        <w:t xml:space="preserve"> das beste </w:t>
      </w:r>
      <w:r w:rsidR="00E53E81">
        <w:t xml:space="preserve">Preis-Leistungs-Verhältnis für den </w:t>
      </w:r>
      <w:proofErr w:type="spellStart"/>
      <w:r w:rsidR="00E53E81">
        <w:t>Konsumer</w:t>
      </w:r>
      <w:proofErr w:type="spellEnd"/>
      <w:r>
        <w:t xml:space="preserve">. Für professionelle Anwender im B2B-Bereich sind die </w:t>
      </w:r>
      <w:proofErr w:type="spellStart"/>
      <w:r>
        <w:t>Varjo</w:t>
      </w:r>
      <w:proofErr w:type="spellEnd"/>
      <w:r>
        <w:t xml:space="preserve"> XR-4-Serie und die HTC Vive Focus 3 besonders interessant, da sie realitätsnahe Simulationen, präzises Tracking und industrielle Integration ermöglichen. Geräte wie die </w:t>
      </w:r>
      <w:proofErr w:type="spellStart"/>
      <w:r>
        <w:t>Pimax</w:t>
      </w:r>
      <w:proofErr w:type="spellEnd"/>
      <w:r>
        <w:t xml:space="preserve"> Crystal oder HTC Vive XR Elite bedienen eher spezialisierte Nischen und spielen für eine breite Marktdurchdringung eine untergeordnete Rolle.</w:t>
      </w:r>
    </w:p>
    <w:p w14:paraId="470D01EE" w14:textId="669A9768" w:rsidR="00E53E81" w:rsidRDefault="007856E1" w:rsidP="00E53E81">
      <w:pPr>
        <w:spacing w:before="240" w:after="240"/>
      </w:pPr>
      <w:r>
        <w:t>Die Entwicklung und Verbesserung neuer Brillen werden kontinuierlich fortgeführt</w:t>
      </w:r>
      <w:r w:rsidR="004A5B31">
        <w:t>.</w:t>
      </w:r>
      <w:r w:rsidR="00E53E81" w:rsidRPr="00E53E81">
        <w:t xml:space="preserve"> Ab Sommer 2025 plant Samsung, ein eigenes XR-Headset auf den Markt zu bringen. Dieses </w:t>
      </w:r>
      <w:r w:rsidR="00E53E81" w:rsidRPr="00E53E81">
        <w:lastRenderedPageBreak/>
        <w:t xml:space="preserve">entsteht in Zusammenarbeit mit Qualcomm und Google und ist für Unterhaltung sowie professionelle Anwendungen konzipiert. </w:t>
      </w:r>
      <w:r w:rsidR="00AB566B">
        <w:t>Die Veröffentlichung der</w:t>
      </w:r>
      <w:r w:rsidR="00E53E81" w:rsidRPr="00E53E81">
        <w:t xml:space="preserve"> Apple Vision Pro 2</w:t>
      </w:r>
      <w:r w:rsidR="00AB566B">
        <w:t xml:space="preserve"> wird</w:t>
      </w:r>
      <w:r w:rsidR="00E53E81" w:rsidRPr="00E53E81">
        <w:t xml:space="preserve"> frühestens Ende 2026 erwartet. Laut Gerüchten sollen zwei Versionen erscheinen, die eine höhere Leistung, eine verbesserte Darstellung und erweiterte KI-Anwendungen bieten.</w:t>
      </w:r>
      <w:r w:rsidR="00AB566B">
        <w:t xml:space="preserve"> </w:t>
      </w:r>
      <w:r w:rsidR="00E53E81" w:rsidRPr="00E53E81">
        <w:t xml:space="preserve">Valve arbeitet parallel an der Valve Index 2, die </w:t>
      </w:r>
      <w:r w:rsidR="00AB566B">
        <w:t>besonders</w:t>
      </w:r>
      <w:r w:rsidR="00E53E81" w:rsidRPr="00E53E81">
        <w:t xml:space="preserve"> für Gaming-Enthusiasten optimiert wird. Sie soll eine höhere Auflösung, ein größeres Sichtfeld, eine schnellere Bildwiederholrate und eine ergonomischere Gestaltung erhalten. Auch Asus plant ein neues Headset</w:t>
      </w:r>
      <w:r w:rsidR="00AB566B">
        <w:t>. D</w:t>
      </w:r>
      <w:r w:rsidR="00E53E81" w:rsidRPr="00E53E81">
        <w:t>ie ROG VR</w:t>
      </w:r>
      <w:r w:rsidR="00AB566B">
        <w:t xml:space="preserve"> soll </w:t>
      </w:r>
      <w:r w:rsidR="00E53E81" w:rsidRPr="00E53E81">
        <w:t>mit hochauflösender Grafik, präzisem Positionstracking und reaktionsschnellen Bildwiederholraten</w:t>
      </w:r>
      <w:r w:rsidR="00AB566B">
        <w:t xml:space="preserve"> speziell für immersives Gaming ausgelegt werden</w:t>
      </w:r>
      <w:r w:rsidR="00E53E81" w:rsidRPr="00E53E81">
        <w:t>. Lenovo entwickelt ein Headset</w:t>
      </w:r>
      <w:r w:rsidR="00AB566B">
        <w:t xml:space="preserve">, </w:t>
      </w:r>
      <w:r w:rsidR="00E53E81" w:rsidRPr="00E53E81">
        <w:t>das auf dem Horizon-Betriebssystem läuft und sich gezielt an professionelle Anwender</w:t>
      </w:r>
      <w:r w:rsidR="00AB566B">
        <w:t xml:space="preserve"> im Unternehmensumfeld</w:t>
      </w:r>
      <w:r w:rsidR="00E53E81" w:rsidRPr="00E53E81">
        <w:t xml:space="preserve"> richtet.</w:t>
      </w:r>
      <w:r w:rsidR="00AB566B">
        <w:t xml:space="preserve"> Für</w:t>
      </w:r>
      <w:r w:rsidR="00E53E81" w:rsidRPr="00E53E81">
        <w:t xml:space="preserve"> Ende 2026 </w:t>
      </w:r>
      <w:r w:rsidR="00AB566B">
        <w:t xml:space="preserve">wird die Veröffentlichung </w:t>
      </w:r>
      <w:r w:rsidR="00E53E81" w:rsidRPr="00E53E81">
        <w:t>d</w:t>
      </w:r>
      <w:r w:rsidR="00AB566B">
        <w:t>er</w:t>
      </w:r>
      <w:r w:rsidR="00E53E81" w:rsidRPr="00E53E81">
        <w:t xml:space="preserve"> </w:t>
      </w:r>
      <w:proofErr w:type="spellStart"/>
      <w:r w:rsidR="00E53E81" w:rsidRPr="00E53E81">
        <w:t>Meta</w:t>
      </w:r>
      <w:proofErr w:type="spellEnd"/>
      <w:r w:rsidR="00E53E81" w:rsidRPr="00E53E81">
        <w:t xml:space="preserve"> Quest 4 erwartet. Sie soll die </w:t>
      </w:r>
      <w:r w:rsidR="00AB566B">
        <w:t xml:space="preserve">soziale </w:t>
      </w:r>
      <w:r w:rsidR="00E53E81" w:rsidRPr="00E53E81">
        <w:t xml:space="preserve">Interaktion durch Gesichtserkennung und </w:t>
      </w:r>
      <w:r w:rsidR="00AB566B">
        <w:t>Eyetracking</w:t>
      </w:r>
      <w:r w:rsidR="00E53E81" w:rsidRPr="00E53E81">
        <w:t xml:space="preserve"> verbessern, intensivere Mixed-Reality-Erlebnisse ermöglichen, </w:t>
      </w:r>
      <w:r w:rsidR="00AB566B">
        <w:t xml:space="preserve">eine </w:t>
      </w:r>
      <w:r w:rsidR="00E53E81" w:rsidRPr="00E53E81">
        <w:t>vollständig integrierte KI enthalten und gleichzeitig komfortabler zu tragen sein</w:t>
      </w:r>
      <w:r w:rsidR="006A0F36">
        <w:t xml:space="preserve"> (Metamandrill, 2025)</w:t>
      </w:r>
      <w:r w:rsidR="00E53E81" w:rsidRPr="00E53E81">
        <w:t xml:space="preserve">. </w:t>
      </w:r>
    </w:p>
    <w:p w14:paraId="056B5EA1" w14:textId="3A1523CF" w:rsidR="00E53E81" w:rsidRDefault="00E53E81" w:rsidP="00DD2598">
      <w:pPr>
        <w:spacing w:before="240" w:after="240"/>
      </w:pPr>
      <w:r w:rsidRPr="00E53E81">
        <w:t>Insgesamt lässt sich ein klarer Trend erkennen</w:t>
      </w:r>
      <w:r w:rsidR="006A0F36">
        <w:t>.</w:t>
      </w:r>
      <w:r w:rsidR="00FD7456">
        <w:t xml:space="preserve"> </w:t>
      </w:r>
      <w:r w:rsidR="00FD7456" w:rsidRPr="005323C1">
        <w:t>Bis ins Jahr 2025 wurde die Hardware</w:t>
      </w:r>
      <w:r w:rsidR="00FD7456">
        <w:t xml:space="preserve"> </w:t>
      </w:r>
      <w:r w:rsidR="00FD7456" w:rsidRPr="005323C1">
        <w:t xml:space="preserve">deutlich leichtgewichtiger, benutzerfreundlicher und Akkulaufzeiten und Tragegefühl verbesserten sich zunehmend </w:t>
      </w:r>
      <w:r w:rsidR="00FD7456" w:rsidRPr="005323C1">
        <w:fldChar w:fldCharType="begin"/>
      </w:r>
      <w:r w:rsidR="00D13568">
        <w:instrText xml:space="preserve"> ADDIN ZOTERO_ITEM CSL_CITATION {"citationID":"KVLW0XQ8","properties":{"formattedCitation":"(Metamandrill, 2025; Molchanov, 2025)","plainCitation":"(Metamandrill, 2025; Molchanov,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Brillen, die neu auf den Markt kommen</w:t>
      </w:r>
      <w:r w:rsidR="00FD7456">
        <w:t>,</w:t>
      </w:r>
      <w:r w:rsidR="00FD7456" w:rsidRPr="005323C1">
        <w:t xml:space="preserve"> bieten hochauflösende Displays, leistungsfähigere Chips und neben der Bedienung mit Controllern auch Augen- und Handtracking </w:t>
      </w:r>
      <w:r w:rsidR="00FD7456" w:rsidRPr="005323C1">
        <w:fldChar w:fldCharType="begin"/>
      </w:r>
      <w:r w:rsidR="00D13568">
        <w:instrText xml:space="preserve"> ADDIN ZOTERO_ITEM CSL_CITATION {"citationID":"Khxs7RPw","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 xml:space="preserve">. Technische Fortschritte bestehen auch in höheren Bildwiederholraten und hochauflösender Grafik. Weitere Neuerungen sind die Einbindung von KI und die Entwicklung von MR-Brillen </w:t>
      </w:r>
      <w:r w:rsidR="00FD7456" w:rsidRPr="005323C1">
        <w:fldChar w:fldCharType="begin"/>
      </w:r>
      <w:r w:rsidR="00D13568">
        <w:instrText xml:space="preserve"> ADDIN ZOTERO_ITEM CSL_CITATION {"citationID":"5Egqt1xj","properties":{"formattedCitation":"(Metamandrill, 2025)","plainCitation":"(Metamandrill,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00FD7456" w:rsidRPr="005323C1">
        <w:fldChar w:fldCharType="separate"/>
      </w:r>
      <w:r w:rsidR="00FD7456" w:rsidRPr="005323C1">
        <w:t>(Metamandrill, 2025)</w:t>
      </w:r>
      <w:r w:rsidR="00FD7456" w:rsidRPr="005323C1">
        <w:fldChar w:fldCharType="end"/>
      </w:r>
      <w:r w:rsidR="00FD7456" w:rsidRPr="005323C1">
        <w:t xml:space="preserve">. Diese gewinnen an Bedeutung, da sie einen nahtlosen Übergang zwischen realer und virtueller Welt ermöglichen </w:t>
      </w:r>
      <w:r w:rsidR="00FD7456" w:rsidRPr="005323C1">
        <w:fldChar w:fldCharType="begin"/>
      </w:r>
      <w:r w:rsidR="00D13568">
        <w:instrText xml:space="preserve"> ADDIN ZOTERO_ITEM CSL_CITATION {"citationID":"XanDZsIF","properties":{"formattedCitation":"(Metamandrill, 2025; Molchanov, 2025)","plainCitation":"(Metamandrill, 2025; Molchanov,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xml:space="preserve">. Trotz sinkender Preise sind aber gerade hochwertige Produkte immer noch zu kostenintensiv für einen Massenmarkt </w:t>
      </w:r>
      <w:r w:rsidR="00FD7456" w:rsidRPr="005323C1">
        <w:fldChar w:fldCharType="begin"/>
      </w:r>
      <w:r w:rsidR="00D13568">
        <w:instrText xml:space="preserve"> ADDIN ZOTERO_ITEM CSL_CITATION {"citationID":"2vbSM5rl","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w:t>
      </w:r>
    </w:p>
    <w:p w14:paraId="5AECB006" w14:textId="07265740" w:rsidR="00D52B11" w:rsidRDefault="0000492B">
      <w:pPr>
        <w:pStyle w:val="berschrift2"/>
        <w:numPr>
          <w:ilvl w:val="1"/>
          <w:numId w:val="1"/>
        </w:numPr>
      </w:pPr>
      <w:bookmarkStart w:id="48" w:name="_Toc207020137"/>
      <w:bookmarkStart w:id="49" w:name="_Toc207280796"/>
      <w:r w:rsidRPr="005323C1">
        <w:t>Virtuelle Tierbeobachtung</w:t>
      </w:r>
      <w:bookmarkEnd w:id="48"/>
      <w:bookmarkEnd w:id="49"/>
    </w:p>
    <w:p w14:paraId="5A024E98" w14:textId="29A038DE" w:rsidR="00AB683F" w:rsidRPr="00AB683F" w:rsidRDefault="00AB683F" w:rsidP="00AB683F">
      <w:pPr>
        <w:pStyle w:val="berschrift3"/>
        <w:numPr>
          <w:ilvl w:val="2"/>
          <w:numId w:val="1"/>
        </w:numPr>
      </w:pPr>
      <w:bookmarkStart w:id="50" w:name="_Toc207280797"/>
      <w:r w:rsidRPr="00AB683F">
        <w:t>Tierbeobachtung über Zoos und digitale Bildungsangebote</w:t>
      </w:r>
      <w:bookmarkEnd w:id="50"/>
    </w:p>
    <w:p w14:paraId="5A5A59DB" w14:textId="23052F0F" w:rsidR="0055120A" w:rsidRPr="005323C1" w:rsidRDefault="0055120A" w:rsidP="006F5E98">
      <w:pPr>
        <w:pStyle w:val="Aufzhlungsliste"/>
        <w:numPr>
          <w:ilvl w:val="0"/>
          <w:numId w:val="0"/>
        </w:numPr>
        <w:spacing w:before="240" w:after="240"/>
      </w:pPr>
      <w:r w:rsidRPr="005323C1">
        <w:t>Di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5323C1">
        <w:fldChar w:fldCharType="begin"/>
      </w:r>
      <w:r w:rsidR="00D13568">
        <w:instrText xml:space="preserve"> ADDIN ZOTERO_ITEM CSL_CITATION {"citationID":"Ucjl2sDW","properties":{"formattedCitation":"(Sukmawati et al., 2023)","plainCitation":"(Sukmawati et al., 2023)","noteIndex":0},"citationItems":[{"id":"oh4GiPE6/2lPVXoBI","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Sukmawati et al., 2023)</w:t>
      </w:r>
      <w:r w:rsidRPr="005323C1">
        <w:fldChar w:fldCharType="end"/>
      </w:r>
      <w:r w:rsidRPr="005323C1">
        <w:t>.</w:t>
      </w:r>
    </w:p>
    <w:p w14:paraId="1A4D4580" w14:textId="2FB0B562" w:rsidR="00FC1DA2" w:rsidRPr="005323C1" w:rsidRDefault="0055120A" w:rsidP="006F5E98">
      <w:pPr>
        <w:pStyle w:val="Aufzhlungsliste"/>
        <w:numPr>
          <w:ilvl w:val="0"/>
          <w:numId w:val="0"/>
        </w:numPr>
        <w:spacing w:before="240" w:after="240"/>
      </w:pPr>
      <w:r w:rsidRPr="005323C1">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D13568">
        <w:instrText xml:space="preserve"> ADDIN ZOTERO_ITEM CSL_CITATION {"citationID":"Cnt9FvwB","properties":{"formattedCitation":"(Drews, 2020)","plainCitation":"(Drews, 2020)","noteIndex":0},"citationItems":[{"id":"oh4GiPE6/Ux526qEg","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Solche Liveaufnahmen sind nicht nur auf Zoos oder Tiergärten beschränkt, sondern können auch Aufnahmen von frei lebenden Tieren umfassen </w:t>
      </w:r>
      <w:r w:rsidRPr="005323C1">
        <w:fldChar w:fldCharType="begin"/>
      </w:r>
      <w:r w:rsidR="00D13568">
        <w:instrText xml:space="preserve"> ADDIN ZOTERO_ITEM CSL_CITATION {"citationID":"KK1OEgOp","properties":{"formattedCitation":"(Explore, o.\\uc0\\u160{}J.)","plainCitation":"(Explore, o. J.)","noteIndex":0},"citationItems":[{"id":"oh4GiPE6/3MUZ7V3r","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Explore, o. J.)</w:t>
      </w:r>
      <w:r w:rsidRPr="005323C1">
        <w:fldChar w:fldCharType="end"/>
      </w:r>
      <w:r w:rsidRPr="005323C1">
        <w:t xml:space="preserve">. </w:t>
      </w:r>
    </w:p>
    <w:p w14:paraId="04DD4112" w14:textId="710D20B9" w:rsidR="006543FA" w:rsidRPr="005323C1" w:rsidRDefault="00752BD7" w:rsidP="00752BD7">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52" behindDoc="0" locked="0" layoutInCell="1" allowOverlap="1" wp14:anchorId="51AF3DD0" wp14:editId="5FFA3BEE">
                <wp:simplePos x="0" y="0"/>
                <wp:positionH relativeFrom="margin">
                  <wp:posOffset>2962275</wp:posOffset>
                </wp:positionH>
                <wp:positionV relativeFrom="paragraph">
                  <wp:posOffset>4621530</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4F2F8074" w:rsidR="00384F34" w:rsidRPr="005323C1" w:rsidRDefault="00384F34" w:rsidP="00752BD7">
                            <w:pPr>
                              <w:pStyle w:val="Beschriftung"/>
                              <w:rPr>
                                <w:kern w:val="16"/>
                                <w:sz w:val="16"/>
                                <w:szCs w:val="16"/>
                              </w:rPr>
                            </w:pPr>
                            <w:bookmarkStart w:id="51" w:name="_Ref205559943"/>
                            <w:bookmarkStart w:id="52" w:name="_Toc207108293"/>
                            <w:r w:rsidRPr="005323C1">
                              <w:rPr>
                                <w:sz w:val="16"/>
                                <w:szCs w:val="16"/>
                              </w:rPr>
                              <w:t xml:space="preserve">Abbildung </w:t>
                            </w:r>
                            <w:r w:rsidR="00FD7456">
                              <w:rPr>
                                <w:sz w:val="16"/>
                                <w:szCs w:val="16"/>
                              </w:rPr>
                              <w:t>2</w:t>
                            </w:r>
                            <w:r w:rsidRPr="005323C1">
                              <w:rPr>
                                <w:sz w:val="16"/>
                                <w:szCs w:val="16"/>
                              </w:rPr>
                              <w:t xml:space="preserve"> - Fehlerhafte Interaktion (WWF, 2024;  eigene Aufnahme)</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AF3DD0" id="_x0000_t202" coordsize="21600,21600" o:spt="202" path="m,l,21600r21600,l21600,xe">
                <v:stroke joinstyle="miter"/>
                <v:path gradientshapeok="t" o:connecttype="rect"/>
              </v:shapetype>
              <v:shape id="Textfeld 19" o:spid="_x0000_s1026" type="#_x0000_t202" style="position:absolute;left:0;text-align:left;margin-left:233.25pt;margin-top:363.9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" stroked="f">
                <v:textbox style="mso-fit-shape-to-text:t" inset="0,0,0,0">
                  <w:txbxContent>
                    <w:p w14:paraId="30D9C205" w14:textId="4F2F8074" w:rsidR="00384F34" w:rsidRPr="005323C1" w:rsidRDefault="00384F34" w:rsidP="00752BD7">
                      <w:pPr>
                        <w:pStyle w:val="Beschriftung"/>
                        <w:rPr>
                          <w:kern w:val="16"/>
                          <w:sz w:val="16"/>
                          <w:szCs w:val="16"/>
                        </w:rPr>
                      </w:pPr>
                      <w:bookmarkStart w:id="53" w:name="_Ref205559943"/>
                      <w:bookmarkStart w:id="54" w:name="_Toc207108293"/>
                      <w:r w:rsidRPr="005323C1">
                        <w:rPr>
                          <w:sz w:val="16"/>
                          <w:szCs w:val="16"/>
                        </w:rPr>
                        <w:t xml:space="preserve">Abbildung </w:t>
                      </w:r>
                      <w:r w:rsidR="00FD7456">
                        <w:rPr>
                          <w:sz w:val="16"/>
                          <w:szCs w:val="16"/>
                        </w:rPr>
                        <w:t>2</w:t>
                      </w:r>
                      <w:r w:rsidRPr="005323C1">
                        <w:rPr>
                          <w:sz w:val="16"/>
                          <w:szCs w:val="16"/>
                        </w:rPr>
                        <w:t xml:space="preserve"> - Fehlerhafte Interaktion (WWF, 2024;  eigene Aufnahme)</w:t>
                      </w:r>
                      <w:bookmarkEnd w:id="53"/>
                      <w:bookmarkEnd w:id="54"/>
                    </w:p>
                  </w:txbxContent>
                </v:textbox>
                <w10:wrap type="topAndBottom" anchorx="margin"/>
              </v:shape>
            </w:pict>
          </mc:Fallback>
        </mc:AlternateContent>
      </w:r>
      <w:r w:rsidR="00F515C4" w:rsidRPr="005323C1">
        <w:rPr>
          <w:noProof/>
        </w:rPr>
        <w:drawing>
          <wp:anchor distT="0" distB="0" distL="114300" distR="114300" simplePos="0" relativeHeight="251658244" behindDoc="0" locked="0" layoutInCell="1" allowOverlap="1" wp14:anchorId="6F34376A" wp14:editId="0D0864E4">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2"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00FD7456">
        <w:rPr>
          <w:noProof/>
        </w:rPr>
        <mc:AlternateContent>
          <mc:Choice Requires="wps">
            <w:drawing>
              <wp:anchor distT="0" distB="0" distL="114300" distR="114300" simplePos="0" relativeHeight="251670541" behindDoc="0" locked="0" layoutInCell="1" allowOverlap="1" wp14:anchorId="17C5128F" wp14:editId="41B4A594">
                <wp:simplePos x="0" y="0"/>
                <wp:positionH relativeFrom="column">
                  <wp:posOffset>0</wp:posOffset>
                </wp:positionH>
                <wp:positionV relativeFrom="paragraph">
                  <wp:posOffset>4622165</wp:posOffset>
                </wp:positionV>
                <wp:extent cx="2675890" cy="635"/>
                <wp:effectExtent l="0" t="0" r="0" b="0"/>
                <wp:wrapTopAndBottom/>
                <wp:docPr id="2111050759" name="Textfeld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4524849D" w14:textId="73341149" w:rsidR="00FD7456" w:rsidRPr="00FD7456" w:rsidRDefault="00FD7456" w:rsidP="00FD7456">
                            <w:pPr>
                              <w:pStyle w:val="Beschriftung"/>
                              <w:rPr>
                                <w:noProof/>
                                <w:kern w:val="16"/>
                                <w:sz w:val="16"/>
                                <w:szCs w:val="16"/>
                              </w:rPr>
                            </w:pPr>
                            <w:r w:rsidRPr="00FD7456">
                              <w:rPr>
                                <w:sz w:val="16"/>
                                <w:szCs w:val="16"/>
                              </w:rPr>
                              <w:t xml:space="preserve">Abbildung </w:t>
                            </w:r>
                            <w:r w:rsidRPr="00FD7456">
                              <w:rPr>
                                <w:sz w:val="16"/>
                                <w:szCs w:val="16"/>
                              </w:rPr>
                              <w:fldChar w:fldCharType="begin"/>
                            </w:r>
                            <w:r w:rsidRPr="00FD7456">
                              <w:rPr>
                                <w:sz w:val="16"/>
                                <w:szCs w:val="16"/>
                              </w:rPr>
                              <w:instrText xml:space="preserve"> SEQ Abbildung \* ARABIC </w:instrText>
                            </w:r>
                            <w:r w:rsidRPr="00FD7456">
                              <w:rPr>
                                <w:sz w:val="16"/>
                                <w:szCs w:val="16"/>
                              </w:rPr>
                              <w:fldChar w:fldCharType="separate"/>
                            </w:r>
                            <w:r w:rsidRPr="00FD7456">
                              <w:rPr>
                                <w:noProof/>
                                <w:sz w:val="16"/>
                                <w:szCs w:val="16"/>
                              </w:rPr>
                              <w:t>1</w:t>
                            </w:r>
                            <w:r w:rsidRPr="00FD7456">
                              <w:rPr>
                                <w:sz w:val="16"/>
                                <w:szCs w:val="16"/>
                              </w:rPr>
                              <w:fldChar w:fldCharType="end"/>
                            </w:r>
                            <w:r w:rsidRPr="00FD7456">
                              <w:rPr>
                                <w:sz w:val="16"/>
                                <w:szCs w:val="16"/>
                              </w:rPr>
                              <w:t xml:space="preserve"> - Augmentierter Wolf (WWF, </w:t>
                            </w:r>
                            <w:r w:rsidRPr="00FD7456">
                              <w:rPr>
                                <w:sz w:val="16"/>
                                <w:szCs w:val="16"/>
                              </w:rPr>
                              <w:t>2024;  eigen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5128F" id="Textfeld 1" o:spid="_x0000_s1027" type="#_x0000_t202" style="position:absolute;left:0;text-align:left;margin-left:0;margin-top:363.95pt;width:210.7pt;height:.05pt;z-index:2516705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" stroked="f">
                <v:textbox style="mso-fit-shape-to-text:t" inset="0,0,0,0">
                  <w:txbxContent>
                    <w:p w14:paraId="4524849D" w14:textId="73341149" w:rsidR="00FD7456" w:rsidRPr="00FD7456" w:rsidRDefault="00FD7456" w:rsidP="00FD7456">
                      <w:pPr>
                        <w:pStyle w:val="Beschriftung"/>
                        <w:rPr>
                          <w:noProof/>
                          <w:kern w:val="16"/>
                          <w:sz w:val="16"/>
                          <w:szCs w:val="16"/>
                        </w:rPr>
                      </w:pPr>
                      <w:r w:rsidRPr="00FD7456">
                        <w:rPr>
                          <w:sz w:val="16"/>
                          <w:szCs w:val="16"/>
                        </w:rPr>
                        <w:t xml:space="preserve">Abbildung </w:t>
                      </w:r>
                      <w:r w:rsidRPr="00FD7456">
                        <w:rPr>
                          <w:sz w:val="16"/>
                          <w:szCs w:val="16"/>
                        </w:rPr>
                        <w:fldChar w:fldCharType="begin"/>
                      </w:r>
                      <w:r w:rsidRPr="00FD7456">
                        <w:rPr>
                          <w:sz w:val="16"/>
                          <w:szCs w:val="16"/>
                        </w:rPr>
                        <w:instrText xml:space="preserve"> SEQ Abbildung \* ARABIC </w:instrText>
                      </w:r>
                      <w:r w:rsidRPr="00FD7456">
                        <w:rPr>
                          <w:sz w:val="16"/>
                          <w:szCs w:val="16"/>
                        </w:rPr>
                        <w:fldChar w:fldCharType="separate"/>
                      </w:r>
                      <w:r w:rsidRPr="00FD7456">
                        <w:rPr>
                          <w:noProof/>
                          <w:sz w:val="16"/>
                          <w:szCs w:val="16"/>
                        </w:rPr>
                        <w:t>1</w:t>
                      </w:r>
                      <w:r w:rsidRPr="00FD7456">
                        <w:rPr>
                          <w:sz w:val="16"/>
                          <w:szCs w:val="16"/>
                        </w:rPr>
                        <w:fldChar w:fldCharType="end"/>
                      </w:r>
                      <w:r w:rsidRPr="00FD7456">
                        <w:rPr>
                          <w:sz w:val="16"/>
                          <w:szCs w:val="16"/>
                        </w:rPr>
                        <w:t xml:space="preserve"> - Augmentierter Wolf (WWF, </w:t>
                      </w:r>
                      <w:r w:rsidRPr="00FD7456">
                        <w:rPr>
                          <w:sz w:val="16"/>
                          <w:szCs w:val="16"/>
                        </w:rPr>
                        <w:t>2024;  eigene Aufnahme)</w:t>
                      </w:r>
                    </w:p>
                  </w:txbxContent>
                </v:textbox>
                <w10:wrap type="topAndBottom"/>
              </v:shape>
            </w:pict>
          </mc:Fallback>
        </mc:AlternateContent>
      </w:r>
      <w:r w:rsidR="00F515C4" w:rsidRPr="005323C1">
        <w:rPr>
          <w:noProof/>
        </w:rPr>
        <w:drawing>
          <wp:anchor distT="0" distB="0" distL="114300" distR="114300" simplePos="0" relativeHeight="251658245" behindDoc="0" locked="0" layoutInCell="1" allowOverlap="1" wp14:anchorId="0C762751" wp14:editId="18158913">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3"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D13568">
        <w:instrText xml:space="preserve"> ADDIN ZOTERO_ITEM CSL_CITATION {"citationID":"S9ghkqO8","properties":{"formattedCitation":"(WWF, 2024)","plainCitation":"(WWF, 2024)","noteIndex":0},"citationItems":[{"id":"oh4GiPE6/yg24qjnf","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733B4D2D" w14:textId="46C3040A"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D13568">
        <w:instrText xml:space="preserve"> ADDIN ZOTERO_ITEM CSL_CITATION {"citationID":"aOhnktAF","properties":{"formattedCitation":"(Stadt Wuppertal, o.\\uc0\\u160{}J.)","plainCitation":"(Stadt Wuppertal, o. J.)","noteIndex":0},"citationItems":[{"id":"oh4GiPE6/Btrdcc3b","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r w:rsidRPr="005323C1">
        <w:t xml:space="preserve">. </w:t>
      </w:r>
    </w:p>
    <w:p w14:paraId="450CB6CD" w14:textId="47298190"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D13568">
        <w:instrText xml:space="preserve"> ADDIN ZOTERO_ITEM CSL_CITATION {"citationID":"pzotiNhA","properties":{"formattedCitation":"(Immotion, o.\\uc0\\u160{}J.; Zoo Leipzig, o.\\uc0\\u160{}J.)","plainCitation":"(Immotion, o. J.; Zoo Leipzig, o. J.)","noteIndex":0},"citationItems":[{"id":"oh4GiPE6/jBuJNkX6","uris":["http://zotero.org/users/12878283/items/8Z3TYS2G"],"itemData":{"id":357,"type":"webpage","container-title":"IMMOTION | The Global Leader in Immersive Edutainment","language":"en-US","title":"IMMOTION | The Global Leader in Immersive Edutainment","URL":"https://edu.immotion.co","author":[{"family":"Immotion","given":""}],"accessed":{"date-parts":[["2025",3,18]]}}},{"id":"oh4GiPE6/BySAHYrI","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Immotion, o. J.; Zoo Leipzig, o. J.)</w:t>
      </w:r>
      <w:r w:rsidRPr="005323C1">
        <w:fldChar w:fldCharType="end"/>
      </w:r>
      <w:r w:rsidRPr="005323C1">
        <w:t>.</w:t>
      </w:r>
    </w:p>
    <w:p w14:paraId="13CDAF44" w14:textId="267E3180" w:rsidR="00264593" w:rsidRDefault="00264593" w:rsidP="006F5E98">
      <w:pPr>
        <w:spacing w:before="240" w:after="240"/>
      </w:pPr>
      <w:r w:rsidRPr="005323C1">
        <w:t xml:space="preserve">Aber auch rein virtuelle Zoos existieren, wie Beispiele aus China oder Belgien belegen </w:t>
      </w:r>
      <w:r w:rsidRPr="005323C1">
        <w:fldChar w:fldCharType="begin"/>
      </w:r>
      <w:r w:rsidR="00D13568">
        <w:instrText xml:space="preserve"> ADDIN ZOTERO_ITEM CSL_CITATION {"citationID":"sPMJXN7v","properties":{"formattedCitation":"(Gaia, o.\\uc0\\u160{}J.; Nathalie, 2018)","plainCitation":"(Gaia, o. J.; Nathalie, 2018)","noteIndex":0},"citationItems":[{"id":"oh4GiPE6/ugfdj2mf","uris":["http://zotero.org/users/12878283/items/UD5CFZBG"],"itemData":{"id":359,"type":"webpage","language":"nl","title":"Zomertour 2023 | GAIA","URL":"https://www.gaia.be/nl/campagnes/zomertour-2023","author":[{"family":"Gaia","given":""}],"accessed":{"date-parts":[["2025",3,18]]}}},{"id":"oh4GiPE6/gqcYdsw6","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5323C1">
        <w:fldChar w:fldCharType="begin"/>
      </w:r>
      <w:r w:rsidR="00D13568">
        <w:instrText xml:space="preserve"> ADDIN ZOTERO_ITEM CSL_CITATION {"citationID":"hwf5ofml","properties":{"formattedCitation":"(Gaia, o.\\uc0\\u160{}J.)","plainCitation":"(Gaia, o. J.)","noteIndex":0},"citationItems":[{"id":"oh4GiPE6/ugfdj2mf","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55" w:name="_Toc207280798"/>
      <w:r>
        <w:lastRenderedPageBreak/>
        <w:t>Verfügbare XR-Spiele</w:t>
      </w:r>
      <w:bookmarkEnd w:id="55"/>
    </w:p>
    <w:p w14:paraId="36C45E3A" w14:textId="4D717A2F" w:rsidR="00713308" w:rsidRDefault="00713308" w:rsidP="00713308">
      <w:r w:rsidRPr="005323C1">
        <w:t xml:space="preserve">Um die Einsatzmöglichkeiten von XR für Tierbeobachtung und -fotografie besser einschätzen zu können, werden im Folgenden </w:t>
      </w:r>
      <w:r w:rsidR="00DD65E3">
        <w:t xml:space="preserve">einige aktuell </w:t>
      </w:r>
      <w:r w:rsidR="009C2B26">
        <w:t xml:space="preserve">für </w:t>
      </w:r>
      <w:proofErr w:type="spellStart"/>
      <w:r w:rsidR="009C2B26">
        <w:t>Meta</w:t>
      </w:r>
      <w:proofErr w:type="spellEnd"/>
      <w:r w:rsidR="009C2B26">
        <w:t xml:space="preserve"> </w:t>
      </w:r>
      <w:r w:rsidR="00DD65E3">
        <w:t>verfügbare</w:t>
      </w:r>
      <w:r w:rsidRPr="005323C1">
        <w:t xml:space="preserve"> Spiele betrachtet. Der Fokus liegt auf Anwendungen, die V</w:t>
      </w:r>
      <w:r w:rsidR="007856E1">
        <w:t>R</w:t>
      </w:r>
      <w:r w:rsidRPr="005323C1">
        <w:t>- oder M</w:t>
      </w:r>
      <w:r w:rsidR="007856E1">
        <w:t>R-</w:t>
      </w:r>
      <w:r w:rsidRPr="005323C1">
        <w:t xml:space="preserve">Technologien nutzen und </w:t>
      </w:r>
      <w:r w:rsidR="009C2B26">
        <w:t xml:space="preserve">Natur- und </w:t>
      </w:r>
      <w:r w:rsidRPr="005323C1">
        <w:t xml:space="preserve">Tierbeobachtung, </w:t>
      </w:r>
      <w:r w:rsidR="009C2B26">
        <w:t>F</w:t>
      </w:r>
      <w:r w:rsidRPr="005323C1">
        <w:t>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 xml:space="preserve">umgesetzt sind und welche Aspekte bisher fehlen. Die gewonnenen Erkenntnisse dienen als Grundlage, um Potenziale für </w:t>
      </w:r>
      <w:r w:rsidR="00023F94">
        <w:t xml:space="preserve">eine neue Anwendung </w:t>
      </w:r>
      <w:r w:rsidRPr="005323C1">
        <w:t xml:space="preserve">abzuleiten und </w:t>
      </w:r>
      <w:r w:rsidR="00023F94">
        <w:t xml:space="preserve">so </w:t>
      </w:r>
      <w:r w:rsidRPr="005323C1">
        <w:t>zu entwickeln, d</w:t>
      </w:r>
      <w:r w:rsidR="00023F94">
        <w:t>ass</w:t>
      </w:r>
      <w:r w:rsidRPr="005323C1">
        <w:t xml:space="preserve"> realistische Tierbeobachtung, Interaktion und Wissensvermittlung sinnvoll miteinander kombiniert</w:t>
      </w:r>
      <w:r w:rsidR="00023F94">
        <w:t xml:space="preserve"> werden</w:t>
      </w:r>
      <w:r w:rsidRPr="005323C1">
        <w: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0F52881C" w:rsidR="00713308"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w:t>
      </w:r>
      <w:r w:rsidR="000129FE">
        <w:t xml:space="preserve"> </w:t>
      </w:r>
      <w:r w:rsidR="00713308" w:rsidRPr="005323C1">
        <w:t>in die Antarktis</w:t>
      </w:r>
      <w:r w:rsidR="000129FE">
        <w:t xml:space="preserve"> und zum </w:t>
      </w:r>
      <w:proofErr w:type="spellStart"/>
      <w:r w:rsidR="000129FE">
        <w:t>Macchu</w:t>
      </w:r>
      <w:proofErr w:type="spellEnd"/>
      <w:r w:rsidR="000129FE">
        <w:t xml:space="preserve"> </w:t>
      </w:r>
      <w:proofErr w:type="spellStart"/>
      <w:r w:rsidR="000129FE">
        <w:t>Pichu</w:t>
      </w:r>
      <w:proofErr w:type="spellEnd"/>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r w:rsidR="000129FE">
        <w:t xml:space="preserve"> </w:t>
      </w:r>
      <w:r w:rsidR="000129FE">
        <w:fldChar w:fldCharType="begin"/>
      </w:r>
      <w:r w:rsidR="00D13568">
        <w:instrText xml:space="preserve"> ADDIN ZOTERO_ITEM CSL_CITATION {"citationID":"e0QxVe7t","properties":{"formattedCitation":"(Bezmalinovic, 2022; Meta, 2025e)","plainCitation":"(Bezmalinovic, 2022; Meta, 2025e)","noteIndex":0},"citationItems":[{"id":41,"uris":["http://zotero.org/users/17761836/items/GHW49VBK"],"itemData":{"id":41,"type":"post-weblog","abstract":"Packt die virtuellen Koffer! National Geographic schickt euch in VR nach Machu Picchu und in die Antarktis. Was gibt es dort zu erleben?","container-title":"MIXED","language":"de","title":"National Geographic VR im Test: VR-Reisen für Quest (2)","title-short":"National Geographic VR im Test","URL":"https://mixed.de/national-geographic-vr-test/","author":[{"family":"Bezmalinovic","given":"Tomislav"}],"accessed":{"date-parts":[["2025",8,26]]},"issued":{"date-parts":[["2022",2,26]]}}},{"id":40,"uris":["http://zotero.org/users/17761836/items/CWDHYKYZ"],"itemData":{"id":40,"type":"webpage","title":"National Geographic Explore VR für Meta Quest | Quest VR-Games | Meta Store","URL":"https://www.meta.com/de-de/experiences/national-geographic-explore-vr/2046607608728563/?srsltid=AfmBOorM2xef3Rcf918a1jHmO7uqH9ncTdd5dBgzzV7yaCc8soghS5ln","author":[{"family":"Meta","given":""}],"accessed":{"date-parts":[["2025",8,26]]},"issued":{"date-parts":[["2025"]]}}}],"schema":"https://github.com/citation-style-language/schema/raw/master/csl-citation.json"} </w:instrText>
      </w:r>
      <w:r w:rsidR="000129FE">
        <w:fldChar w:fldCharType="separate"/>
      </w:r>
      <w:r w:rsidR="00D13568" w:rsidRPr="00D13568">
        <w:t>(Bezmalinovic, 2022; Meta, 2025e)</w:t>
      </w:r>
      <w:r w:rsidR="000129FE">
        <w:fldChar w:fldCharType="end"/>
      </w:r>
      <w:r w:rsidR="00713308" w:rsidRPr="005323C1">
        <w:t>.</w:t>
      </w:r>
      <w:r w:rsidR="000129FE">
        <w:t xml:space="preserve"> </w:t>
      </w:r>
    </w:p>
    <w:p w14:paraId="4BA60DBD" w14:textId="77777777" w:rsidR="007B5733" w:rsidRDefault="007B5733" w:rsidP="00713308"/>
    <w:p w14:paraId="48087CAF" w14:textId="2190A293" w:rsidR="007B5733" w:rsidRDefault="007B5733" w:rsidP="00713308">
      <w:pPr>
        <w:rPr>
          <w:b/>
          <w:bCs/>
        </w:rPr>
      </w:pPr>
      <w:r>
        <w:rPr>
          <w:b/>
          <w:bCs/>
        </w:rPr>
        <w:t>BRINK Traveler</w:t>
      </w:r>
      <w:r w:rsidR="000D446F">
        <w:rPr>
          <w:b/>
          <w:bCs/>
        </w:rPr>
        <w:t xml:space="preserve"> </w:t>
      </w:r>
      <w:r w:rsidR="000D446F" w:rsidRPr="000D446F">
        <w:t xml:space="preserve">ist eine VR-Anwendung, die virtuelle Reisen an reale Orte ermöglicht. Die Umgebungen wurden mithilfe von Photogrammetrie erstellt und wirken dadurch besonders realistisch. Die Nutzer können sich frei im Raum bewegen und die Umgebung aus verschiedenen Perspektiven erkunden. Ergänzend stehen interaktive Elemente wie ein Reiseführer mit Informationen zu den besuchten Orten zur Verfügung. Der Schwerpunkt liegt </w:t>
      </w:r>
      <w:r w:rsidR="000D446F">
        <w:t xml:space="preserve">also </w:t>
      </w:r>
      <w:r w:rsidR="000D446F" w:rsidRPr="000D446F">
        <w:t xml:space="preserve">auf dem Erleben und Erkunden der Landschaften </w:t>
      </w:r>
      <w:r w:rsidR="00454FD4">
        <w:rPr>
          <w:b/>
          <w:bCs/>
        </w:rPr>
        <w:fldChar w:fldCharType="begin"/>
      </w:r>
      <w:r w:rsidR="00454FD4">
        <w:rPr>
          <w:b/>
          <w:bCs/>
        </w:rPr>
        <w:instrText xml:space="preserve"> ADDIN ZOTERO_ITEM CSL_CITATION {"citationID":"yoS4kTvj","properties":{"formattedCitation":"({\\i{}BRINK XR}, o.\\uc0\\u160{}J.; Meta, 2025b)","plainCitation":"(BRINK XR, o. J.; Meta, 2025b)","noteIndex":0},"citationItems":[{"id":69,"uris":["http://zotero.org/users/17761836/items/FY8YWLFZ"],"itemData":{"id":69,"type":"webpage","abstract":"Step into a postcard and explore the amazing places of the world as if you were standing there in person.\t BRINK XR brings fully-immersive Virtual Travel Experiences of stunning real-world locations to your Phone, Tablet, or Virtual Reality device.  Walk along towering mountaintops, explore ancient landmarks, and travel to the furthest reaches of the world from your home.","language":"en","title":"BRINK XR","URL":"https://www.BrinkXR.com/","accessed":{"date-parts":[["2025",8,26]]}}},{"id":43,"uris":["http://zotero.org/users/17761836/items/2WMPPZCA"],"itemData":{"id":43,"type":"webpage","abstract":"Erleben Sie einige der atemberaubendsten Naturwunder der Welt als immersive 3D-Umgebungen! Fühlen Sie sich, als wären Sie wirklich dort, während BRINK Traveler Ihnen diese ikonischen Reiseziele heute bringt! </w:instrText>
      </w:r>
      <w:r w:rsidR="00454FD4">
        <w:rPr>
          <w:rFonts w:ascii="Segoe UI Emoji" w:hAnsi="Segoe UI Emoji" w:cs="Segoe UI Emoji"/>
          <w:b/>
          <w:bCs/>
        </w:rPr>
        <w:instrText>🌄</w:instrText>
      </w:r>
      <w:r w:rsidR="00454FD4">
        <w:rPr>
          <w:b/>
          <w:bCs/>
        </w:rPr>
        <w:instrText>\n\n</w:instrText>
      </w:r>
      <w:r w:rsidR="00454FD4">
        <w:rPr>
          <w:rFonts w:ascii="Segoe UI Emoji" w:hAnsi="Segoe UI Emoji" w:cs="Segoe UI Emoji"/>
          <w:b/>
          <w:bCs/>
        </w:rPr>
        <w:instrText>🏞️</w:instrText>
      </w:r>
      <w:r w:rsidR="00454FD4">
        <w:rPr>
          <w:b/>
          <w:bCs/>
        </w:rPr>
        <w:instrText xml:space="preserve"> Auf dem Programm:\n• 48 unglaubliche 3D-immersive Umgebungen\n• Reisen Sie allein oder mit Freunden und Familie im Mehrspielermodus\n• Machen Sie Fotos, die Sie speichern oder mit Freunden teilen können\n• Neue Orte und Funktionen werden regelmäßig hinzugefügt\n• Und vieles mehr!","container-title":"Oculus","language":"de","title":"BRINK Traveler auf Meta Quest","URL":"https://www.meta.com/de-de/experiences/brink-traveler/3635172946605196/","author":[{"family":"Meta","given":""}],"accessed":{"date-parts":[["2025",8,26]]},"issued":{"date-parts":[["2025"]]}}}],"schema":"https://github.com/citation-style-language/schema/raw/master/csl-citation.json"} </w:instrText>
      </w:r>
      <w:r w:rsidR="00454FD4">
        <w:rPr>
          <w:b/>
          <w:bCs/>
        </w:rPr>
        <w:fldChar w:fldCharType="separate"/>
      </w:r>
      <w:r w:rsidR="00454FD4" w:rsidRPr="00454FD4">
        <w:rPr>
          <w:kern w:val="0"/>
        </w:rPr>
        <w:t>(</w:t>
      </w:r>
      <w:r w:rsidR="00454FD4" w:rsidRPr="00454FD4">
        <w:rPr>
          <w:i/>
          <w:iCs/>
          <w:kern w:val="0"/>
        </w:rPr>
        <w:t>BRINK XR</w:t>
      </w:r>
      <w:r w:rsidR="00454FD4" w:rsidRPr="00454FD4">
        <w:rPr>
          <w:kern w:val="0"/>
        </w:rPr>
        <w:t>, o. J.; Meta, 2025b)</w:t>
      </w:r>
      <w:r w:rsidR="00454FD4">
        <w:rPr>
          <w:b/>
          <w:bCs/>
        </w:rPr>
        <w:fldChar w:fldCharType="end"/>
      </w:r>
      <w:r w:rsidR="000D446F">
        <w:rPr>
          <w:b/>
          <w:bCs/>
        </w:rPr>
        <w:t>.</w:t>
      </w:r>
    </w:p>
    <w:p w14:paraId="453A6571" w14:textId="77777777" w:rsidR="00713308" w:rsidRPr="005323C1" w:rsidRDefault="00713308" w:rsidP="00713308"/>
    <w:p w14:paraId="6C52717F" w14:textId="53B8E765"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 Ein Bildungsaspekt oder spielerische Interaktion ist jedoch nur minimal vorhanden, sodass die Verbindung von Naturerlebnis und Lernen nur bedingt realisiert wird</w:t>
      </w:r>
      <w:r w:rsidR="00752F78">
        <w:t xml:space="preserve"> </w:t>
      </w:r>
      <w:r w:rsidR="00752F78">
        <w:fldChar w:fldCharType="begin"/>
      </w:r>
      <w:r w:rsidR="003A209D">
        <w:instrText xml:space="preserve"> ADDIN ZOTERO_ITEM CSL_CITATION {"citationID":"iMOasLgR","properties":{"formattedCitation":"(Meta, 2025b)","plainCitation":"(Meta, 2025b)","dontUpdate":true,"noteIndex":0},"citationItems":[{"id":47,"uris":["http://zotero.org/users/17761836/items/GDQFMKRG"],"itemData":{"id":47,"type":"webpage","title":"Nature Treks VR für Meta Quest | Quest VR-Games | Meta Store","URL":"https://www.meta.com/de-de/experiences/nature-treks-vr/2616537008386430/","author":[{"family":"Meta","given":""}],"accessed":{"date-parts":[["2025",8,26]]},"issued":{"date-parts":[["2025"]]}}}],"schema":"https://github.com/citation-style-language/schema/raw/master/csl-citation.json"} </w:instrText>
      </w:r>
      <w:r w:rsidR="00752F78">
        <w:fldChar w:fldCharType="separate"/>
      </w:r>
      <w:r w:rsidR="00752F78" w:rsidRPr="00752F78">
        <w:t>(Meta, 2025</w:t>
      </w:r>
      <w:r w:rsidR="00EB4E6E">
        <w:t>f</w:t>
      </w:r>
      <w:r w:rsidR="00752F78" w:rsidRPr="00752F78">
        <w:t>)</w:t>
      </w:r>
      <w:r w:rsidR="00752F78">
        <w:fldChar w:fldCharType="end"/>
      </w:r>
      <w:r w:rsidR="00713308" w:rsidRPr="005323C1">
        <w:t>.</w:t>
      </w:r>
    </w:p>
    <w:p w14:paraId="31D8FFFC" w14:textId="77777777" w:rsidR="00713308" w:rsidRPr="005323C1" w:rsidRDefault="00713308" w:rsidP="00713308"/>
    <w:p w14:paraId="18926616" w14:textId="6007DF71" w:rsidR="00713308"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bleibt die Interaktivität beschränkt</w:t>
      </w:r>
      <w:r w:rsidR="000D446F">
        <w:t xml:space="preserve">. </w:t>
      </w:r>
      <w:r w:rsidRPr="005323C1">
        <w:t>Beobachtung und freies Erkunden sind möglich, doch ein integriertes System zur Dokumentation von Beobachtungen oder Gamification-Elemente fehlen, sodass das Engagement über längere Zeit begrenzt sein kann</w:t>
      </w:r>
      <w:r w:rsidR="00752F78">
        <w:t xml:space="preserve"> </w:t>
      </w:r>
      <w:r w:rsidR="00752F78">
        <w:fldChar w:fldCharType="begin"/>
      </w:r>
      <w:r w:rsidR="00D13568">
        <w:instrText xml:space="preserve"> ADDIN ZOTERO_ITEM CSL_CITATION {"citationID":"MKyPZQwq","properties":{"formattedCitation":"(Meta, 2025g; Picselica, o.\\uc0\\u160{}J.)","plainCitation":"(Meta, 2025g; Picselica, o. J.)","noteIndex":0},"citationItems":[{"id":49,"uris":["http://zotero.org/users/17761836/items/A5WL8JMW"],"itemData":{"id":49,"type":"webpage","abstract":"Ocean Rift ist die weltweit erste Aqua-Safari-Erfahrung in VR. Erkunde eine lebendige Unterwasserwelt voller Delfine, Haie, Schildkröten, Seeschlangen, Rochen, Walen, Manatis, Seelöwen und sogar prähistorischen Tieren! Die App bietet 14 Habitate, die du erkunden kannst.","container-title":"Oculus","language":"de","title":"Ocean Rift auf Meta Quest","URL":"https://www.meta.com/de-de/experiences/ocean-rift/2134272053250863/","author":[{"family":"Meta","given":""}],"accessed":{"date-parts":[["2025",8,26]]},"issued":{"date-parts":[["2025"]]}}},{"id":51,"uris":["http://zotero.org/users/17761836/items/F4SIRLES"],"itemData":{"id":51,"type":"webpage","container-title":"Picselica","language":"en","title":"Ocean Rift","URL":"https://www.picselicavr.com/oceanrift","author":[{"family":"Picselica","given":""}],"accessed":{"date-parts":[["2025",8,26]]}}}],"schema":"https://github.com/citation-style-language/schema/raw/master/csl-citation.json"} </w:instrText>
      </w:r>
      <w:r w:rsidR="00752F78">
        <w:fldChar w:fldCharType="separate"/>
      </w:r>
      <w:r w:rsidR="00D13568" w:rsidRPr="00D13568">
        <w:rPr>
          <w:kern w:val="0"/>
        </w:rPr>
        <w:t>(Meta, 2025g; Picselica, o. J.)</w:t>
      </w:r>
      <w:r w:rsidR="00752F78">
        <w:fldChar w:fldCharType="end"/>
      </w:r>
      <w:r w:rsidR="00752F78">
        <w:t>.</w:t>
      </w:r>
    </w:p>
    <w:p w14:paraId="5668EE71" w14:textId="77777777" w:rsidR="00752F78" w:rsidRPr="005323C1" w:rsidRDefault="00752F78" w:rsidP="00713308"/>
    <w:p w14:paraId="4E1357B5" w14:textId="7C9AA2C4" w:rsidR="00713308" w:rsidRDefault="005323C1" w:rsidP="00713308">
      <w:proofErr w:type="spellStart"/>
      <w:r w:rsidRPr="005323C1">
        <w:rPr>
          <w:b/>
          <w:bCs/>
        </w:rPr>
        <w:t>WildXR</w:t>
      </w:r>
      <w:proofErr w:type="spellEnd"/>
      <w:r w:rsidRPr="005323C1">
        <w:t xml:space="preserve"> </w:t>
      </w:r>
      <w:r w:rsidR="00713308" w:rsidRPr="005323C1">
        <w:t xml:space="preserve">nutzt 360°-Videos, um </w:t>
      </w:r>
      <w:commentRangeStart w:id="56"/>
      <w:commentRangeStart w:id="57"/>
      <w:r w:rsidR="00713308" w:rsidRPr="005323C1">
        <w:t>reale Tiere in ihren Lebensräumen zu zeigen</w:t>
      </w:r>
      <w:commentRangeEnd w:id="56"/>
      <w:r w:rsidR="001F3A28">
        <w:rPr>
          <w:rStyle w:val="Kommentarzeichen"/>
        </w:rPr>
        <w:commentReference w:id="56"/>
      </w:r>
      <w:commentRangeEnd w:id="57"/>
      <w:r w:rsidR="00023F94">
        <w:rPr>
          <w:rStyle w:val="Kommentarzeichen"/>
        </w:rPr>
        <w:commentReference w:id="57"/>
      </w:r>
      <w:r w:rsidR="00713308" w:rsidRPr="005323C1">
        <w:t>.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r w:rsidR="003A209D">
        <w:t xml:space="preserve"> </w:t>
      </w:r>
      <w:r w:rsidR="003A209D">
        <w:fldChar w:fldCharType="begin"/>
      </w:r>
      <w:r w:rsidR="006E5FE1">
        <w:instrText xml:space="preserve"> ADDIN ZOTERO_ITEM CSL_CITATION {"citationID":"dPMVNHzR","properties":{"formattedCitation":"(Meta, 2025d)","plainCitation":"(Meta, 2025d)","dontUpdate":true,"noteIndex":0},"citationItems":[{"id":63,"uris":["http://zotero.org/users/17761836/items/UHHZ63K6"],"itemData":{"id":63,"type":"webpage","title":"WildXR für Meta Quest | Quest VR-Games | Meta Store","URL":"https://www.meta.com/de-de/experiences/wildxr/3634799699973926/","author":[{"family":"Meta","given":""}],"accessed":{"date-parts":[["2025",8,26]]},"issued":{"date-parts":[["2025"]]}}}],"schema":"https://github.com/citation-style-language/schema/raw/master/csl-citation.json"} </w:instrText>
      </w:r>
      <w:r w:rsidR="003A209D">
        <w:fldChar w:fldCharType="separate"/>
      </w:r>
      <w:r w:rsidR="003A209D" w:rsidRPr="003A209D">
        <w:t>(Meta, 2025</w:t>
      </w:r>
      <w:r w:rsidR="00EB4E6E">
        <w:t>h</w:t>
      </w:r>
      <w:r w:rsidR="003A209D" w:rsidRPr="003A209D">
        <w:t>)</w:t>
      </w:r>
      <w:r w:rsidR="003A209D">
        <w:fldChar w:fldCharType="end"/>
      </w:r>
      <w:r w:rsidR="00713308" w:rsidRPr="005323C1">
        <w:t>.</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2289FD5E" w:rsidR="00713308" w:rsidRPr="005323C1" w:rsidRDefault="005323C1" w:rsidP="00713308">
      <w:r w:rsidRPr="005323C1">
        <w:rPr>
          <w:b/>
          <w:bCs/>
        </w:rPr>
        <w:t>Living Room</w:t>
      </w:r>
      <w:r w:rsidR="00713308" w:rsidRPr="005323C1">
        <w:t xml:space="preserve"> ermöglicht, Tiere direkt in der eigenen Umgebung zu betrachten</w:t>
      </w:r>
      <w:r w:rsidR="0046443F">
        <w:t>. E</w:t>
      </w:r>
      <w:r w:rsidR="00713308" w:rsidRPr="005323C1">
        <w:t xml:space="preserv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r w:rsidR="003A209D">
        <w:t xml:space="preserve"> </w:t>
      </w:r>
      <w:r w:rsidR="003A209D">
        <w:fldChar w:fldCharType="begin"/>
      </w:r>
      <w:r w:rsidR="006E5FE1">
        <w:instrText xml:space="preserve"> ADDIN ZOTERO_ITEM CSL_CITATION {"citationID":"dDePHKei","properties":{"formattedCitation":"(Meta, 2025b; Streule, o.\\uc0\\u160{}J.)","plainCitation":"(Meta, 2025b; Streule, o. J.)","dontUpdate":true,"noteIndex":0},"citationItems":[{"id":59,"uris":["http://zotero.org/users/17761836/items/JGMWCN6P"],"itemData":{"id":59,"type":"webpage","abstract":"Verwandle dein Zuhause mit Living Room in ein gemütliches Wildtierreservat! Mache deine Möbel zu lebhaften Inseln, kümmere dich um niedliche Tiere, züchte einzigartige Farbvarianten und gestalte deinen Raum mit bunten Dekorationen. Schließe Quests ab, um im Normalen Modus neue Biome freizuschalten, löse Rätsel im Herausforderungsmodus oder entspanne und dekoriere im Kreativmodus. Du kannst sogar dein Lieblingstier in ein lebensgroßes Haustier verwandeln! Jetzt erhältlich für Quest 2, 3 &amp; 3S.","container-title":"Oculus","language":"de","title":"Living Room auf Meta Quest","URL":"https://www.meta.com/de-de/experiences/living-room/7778145568911617/","author":[{"family":"Meta","given":""}],"accessed":{"date-parts":[["2025",8,26]]},"issued":{"date-parts":[["2025"]]}}},{"id":57,"uris":["http://zotero.org/users/17761836/items/8XSFUVVC"],"itemData":{"id":57,"type":"post-weblog","abstract":"BUY IT NOW! \nFor Meta Quest 2/3/3s  Buy It Now!","container-title":"Thoughtfish","language":"en-US","title":"Living Room","URL":"https://www.thoughtfish.de/projects/living-room/","author":[{"family":"Streule","given":"Nicolas"}],"accessed":{"date-parts":[["2025",8,26]]}}}],"schema":"https://github.com/citation-style-language/schema/raw/master/csl-citation.json"} </w:instrText>
      </w:r>
      <w:r w:rsidR="003A209D">
        <w:fldChar w:fldCharType="separate"/>
      </w:r>
      <w:r w:rsidR="003A209D" w:rsidRPr="003A209D">
        <w:rPr>
          <w:kern w:val="0"/>
        </w:rPr>
        <w:t>(Meta, 2025</w:t>
      </w:r>
      <w:r w:rsidR="00EB4E6E">
        <w:rPr>
          <w:kern w:val="0"/>
        </w:rPr>
        <w:t>d</w:t>
      </w:r>
      <w:r w:rsidR="003A209D" w:rsidRPr="003A209D">
        <w:rPr>
          <w:kern w:val="0"/>
        </w:rPr>
        <w:t>; Streule, o. J.)</w:t>
      </w:r>
      <w:r w:rsidR="003A209D">
        <w:fldChar w:fldCharType="end"/>
      </w:r>
      <w:r w:rsidR="00713308" w:rsidRPr="005323C1">
        <w:t>.</w:t>
      </w:r>
    </w:p>
    <w:p w14:paraId="66DB07F0" w14:textId="77777777" w:rsidR="00713308" w:rsidRPr="005323C1" w:rsidRDefault="00713308" w:rsidP="00713308"/>
    <w:p w14:paraId="7BCC7280" w14:textId="0D3DB880" w:rsidR="00713308" w:rsidRDefault="005323C1" w:rsidP="00713308">
      <w:proofErr w:type="spellStart"/>
      <w:r w:rsidRPr="005323C1">
        <w:rPr>
          <w:b/>
          <w:bCs/>
        </w:rPr>
        <w:t>Animalz</w:t>
      </w:r>
      <w:proofErr w:type="spellEnd"/>
      <w:r w:rsidRPr="005323C1">
        <w:rPr>
          <w:b/>
          <w:bCs/>
        </w:rPr>
        <w:t xml:space="preserve"> </w:t>
      </w:r>
      <w:r w:rsidR="00C96678" w:rsidRPr="005323C1">
        <w:rPr>
          <w:b/>
          <w:bCs/>
        </w:rPr>
        <w:t>VR</w:t>
      </w:r>
      <w:r w:rsidR="00C96678" w:rsidRPr="005323C1">
        <w:t xml:space="preserve"> </w:t>
      </w:r>
      <w:r w:rsidR="00C96678">
        <w:t>erlaubt</w:t>
      </w:r>
      <w:r w:rsidR="00713308" w:rsidRPr="005323C1">
        <w:t xml:space="preserve">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r w:rsidR="006E5FE1">
        <w:t xml:space="preserve"> </w:t>
      </w:r>
      <w:r w:rsidR="006E5FE1">
        <w:fldChar w:fldCharType="begin"/>
      </w:r>
      <w:r w:rsidR="006E5FE1">
        <w:instrText xml:space="preserve"> ADDIN ZOTERO_ITEM CSL_CITATION {"citationID":"2sv3nnFd","properties":{"formattedCitation":"(Meta, 2025a)","plainCitation":"(Meta, 2025a)","noteIndex":0},"citationItems":[{"id":67,"uris":["http://zotero.org/users/17761836/items/CNCC5G9E"],"itemData":{"id":67,"type":"webpage","abstract":"Create an interactive Zoo in your home with over 60 animals! Try this animal VR experience!\n- pass through enabled to see animals in your actual surroundings in mixed reality\n- animals: placeable &amp; moveable with random spawn options\n- variety of pre-made &amp; customizable animal placements:\n-- full size &amp; half sized animals\n-- tabletop sized animals\n- animals include: tigers, rhinos, hippos, lions, great white sharks, turtles,, elephants, dinosaurs, birds, and more!\n\nMajor February 2025 update!","container-title":"Oculus","language":"de","title":"Animalz Mixed Reality auf Meta Quest","URL":"https://www.meta.com/de-de/experiences/animalz-mixed-reality/5583019775107608/","author":[{"family":"Meta","given":""}],"accessed":{"date-parts":[["2025",8,26]]},"issued":{"date-parts":[["2025"]]}}}],"schema":"https://github.com/citation-style-language/schema/raw/master/csl-citation.json"} </w:instrText>
      </w:r>
      <w:r w:rsidR="006E5FE1">
        <w:fldChar w:fldCharType="separate"/>
      </w:r>
      <w:r w:rsidR="006E5FE1" w:rsidRPr="006E5FE1">
        <w:t>(Meta, 2025</w:t>
      </w:r>
      <w:r w:rsidR="006E5FE1">
        <w:t>a</w:t>
      </w:r>
      <w:r w:rsidR="006E5FE1" w:rsidRPr="006E5FE1">
        <w:t>)</w:t>
      </w:r>
      <w:r w:rsidR="006E5FE1">
        <w:fldChar w:fldCharType="end"/>
      </w:r>
      <w:r w:rsidR="00713308" w:rsidRPr="005323C1">
        <w:t>.</w:t>
      </w:r>
    </w:p>
    <w:p w14:paraId="35D6271C" w14:textId="77777777" w:rsidR="006E5FE1" w:rsidRDefault="006E5FE1" w:rsidP="00713308"/>
    <w:p w14:paraId="1B527DDA" w14:textId="16C2A5F4" w:rsidR="006E5FE1" w:rsidRPr="006E5FE1" w:rsidRDefault="00454FD4" w:rsidP="00713308">
      <w:pPr>
        <w:rPr>
          <w:b/>
          <w:bCs/>
        </w:rPr>
      </w:pPr>
      <w:r w:rsidRPr="00454FD4">
        <w:t xml:space="preserve">Die Anwendung </w:t>
      </w:r>
      <w:r w:rsidRPr="00454FD4">
        <w:rPr>
          <w:b/>
          <w:bCs/>
        </w:rPr>
        <w:t>ZOSU Zoo</w:t>
      </w:r>
      <w:r w:rsidRPr="00454FD4">
        <w:t xml:space="preserve"> bietet eine virtuelle Zoo-Umgebung mit über 140 </w:t>
      </w:r>
      <w:r w:rsidR="0079003D">
        <w:t xml:space="preserve">verschiedenen </w:t>
      </w:r>
      <w:r w:rsidRPr="00454FD4">
        <w:t xml:space="preserve">Tieren </w:t>
      </w:r>
      <w:r w:rsidR="0079003D">
        <w:t>und</w:t>
      </w:r>
      <w:r w:rsidRPr="00454FD4">
        <w:t xml:space="preserve"> 60 Dschungelpflanzen. Neben einem klassischen Zoo-Szenario („Zoo Land“) steht mit ZOSU Ocean eine Erweiterung mit 30 Ozean-Leveln zur Verfügung. </w:t>
      </w:r>
      <w:r w:rsidR="00C96678">
        <w:t xml:space="preserve">Durch </w:t>
      </w:r>
      <w:r w:rsidR="00C96678" w:rsidRPr="00454FD4">
        <w:t>die</w:t>
      </w:r>
      <w:r w:rsidRPr="00454FD4">
        <w:t xml:space="preserve"> Integration von Mixed-Reality- und Handtracking-Funktionen</w:t>
      </w:r>
      <w:r>
        <w:t xml:space="preserve"> können die Nutzer</w:t>
      </w:r>
      <w:r w:rsidRPr="00454FD4">
        <w:t xml:space="preserve"> ein</w:t>
      </w:r>
      <w:r>
        <w:t>en</w:t>
      </w:r>
      <w:r w:rsidRPr="00454FD4">
        <w:t xml:space="preserve"> eigene</w:t>
      </w:r>
      <w:r>
        <w:t xml:space="preserve">n Zoo </w:t>
      </w:r>
      <w:r w:rsidRPr="00454FD4">
        <w:t>in der realen Umgebung gestalte</w:t>
      </w:r>
      <w:r>
        <w:t>n</w:t>
      </w:r>
      <w:r w:rsidRPr="00454FD4">
        <w:t>. Seit der Erstveröffentlichung im Mai 2022 wurde die Anwendung kontinuierlich erweitert</w:t>
      </w:r>
      <w:r>
        <w:t>.</w:t>
      </w:r>
      <w:r w:rsidRPr="00454FD4">
        <w:t xml:space="preserve"> Im Juli 2024 kamen</w:t>
      </w:r>
      <w:r>
        <w:t xml:space="preserve"> die</w:t>
      </w:r>
      <w:r w:rsidRPr="00454FD4">
        <w:t xml:space="preserve"> Mixed-Reality- und Handtracking-Features hinzu, im Oktober 2024 neue Tierarten wie Buckelwal, Schildkröte und Dinosaurier. Im Februar 2025 folgte schließlich ein 360°-Strandvideo mit interaktiven Mini-Tieren</w:t>
      </w:r>
      <w:r>
        <w:t xml:space="preserve">. </w:t>
      </w:r>
      <w:r w:rsidR="006E5FE1">
        <w:rPr>
          <w:b/>
          <w:bCs/>
        </w:rPr>
        <w:fldChar w:fldCharType="begin"/>
      </w:r>
      <w:r>
        <w:rPr>
          <w:b/>
          <w:bCs/>
        </w:rPr>
        <w:instrText xml:space="preserve"> ADDIN ZOTERO_ITEM CSL_CITATION {"citationID":"L0Vw5xLH","properties":{"formattedCitation":"(Meta, 2025f)","plainCitation":"(Meta, 2025f)","dontUpdate":true,"noteIndex":0},"citationItems":[{"id":64,"uris":["http://zotero.org/users/17761836/items/8NWIVXKX"],"itemData":{"id":64,"type":"webpage","abstract":"- This is a relaxing zoo experience with over 140 high detailed animals to see and 60 jungle plants.\n- Mixed reality and hand tracking areas allow you to create a zoo home along with jungle environments.\n- ZOSU Zoo VR Land &amp; 30 ZOSU Ocean VR levels are waiting for you in classic VR.\n\nAnimals include: lions, sharks, dinosaurs, clown fish, pre-historic fish, elephants, whales, crocodiles, tigers, octopus, whales, dolphins, horses, cats, dogs, and more.\n\nMajor Feb. '25 Update: 360 beach video areas","container-title":"Oculus","language":"de","title":"ZOSU Zoo auf Meta Quest","URL":"https://www.meta.com/de-de/experiences/zosu-zoo/3623396967784471/","author":[{"family":"Meta","given":""}],"accessed":{"date-parts":[["2025",8,26]]},"issued":{"date-parts":[["2025"]]}}}],"schema":"https://github.com/citation-style-language/schema/raw/master/csl-citation.json"} </w:instrText>
      </w:r>
      <w:r w:rsidR="006E5FE1">
        <w:rPr>
          <w:b/>
          <w:bCs/>
        </w:rPr>
        <w:fldChar w:fldCharType="separate"/>
      </w:r>
      <w:r w:rsidR="006E5FE1" w:rsidRPr="006E5FE1">
        <w:t>(Meta, 2025</w:t>
      </w:r>
      <w:r w:rsidR="00EB4E6E">
        <w:t>i</w:t>
      </w:r>
      <w:r w:rsidR="006E5FE1" w:rsidRPr="006E5FE1">
        <w:t>)</w:t>
      </w:r>
      <w:r w:rsidR="006E5FE1">
        <w:rPr>
          <w:b/>
          <w:bCs/>
        </w:rPr>
        <w:fldChar w:fldCharType="end"/>
      </w:r>
      <w:r>
        <w:rPr>
          <w:b/>
          <w:bCs/>
        </w:rPr>
        <w:t>.</w:t>
      </w:r>
    </w:p>
    <w:p w14:paraId="6D51A36A" w14:textId="77777777" w:rsidR="00713308" w:rsidRPr="005323C1" w:rsidRDefault="00713308" w:rsidP="00713308"/>
    <w:p w14:paraId="6FF710B7" w14:textId="4ADDFA17"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w:t>
      </w:r>
      <w:proofErr w:type="spellStart"/>
      <w:r w:rsidRPr="005323C1">
        <w:t>cartoonhaft</w:t>
      </w:r>
      <w:proofErr w:type="spellEnd"/>
      <w:r w:rsidRPr="005323C1">
        <w:t xml:space="preserve"> dargestellt</w:t>
      </w:r>
      <w:r w:rsidR="005323C1">
        <w:t xml:space="preserve"> </w:t>
      </w:r>
      <w:r w:rsidR="00454FD4">
        <w:t>oder es</w:t>
      </w:r>
      <w:r w:rsidR="005323C1">
        <w:t xml:space="preserve"> fehlen</w:t>
      </w:r>
      <w:r w:rsidRPr="005323C1">
        <w:t xml:space="preserve"> Interaktivität </w:t>
      </w:r>
      <w:r w:rsidR="00454FD4">
        <w:t>bzw.</w:t>
      </w:r>
      <w:r w:rsidRPr="005323C1">
        <w:t xml:space="preserve"> edukativer Mehrwert. </w:t>
      </w:r>
      <w:r w:rsidR="005323C1">
        <w:t xml:space="preserve">Mixed-Reality-Anwendungen, die </w:t>
      </w:r>
      <w:r w:rsidRPr="005323C1">
        <w:t>realistische Darstellung, aktive Beteiligung</w:t>
      </w:r>
      <w:r w:rsidR="005323C1">
        <w:t xml:space="preserve"> wie z.B. Fotografie,</w:t>
      </w:r>
      <w:r w:rsidRPr="005323C1">
        <w:t xml:space="preserve"> spielerische Elemente und </w:t>
      </w:r>
      <w:r w:rsidR="005323C1">
        <w:t xml:space="preserve">einen edukativen Mehrwert kombinieren, wurden bei der Recherche nicht gefunden. </w:t>
      </w:r>
    </w:p>
    <w:p w14:paraId="74493C61" w14:textId="77777777" w:rsidR="00713308" w:rsidRPr="005323C1" w:rsidRDefault="00713308" w:rsidP="00713308"/>
    <w:p w14:paraId="5AECB00B" w14:textId="0ADCC603" w:rsidR="00D52B11" w:rsidRPr="005323C1" w:rsidRDefault="00713308">
      <w:r w:rsidRPr="005323C1">
        <w:lastRenderedPageBreak/>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w:t>
      </w:r>
      <w:r w:rsidR="00E443FB">
        <w:t>.</w:t>
      </w:r>
    </w:p>
    <w:p w14:paraId="5AECB00C" w14:textId="77777777" w:rsidR="00D52B11" w:rsidRDefault="00A47A5C">
      <w:pPr>
        <w:pStyle w:val="berschrift1"/>
        <w:numPr>
          <w:ilvl w:val="0"/>
          <w:numId w:val="1"/>
        </w:numPr>
      </w:pPr>
      <w:bookmarkStart w:id="58" w:name="_Toc207020142"/>
      <w:bookmarkStart w:id="59" w:name="_Toc207280799"/>
      <w:bookmarkStart w:id="60" w:name="_Ref207281229"/>
      <w:commentRangeStart w:id="61"/>
      <w:r w:rsidRPr="005323C1">
        <w:lastRenderedPageBreak/>
        <w:t>Anforderungen</w:t>
      </w:r>
      <w:commentRangeEnd w:id="61"/>
      <w:r w:rsidR="00DC16C2" w:rsidRPr="005323C1">
        <w:rPr>
          <w:rStyle w:val="Kommentarzeichen"/>
          <w:b w:val="0"/>
          <w:kern w:val="16"/>
        </w:rPr>
        <w:commentReference w:id="61"/>
      </w:r>
      <w:bookmarkEnd w:id="58"/>
      <w:bookmarkEnd w:id="59"/>
      <w:bookmarkEnd w:id="60"/>
    </w:p>
    <w:p w14:paraId="5F049225" w14:textId="5765ED7F" w:rsidR="0081354C" w:rsidRPr="00AB683F" w:rsidRDefault="00E3645C" w:rsidP="00AB683F">
      <w:r w:rsidRPr="00E3645C">
        <w:fldChar w:fldCharType="begin"/>
      </w:r>
      <w:r w:rsidRPr="00E3645C">
        <w:instrText xml:space="preserve"> REF _Ref207281439 \h </w:instrText>
      </w:r>
      <w:r>
        <w:instrText xml:space="preserve"> \* MERGEFORMAT </w:instrText>
      </w:r>
      <w:r w:rsidRPr="00E3645C">
        <w:fldChar w:fldCharType="separate"/>
      </w:r>
      <w:r w:rsidRPr="00E3645C">
        <w:t>Tabelle 1</w:t>
      </w:r>
      <w:r w:rsidRPr="00E3645C">
        <w:fldChar w:fldCharType="end"/>
      </w:r>
      <w:r w:rsidRPr="00E3645C">
        <w:t xml:space="preserve"> </w:t>
      </w:r>
      <w:r w:rsidR="00AB683F" w:rsidRPr="00E3645C">
        <w:t>gibt</w:t>
      </w:r>
      <w:r w:rsidR="00AB683F" w:rsidRPr="00AB683F">
        <w:t xml:space="preserve"> einen detaillierten Überblick über alle Anforderungen an die MR-Anwendung. Jedes Kriterium ist dabei einer Priorität Muss, Soll oder Kann</w:t>
      </w:r>
      <w:r w:rsidR="00AB683F">
        <w:t xml:space="preserve"> </w:t>
      </w:r>
      <w:r w:rsidR="00AB683F" w:rsidRPr="00AB683F">
        <w:t xml:space="preserve">zugeordnet. Anhand der Priorisierung lässt sich sofort erkennen, welche Anforderungen für die Umsetzung besonders </w:t>
      </w:r>
      <w:r w:rsidR="00F77A70">
        <w:t>wichtig</w:t>
      </w:r>
      <w:r w:rsidR="00AB683F" w:rsidRPr="00AB683F">
        <w:t xml:space="preserve"> sind. Die Tabelle deckt verschiedene Bereiche des Spiels ab, </w:t>
      </w:r>
      <w:r w:rsidR="00F77A70">
        <w:t>unter anderem</w:t>
      </w:r>
      <w:r w:rsidR="00AB683F" w:rsidRPr="00AB683F">
        <w:t xml:space="preserve"> die Gestaltung der Spielumgebung und des Tagebuchs</w:t>
      </w:r>
      <w:r w:rsidR="00AB683F">
        <w:t xml:space="preserve">, </w:t>
      </w:r>
      <w:r w:rsidR="00AB683F" w:rsidRPr="00AB683F">
        <w:t xml:space="preserve">das Verhalten der Tiere </w:t>
      </w:r>
      <w:r w:rsidR="00F77A70">
        <w:t>und</w:t>
      </w:r>
      <w:r w:rsidR="00AB683F"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62" w:name="_heading=h.9q2pvid0hg6a" w:colFirst="0" w:colLast="0"/>
      <w:bookmarkStart w:id="63" w:name="_Ref207281439"/>
      <w:bookmarkStart w:id="64" w:name="_Toc207107958"/>
      <w:bookmarkEnd w:id="62"/>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bookmarkEnd w:id="63"/>
      <w:r w:rsidR="0081354C">
        <w:rPr>
          <w:sz w:val="16"/>
          <w:szCs w:val="18"/>
        </w:rPr>
        <w:t xml:space="preserve"> -</w:t>
      </w:r>
      <w:r w:rsidRPr="005323C1">
        <w:rPr>
          <w:sz w:val="16"/>
          <w:szCs w:val="18"/>
        </w:rPr>
        <w:t xml:space="preserve"> </w:t>
      </w:r>
      <w:r w:rsidR="00A47A5C" w:rsidRPr="005323C1">
        <w:rPr>
          <w:sz w:val="16"/>
          <w:szCs w:val="16"/>
        </w:rPr>
        <w:t>Anforderungen</w:t>
      </w:r>
      <w:bookmarkEnd w:id="64"/>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r w:rsidRPr="005323C1">
              <w:rPr>
                <w:rFonts w:eastAsia="Calibri"/>
                <w:b/>
                <w:sz w:val="16"/>
                <w:szCs w:val="16"/>
              </w:rPr>
              <w:t>Muss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r>
              <w:rPr>
                <w:rFonts w:eastAsia="Calibri"/>
                <w:sz w:val="16"/>
                <w:szCs w:val="16"/>
              </w:rPr>
              <w:t>Kann</w:t>
            </w:r>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65"/>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65"/>
            <w:r w:rsidR="00D90497" w:rsidRPr="005323C1">
              <w:rPr>
                <w:rStyle w:val="Kommentarzeichen"/>
              </w:rPr>
              <w:commentReference w:id="65"/>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71" w14:textId="77777777">
        <w:trPr>
          <w:trHeight w:val="333"/>
        </w:trPr>
        <w:tc>
          <w:tcPr>
            <w:tcW w:w="495" w:type="dxa"/>
          </w:tcPr>
          <w:p w14:paraId="5AECB06D" w14:textId="77777777" w:rsidR="00D52B11" w:rsidRPr="005323C1" w:rsidRDefault="00A47A5C">
            <w:pPr>
              <w:spacing w:line="240" w:lineRule="auto"/>
              <w:jc w:val="center"/>
              <w:rPr>
                <w:rFonts w:eastAsia="Calibri"/>
                <w:sz w:val="16"/>
                <w:szCs w:val="16"/>
              </w:rPr>
            </w:pPr>
            <w:r w:rsidRPr="005323C1">
              <w:rPr>
                <w:rFonts w:eastAsia="Calibri"/>
                <w:sz w:val="16"/>
                <w:szCs w:val="16"/>
              </w:rPr>
              <w:t>6.1</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76" w14:textId="77777777">
        <w:trPr>
          <w:trHeight w:val="345"/>
        </w:trPr>
        <w:tc>
          <w:tcPr>
            <w:tcW w:w="495" w:type="dxa"/>
          </w:tcPr>
          <w:p w14:paraId="5AECB072" w14:textId="77777777" w:rsidR="00D52B11" w:rsidRPr="005323C1" w:rsidRDefault="00A47A5C">
            <w:pPr>
              <w:spacing w:line="240" w:lineRule="auto"/>
              <w:jc w:val="center"/>
              <w:rPr>
                <w:rFonts w:eastAsia="Calibri"/>
                <w:sz w:val="16"/>
                <w:szCs w:val="16"/>
              </w:rPr>
            </w:pPr>
            <w:r w:rsidRPr="005323C1">
              <w:rPr>
                <w:rFonts w:eastAsia="Calibri"/>
                <w:sz w:val="16"/>
                <w:szCs w:val="16"/>
              </w:rPr>
              <w:t>6.2</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77777777" w:rsidR="00D52B11" w:rsidRPr="005323C1" w:rsidRDefault="00A47A5C">
            <w:pPr>
              <w:spacing w:line="240" w:lineRule="auto"/>
              <w:jc w:val="center"/>
              <w:rPr>
                <w:rFonts w:eastAsia="Calibri"/>
                <w:sz w:val="16"/>
                <w:szCs w:val="16"/>
              </w:rPr>
            </w:pPr>
            <w:r w:rsidRPr="005323C1">
              <w:rPr>
                <w:rFonts w:eastAsia="Calibri"/>
                <w:sz w:val="16"/>
                <w:szCs w:val="16"/>
              </w:rPr>
              <w:t>6.3</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r>
              <w:rPr>
                <w:rFonts w:eastAsia="Calibri"/>
                <w:sz w:val="16"/>
                <w:szCs w:val="16"/>
              </w:rPr>
              <w:t>Kann</w:t>
            </w:r>
          </w:p>
        </w:tc>
      </w:tr>
    </w:tbl>
    <w:p w14:paraId="4F0034F9" w14:textId="77777777" w:rsidR="0081354C" w:rsidRDefault="0081354C" w:rsidP="0081354C"/>
    <w:p w14:paraId="06E895C9" w14:textId="5254834A" w:rsidR="0081354C" w:rsidRDefault="0081354C" w:rsidP="0081354C">
      <w:r>
        <w:t xml:space="preserve">Der Fokus der Anwendung liegt auf der Umsetzung der Anforderungen, die ein immersives Mixed-Reality-Erlebnis ermöglichen. Besonders wichtig ist eine frei begehbare Umgebung, das realistische Verhalten der Tiere sowie die Integration der virtuellen Tiere in die reale Umgebung. Zentrale Funktionen wie Fotografie und das Entdeckertagebuch sind als Muss-Anforderungen definiert, da sie die Hauptfunktionen der Anwendung darstellen. </w:t>
      </w:r>
      <w:r w:rsidR="00DD65E3">
        <w:t xml:space="preserve">Wichtige </w:t>
      </w:r>
      <w:r>
        <w:t xml:space="preserve">Anforderungen, die das </w:t>
      </w:r>
      <w:r w:rsidR="00DD65E3">
        <w:t xml:space="preserve">Spiel </w:t>
      </w:r>
      <w:r>
        <w:t xml:space="preserve">erweitern, aber nicht </w:t>
      </w:r>
      <w:r w:rsidR="00DD65E3">
        <w:t xml:space="preserve">unbedingt </w:t>
      </w:r>
      <w:r>
        <w:t>für den Prototypen notwendig sind, werden als Sollte klassifiziert. Dazu zählen zum Beispiel dynamische Tageszeiten, daran angepasste Auftrittswahrscheinlichkeiten der Tiere oder eingeblendete virtuelle Umgebungsobjekte wie Bäum</w:t>
      </w:r>
      <w:r w:rsidR="000129FE">
        <w:t xml:space="preserve">e oder </w:t>
      </w:r>
      <w:r>
        <w:t xml:space="preserve">Felsen. Optionale </w:t>
      </w:r>
      <w:r w:rsidR="00DD65E3">
        <w:t>Details</w:t>
      </w:r>
      <w:r>
        <w:t xml:space="preserve"> wie Belohnungssysteme, Multiplayer oder erweiterbare Umgebungen werden als Kann-Anforderungen </w:t>
      </w:r>
      <w:r w:rsidR="00DD65E3">
        <w:t>markiert</w:t>
      </w:r>
      <w:r>
        <w:t xml:space="preserve">, da sie zusätzlichen Nutzen bieten, aber nicht zwingend erforderlich sind. </w:t>
      </w:r>
      <w:r w:rsidRPr="0081354C">
        <w:t xml:space="preserve">Die Anwendung ist so konzipiert, dass sie flexibel erweitert werden kann, </w:t>
      </w:r>
      <w:r w:rsidR="000129FE">
        <w:t>zum Beispiel</w:t>
      </w:r>
      <w:r w:rsidRPr="0081354C">
        <w:t xml:space="preserve"> durch neue Umgebungen, Tiere oder Kamerafunktionen</w:t>
      </w:r>
      <w:r w:rsidR="000129FE">
        <w:t xml:space="preserve"> wie Zoom oder Blitz</w:t>
      </w:r>
      <w:r w:rsidRPr="0081354C">
        <w:t xml:space="preserve">.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Tier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66" w:name="_Toc207020143"/>
      <w:bookmarkStart w:id="67" w:name="_Toc207280800"/>
      <w:bookmarkStart w:id="68" w:name="_Ref207281246"/>
      <w:r w:rsidRPr="005323C1">
        <w:lastRenderedPageBreak/>
        <w:t>Technologieauswahl</w:t>
      </w:r>
      <w:bookmarkEnd w:id="66"/>
      <w:bookmarkEnd w:id="67"/>
      <w:bookmarkEnd w:id="68"/>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69" w:name="_Toc207020144"/>
      <w:bookmarkStart w:id="70" w:name="_Toc207280801"/>
      <w:r w:rsidRPr="005323C1">
        <w:t>Hardware</w:t>
      </w:r>
      <w:bookmarkEnd w:id="69"/>
      <w:bookmarkEnd w:id="70"/>
    </w:p>
    <w:p w14:paraId="6C42A345" w14:textId="45117B98"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w:t>
      </w:r>
      <w:proofErr w:type="spellStart"/>
      <w:r w:rsidRPr="005323C1">
        <w:t>Passthroughfunktion</w:t>
      </w:r>
      <w:proofErr w:type="spellEnd"/>
      <w:r w:rsidRPr="005323C1">
        <w:t xml:space="preserve"> beschr</w:t>
      </w:r>
      <w:r w:rsidR="002209DF" w:rsidRPr="005323C1">
        <w:t>ei</w:t>
      </w:r>
      <w:r w:rsidRPr="005323C1">
        <w:t>bt die Möglichkeit</w:t>
      </w:r>
      <w:r w:rsidR="004204BF">
        <w:t>,</w:t>
      </w:r>
      <w:r w:rsidRPr="005323C1">
        <w:t xml:space="preserve"> die reale Welt durch die Brille zu sehen und darüber virtuelle Elemente einzublenden. D</w:t>
      </w:r>
      <w:r w:rsidR="004204BF">
        <w:t>a</w:t>
      </w:r>
      <w:r w:rsidRPr="005323C1">
        <w:t>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 xml:space="preserve">Auch die Erfassung von Gesten und damit eine intuitive Steuerung ohne Controller ist mit der MetaQuest3 möglich. Zudem sorgen </w:t>
      </w:r>
      <w:proofErr w:type="gramStart"/>
      <w:r w:rsidRPr="005323C1">
        <w:rPr>
          <w:color w:val="000000" w:themeColor="text1"/>
        </w:rPr>
        <w:t>die integrierten Stereolautsprecher</w:t>
      </w:r>
      <w:proofErr w:type="gramEnd"/>
      <w:r w:rsidRPr="005323C1">
        <w:rPr>
          <w:color w:val="000000" w:themeColor="text1"/>
        </w:rPr>
        <w:t xml:space="preserve"> für eine parallele Ansprache mehrerer Sinne und erreichen damit eine verbesserte Immersion.</w:t>
      </w:r>
      <w:r w:rsidRPr="005323C1">
        <w:t xml:space="preserve"> </w:t>
      </w:r>
      <w:r w:rsidRPr="005323C1">
        <w:fldChar w:fldCharType="begin"/>
      </w:r>
      <w:r w:rsidR="00D13568">
        <w:instrText xml:space="preserve"> ADDIN ZOTERO_ITEM CSL_CITATION {"citationID":"K7L7kvGJ","properties":{"formattedCitation":"({\\i{}Meta Quest 3}, o.\\uc0\\u160{}J.)","plainCitation":"(Meta Quest 3, o. J.)","noteIndex":0},"citationItems":[{"id":"oh4GiPE6/Ppmtc9l1","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r w:rsidRPr="005323C1">
        <w:rPr>
          <w:i/>
        </w:rPr>
        <w:t>Meta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71" w:name="_Toc207020145"/>
      <w:bookmarkStart w:id="72" w:name="_Toc207280802"/>
      <w:r w:rsidRPr="005323C1">
        <w:t>Entwicklungsumgebung</w:t>
      </w:r>
      <w:bookmarkEnd w:id="71"/>
      <w:bookmarkEnd w:id="72"/>
    </w:p>
    <w:p w14:paraId="683AE894" w14:textId="2AA41592" w:rsidR="005D21EC" w:rsidRPr="005323C1" w:rsidRDefault="005D21EC" w:rsidP="00D174FC">
      <w:pPr>
        <w:pStyle w:val="Aufzhlungsliste"/>
        <w:numPr>
          <w:ilvl w:val="0"/>
          <w:numId w:val="0"/>
        </w:numPr>
        <w:spacing w:before="240" w:after="240"/>
      </w:pPr>
      <w:r w:rsidRPr="005323C1">
        <w:t xml:space="preserve">Um </w:t>
      </w:r>
      <w:proofErr w:type="gramStart"/>
      <w:r w:rsidRPr="005323C1">
        <w:t>einen Prototypen</w:t>
      </w:r>
      <w:proofErr w:type="gramEnd"/>
      <w:r w:rsidRPr="005323C1">
        <w:t xml:space="preserve"> entwickeln zu können, ist eine Entwicklungsumgebung nötig, </w:t>
      </w:r>
      <w:r w:rsidR="004204BF">
        <w:t>welche</w:t>
      </w:r>
      <w:r w:rsidRPr="005323C1">
        <w:t xml:space="preserv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D13568">
        <w:instrText xml:space="preserve"> ADDIN ZOTERO_ITEM CSL_CITATION {"citationID":"5ObpTAfU","properties":{"formattedCitation":"(Frank, 2022)","plainCitation":"(Frank, 2022)","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55A1142E"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benutzerfreundlich beschrieben </w:t>
      </w:r>
      <w:r w:rsidRPr="005323C1">
        <w:fldChar w:fldCharType="begin"/>
      </w:r>
      <w:r w:rsidR="00D13568">
        <w:instrText xml:space="preserve"> ADDIN ZOTERO_ITEM CSL_CITATION {"citationID":"VSr4GIxU","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Community und eine gute </w:t>
      </w:r>
      <w:r w:rsidRPr="005323C1">
        <w:lastRenderedPageBreak/>
        <w:t xml:space="preserve">Dokumentation unterstützt </w:t>
      </w:r>
      <w:r w:rsidRPr="005323C1">
        <w:fldChar w:fldCharType="begin"/>
      </w:r>
      <w:r w:rsidR="00D13568">
        <w:instrText xml:space="preserve"> ADDIN ZOTERO_ITEM CSL_CITATION {"citationID":"7Df0Qf3q","properties":{"formattedCitation":"(Dadson, 2023)","plainCitation":"(Dadson, 2023)","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Zudem bietet Unity einen kostenlosen Unity Student Zugang an und ist aufgrund geringerer Lohnkosten auch im kommerziellen Bereich in der Regel günstiger als die Unreal Engine </w:t>
      </w:r>
      <w:r w:rsidRPr="005323C1">
        <w:fldChar w:fldCharType="begin"/>
      </w:r>
      <w:r w:rsidR="00D13568">
        <w:instrText xml:space="preserve"> ADDIN ZOTERO_ITEM CSL_CITATION {"citationID":"GuuHXHIb","properties":{"formattedCitation":"(Dadson, 2023)","plainCitation":"(Dadson, 2023)","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D13568">
        <w:instrText xml:space="preserve"> ADDIN ZOTERO_ITEM CSL_CITATION {"citationID":"ptR0NwFR","properties":{"formattedCitation":"(Frank, 2022; Rocketbrush, 2024)","plainCitation":"(Frank, 2022; Rocketbrush, 2024)","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Frank, 2022; Rocketbrush,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D13568">
        <w:instrText xml:space="preserve"> ADDIN ZOTERO_ITEM CSL_CITATION {"citationID":"G1FoXG5E","properties":{"formattedCitation":"(Satya, 2023)","plainCitation":"(Satya, 2023)","noteIndex":0},"citationItems":[{"id":"oh4GiPE6/jdPosUsP","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verbreitet. Einer der Gründe ist die gute Skalierbarkeit von Unity </w:t>
      </w:r>
      <w:r w:rsidRPr="005323C1">
        <w:fldChar w:fldCharType="begin"/>
      </w:r>
      <w:r w:rsidR="00D13568">
        <w:instrText xml:space="preserve"> ADDIN ZOTERO_ITEM CSL_CITATION {"citationID":"JeqirNYq","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D13568">
        <w:instrText xml:space="preserve"> ADDIN ZOTERO_ITEM CSL_CITATION {"citationID":"NXP1OLki","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25F59055"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D13568">
        <w:instrText xml:space="preserve"> ADDIN ZOTERO_ITEM CSL_CITATION {"citationID":"JW98iQLi","properties":{"formattedCitation":"(Dadson, 2023; Rocketbrush, 2024)","plainCitation":"(Dadson, 2023;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Dadson, 2023; Rocketbrush,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D13568">
        <w:instrText xml:space="preserve"> ADDIN ZOTERO_ITEM CSL_CITATION {"citationID":"knsrMfWE","properties":{"formattedCitation":"(Dadson, 2023; Frank, 2022)","plainCitation":"(Dadson, 2023; Frank, 2022)","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Dadson, 2023; Frank, 2022)</w:t>
      </w:r>
      <w:r w:rsidRPr="005323C1">
        <w:fldChar w:fldCharType="end"/>
      </w:r>
      <w:r w:rsidRPr="005323C1">
        <w:t xml:space="preserve">. Allerdings ermöglicht </w:t>
      </w:r>
      <w:r w:rsidR="004204BF">
        <w:t>das</w:t>
      </w:r>
      <w:r w:rsidRPr="005323C1">
        <w:t xml:space="preserve"> auch die Entwicklung von AAA-Spielen, da größere Dateien verarbeitet werden können und dadurch eine hohe Leistung und Performance bei großen Projekte zu beobachten ist </w:t>
      </w:r>
      <w:r w:rsidRPr="005323C1">
        <w:fldChar w:fldCharType="begin"/>
      </w:r>
      <w:r w:rsidR="00D13568">
        <w:instrText xml:space="preserve"> ADDIN ZOTERO_ITEM CSL_CITATION {"citationID":"Qr9IGCfS","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D13568">
        <w:instrText xml:space="preserve"> ADDIN ZOTERO_ITEM CSL_CITATION {"citationID":"bsDa9wL9","properties":{"formattedCitation":"(Frank, 2022; Rocketbrush, 2024)","plainCitation":"(Frank, 2022; Rocketbrush, 2024)","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Frank, 2022; Rocketbrush, 2024)</w:t>
      </w:r>
      <w:r w:rsidRPr="005323C1">
        <w:fldChar w:fldCharType="end"/>
      </w:r>
      <w:r w:rsidRPr="005323C1">
        <w:t>. Zudem ist der Quellcode für Unreal frei verfügbar und es entsteht die Möglichkeit</w:t>
      </w:r>
      <w:r w:rsidR="004204BF">
        <w:t>,</w:t>
      </w:r>
      <w:r w:rsidRPr="005323C1">
        <w:t xml:space="preserve">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Da Unity geeigneter für die Entwicklung von Prototypen ist und einen guten Support für die zur Verfügung gestellte Brille bietet, wird diese Entwicklungsumgebung abschließend gewählt. Zwar bietet Unreal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73" w:name="_Toc207020146"/>
      <w:bookmarkStart w:id="74" w:name="_Toc207280803"/>
      <w:r w:rsidRPr="005323C1">
        <w:t>Programmiersprache</w:t>
      </w:r>
      <w:bookmarkEnd w:id="73"/>
      <w:bookmarkEnd w:id="74"/>
    </w:p>
    <w:p w14:paraId="5AECB0C8" w14:textId="4B01A75B" w:rsidR="00D52B11" w:rsidRPr="005323C1" w:rsidRDefault="00A47A5C">
      <w:pPr>
        <w:spacing w:before="240" w:after="240"/>
      </w:pPr>
      <w:r w:rsidRPr="005323C1">
        <w:t xml:space="preserve">Die Wahl der Programmiersprache hängt </w:t>
      </w:r>
      <w:r w:rsidR="00B70CFB">
        <w:t>stark</w:t>
      </w:r>
      <w:r w:rsidRPr="005323C1">
        <w:t xml:space="preserve"> mit der gewählten </w:t>
      </w:r>
      <w:r w:rsidR="00023F94">
        <w:t>Umgebung</w:t>
      </w:r>
      <w:commentRangeStart w:id="75"/>
      <w:r w:rsidRPr="005323C1">
        <w:t xml:space="preserve"> </w:t>
      </w:r>
      <w:commentRangeEnd w:id="75"/>
      <w:r w:rsidR="00524D09">
        <w:rPr>
          <w:rStyle w:val="Kommentarzeichen"/>
        </w:rPr>
        <w:commentReference w:id="75"/>
      </w:r>
      <w:r w:rsidRPr="005323C1">
        <w:t xml:space="preserve">sowie den technischen Anforderungen der Zielplattform zusammen. In diesem Projekt wurde Unity als </w:t>
      </w:r>
      <w:r w:rsidRPr="005323C1">
        <w:lastRenderedPageBreak/>
        <w:t xml:space="preserve">Engine in Kombination mit der </w:t>
      </w:r>
      <w:proofErr w:type="spellStart"/>
      <w:r w:rsidRPr="005323C1">
        <w:t>Meta</w:t>
      </w:r>
      <w:proofErr w:type="spellEnd"/>
      <w:r w:rsidRPr="005323C1">
        <w:t xml:space="preserve"> Quest 3 als Zielgerät gewählt. Dennoch ist es sinnvoll, auch die Programmiersprachen anderer gängiger </w:t>
      </w:r>
      <w:proofErr w:type="spellStart"/>
      <w:r w:rsidRPr="005323C1">
        <w:t>Engines</w:t>
      </w:r>
      <w:proofErr w:type="spellEnd"/>
      <w:r w:rsidRPr="005323C1">
        <w:t xml:space="preserve"> zu betrachten, um die Entscheidung besser einordnen zu können.</w:t>
      </w:r>
    </w:p>
    <w:p w14:paraId="511965E7" w14:textId="6AF55E90" w:rsidR="000A3AA1" w:rsidRDefault="00F04095" w:rsidP="000A3AA1">
      <w:pPr>
        <w:spacing w:before="240" w:after="240"/>
      </w:pPr>
      <w:r w:rsidRPr="00F04095">
        <w:rPr>
          <w:b/>
          <w:bCs/>
        </w:rPr>
        <w:t>C#</w:t>
      </w:r>
      <w:r w:rsidRPr="00F04095">
        <w:t xml:space="preserve"> ist</w:t>
      </w:r>
      <w:r w:rsidR="00B70CFB">
        <w:t xml:space="preserve"> wie bereits erwähnt</w:t>
      </w:r>
      <w:r w:rsidRPr="00F04095">
        <w:t xml:space="preserve"> die zentrale Programmiersprache von Unity. </w:t>
      </w:r>
      <w:r w:rsidR="000A3AA1">
        <w:t xml:space="preserve"> Es</w:t>
      </w:r>
      <w:r w:rsidR="000A3AA1" w:rsidRPr="000A3AA1">
        <w:t xml:space="preserve"> ist eine universell einsetzbare</w:t>
      </w:r>
      <w:r w:rsidR="000A3AA1">
        <w:t>, objektorientierte</w:t>
      </w:r>
      <w:r w:rsidR="000A3AA1" w:rsidRPr="000A3AA1">
        <w:t xml:space="preserve"> Programmiersprache, die </w:t>
      </w:r>
      <w:r w:rsidR="000A3AA1">
        <w:t>si</w:t>
      </w:r>
      <w:r w:rsidR="000A3AA1" w:rsidRPr="000A3AA1">
        <w:t>ch gut für verschiedene Softwareprojekte eignet.</w:t>
      </w:r>
      <w:r w:rsidR="000A3AA1">
        <w:t xml:space="preserve"> Sie ist leichter zu erlernen, bietet eine automatische Speicherverwaltung und eine klare, einfache Syntax, was besonders für Einsteiger in die Spiele- und AR/VR-Entwicklung vorteilhaft ist</w:t>
      </w:r>
      <w:r w:rsidR="00B70CFB">
        <w:t xml:space="preserve">. </w:t>
      </w:r>
      <w:r w:rsidR="00B70CFB" w:rsidRPr="00B70CFB">
        <w:t>Darüber hinaus ist C# stark in die Unity-Engine integriert</w:t>
      </w:r>
      <w:r w:rsidR="00B70CFB">
        <w:t xml:space="preserve">. </w:t>
      </w:r>
      <w:r w:rsidR="000A3AA1">
        <w:t>Unity nutzt C# zur Skripterstellung, was eine schnelle Umsetzung von Ideen, Prototypen und interaktiven Anwendungen ermöglicht. Zudem ist C# durch die umfangreiche Unity-Community und zahlreiche Tutorials stark unterstützt, was die Einarbeitung erleichtert</w:t>
      </w:r>
      <w:r w:rsidR="00C65B90">
        <w:t xml:space="preserve"> </w:t>
      </w:r>
      <w:r w:rsidR="00C65B90">
        <w:fldChar w:fldCharType="begin"/>
      </w:r>
      <w:r w:rsidR="00C65B90">
        <w:instrText xml:space="preserve"> ADDIN ZOTERO_ITEM CSL_CITATION {"citationID":"vAgoKgZk","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t>.</w:t>
      </w:r>
    </w:p>
    <w:p w14:paraId="648283A5" w14:textId="77A05FAD" w:rsidR="00B70CFB" w:rsidRDefault="000A3AA1" w:rsidP="000A3AA1">
      <w:pPr>
        <w:spacing w:before="240" w:after="240"/>
      </w:pPr>
      <w:r>
        <w:t xml:space="preserve">Im Gegensatz dazu ist </w:t>
      </w:r>
      <w:r w:rsidRPr="00B70CFB">
        <w:rPr>
          <w:b/>
          <w:bCs/>
        </w:rPr>
        <w:t>C++</w:t>
      </w:r>
      <w:r>
        <w:t xml:space="preserve"> eine leistungsfähige Programmiersprache, die hauptsächlich in der Unreal Engine verwendet wird. Sie erlaubt manuelle Speicherverwaltung</w:t>
      </w:r>
      <w:r w:rsidR="00B70CFB">
        <w:t xml:space="preserve"> und</w:t>
      </w:r>
      <w:r>
        <w:t xml:space="preserve"> Kontrolle über Systemressourcen. Dadurch lassen sich Projekte mit hohen Anforderungen an Leistung und Effizienz optimal umsetzen</w:t>
      </w:r>
      <w:r w:rsidR="00B70CFB">
        <w:t xml:space="preserve">. </w:t>
      </w:r>
      <w:r>
        <w:t>C++ erfordert jedoch eine längere Einarbeitungszeit und tiefere Programmierkenntnisse. Für Entwickler, die präzise Kontrolle über Hardware und Software benötigen, bietet C++ klare Vorteile, während Anfänger oft von der Komplexität und höheren Fehleranfälligkeit abgeschreckt werden</w:t>
      </w:r>
      <w:r w:rsidR="00C65B90">
        <w:t xml:space="preserve"> </w:t>
      </w:r>
      <w:r w:rsidR="00C65B90">
        <w:fldChar w:fldCharType="begin"/>
      </w:r>
      <w:r w:rsidR="00C65B90">
        <w:instrText xml:space="preserve"> ADDIN ZOTERO_ITEM CSL_CITATION {"citationID":"OPOUXpV3","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t xml:space="preserve">. </w:t>
      </w:r>
    </w:p>
    <w:p w14:paraId="432CDE65" w14:textId="66B000A3" w:rsidR="000A3AA1" w:rsidRDefault="00B70CFB" w:rsidP="000A3AA1">
      <w:pPr>
        <w:spacing w:before="240" w:after="240"/>
      </w:pPr>
      <w:r>
        <w:t xml:space="preserve">Durch </w:t>
      </w:r>
      <w:r w:rsidR="000A3AA1" w:rsidRPr="000A3AA1">
        <w:t xml:space="preserve">das </w:t>
      </w:r>
      <w:proofErr w:type="spellStart"/>
      <w:r w:rsidR="000A3AA1" w:rsidRPr="00B70CFB">
        <w:rPr>
          <w:b/>
          <w:bCs/>
        </w:rPr>
        <w:t>Blueprint</w:t>
      </w:r>
      <w:proofErr w:type="spellEnd"/>
      <w:r w:rsidR="000A3AA1" w:rsidRPr="00B70CFB">
        <w:rPr>
          <w:b/>
          <w:bCs/>
        </w:rPr>
        <w:t>-System</w:t>
      </w:r>
      <w:r>
        <w:t xml:space="preserve"> der Unreal Engine können </w:t>
      </w:r>
      <w:r w:rsidR="000A3AA1" w:rsidRPr="000A3AA1">
        <w:t xml:space="preserve">Entwickler die gesamte Anwendungslogik über </w:t>
      </w:r>
      <w:r w:rsidR="000A3AA1">
        <w:t>Drag and Drop erstelle</w:t>
      </w:r>
      <w:r>
        <w:t>n</w:t>
      </w:r>
      <w:r w:rsidR="000A3AA1">
        <w:t>,</w:t>
      </w:r>
      <w:r w:rsidR="000A3AA1" w:rsidRPr="000A3AA1">
        <w:t xml:space="preserve"> </w:t>
      </w:r>
      <w:r>
        <w:t xml:space="preserve">ohne selbst </w:t>
      </w:r>
      <w:r w:rsidR="000A3AA1" w:rsidRPr="000A3AA1">
        <w:t>Code schreiben zu müssen. Dies erleichtert die schnelle Umsetzung von</w:t>
      </w:r>
      <w:r>
        <w:t xml:space="preserve"> ersten</w:t>
      </w:r>
      <w:r w:rsidR="000A3AA1" w:rsidRPr="000A3AA1">
        <w:t xml:space="preserve"> Ideen und Prototypen, insbesondere für Designer oder Einsteiger, die noch nicht mit C++ vertraut sind</w:t>
      </w:r>
      <w:r w:rsidR="00C65B90">
        <w:t xml:space="preserve"> </w:t>
      </w:r>
      <w:r w:rsidR="00C65B90">
        <w:fldChar w:fldCharType="begin"/>
      </w:r>
      <w:r w:rsidR="00C65B90">
        <w:instrText xml:space="preserve"> ADDIN ZOTERO_ITEM CSL_CITATION {"citationID":"WzjLy8Za","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rsidRPr="000A3AA1">
        <w:t>.</w:t>
      </w:r>
    </w:p>
    <w:p w14:paraId="5AECB0CD" w14:textId="3488BA79" w:rsidR="00D52B11" w:rsidRPr="005323C1" w:rsidRDefault="000A3AA1">
      <w:pPr>
        <w:spacing w:before="240" w:after="240"/>
      </w:pPr>
      <w:r>
        <w:t xml:space="preserve">Die Wahl zwischen C# und C++ sollte immer in Abhängigkeit von der Projektgröße, den Zielen und der Zielplattform erfolgen. Für dieses Projekt stellt die Kombination aus Unity und C# eine geeignete Wahl dar, da sie eine schnelle Entwicklung, einfache Handhabung und starke Community-Unterstützung bietet. C++ in Unreal Engine bietet hingegen Vorteile bei Leistung und Kontrolle, ist jedoch komplexer in der Umsetzung. Somit ist C# in Unity für die </w:t>
      </w:r>
      <w:proofErr w:type="spellStart"/>
      <w:r>
        <w:t>Meta</w:t>
      </w:r>
      <w:proofErr w:type="spellEnd"/>
      <w:r>
        <w:t xml:space="preserve"> Quest 3 die optimale Lösung, um effizient Anwendungen zu entwickeln, während C++ eher für größere und leistungsorientiertere Projekte geeignet ist.</w:t>
      </w:r>
    </w:p>
    <w:p w14:paraId="5AECB0D1" w14:textId="00607956" w:rsidR="00D52B11" w:rsidRPr="005323C1" w:rsidRDefault="00A47A5C">
      <w:pPr>
        <w:pStyle w:val="berschrift2"/>
        <w:numPr>
          <w:ilvl w:val="1"/>
          <w:numId w:val="1"/>
        </w:numPr>
      </w:pPr>
      <w:bookmarkStart w:id="76" w:name="_Ref205984459"/>
      <w:bookmarkStart w:id="77" w:name="_Ref205984467"/>
      <w:bookmarkStart w:id="78" w:name="_Ref206056087"/>
      <w:bookmarkStart w:id="79" w:name="_Ref206056091"/>
      <w:bookmarkStart w:id="80" w:name="_Toc207020148"/>
      <w:bookmarkStart w:id="81" w:name="_Toc207280804"/>
      <w:r w:rsidRPr="005323C1">
        <w:t>Architekturmodell</w:t>
      </w:r>
      <w:bookmarkEnd w:id="76"/>
      <w:bookmarkEnd w:id="77"/>
      <w:bookmarkEnd w:id="78"/>
      <w:bookmarkEnd w:id="79"/>
      <w:bookmarkEnd w:id="80"/>
      <w:bookmarkEnd w:id="81"/>
    </w:p>
    <w:p w14:paraId="63B9AFF7" w14:textId="590AC401"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 xml:space="preserve">noch genauer erläutert wird, erfolgt hierfür eine Aufteilung in Frontend und </w:t>
      </w:r>
      <w:proofErr w:type="gramStart"/>
      <w:r w:rsidRPr="005323C1">
        <w:t>Backend</w:t>
      </w:r>
      <w:proofErr w:type="gramEnd"/>
      <w:r w:rsidRPr="005323C1">
        <w:t>. Im Frontend sollen all die Funktionen sein</w:t>
      </w:r>
      <w:r w:rsidR="000B27E2">
        <w:t>,</w:t>
      </w:r>
      <w:r w:rsidRPr="005323C1">
        <w:t xml:space="preserve"> „die auf der Brille laufen“</w:t>
      </w:r>
      <w:r w:rsidR="000B27E2">
        <w:t>;</w:t>
      </w:r>
      <w:r w:rsidRPr="005323C1">
        <w:t xml:space="preserve">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22537D96" w:rsidR="00822284" w:rsidRPr="005323C1" w:rsidRDefault="00822284" w:rsidP="00B2621D">
      <w:pPr>
        <w:pStyle w:val="Aufzhlungsliste"/>
        <w:numPr>
          <w:ilvl w:val="0"/>
          <w:numId w:val="0"/>
        </w:numPr>
        <w:spacing w:before="240" w:after="240"/>
      </w:pPr>
      <w:r w:rsidRPr="005323C1">
        <w:lastRenderedPageBreak/>
        <w:t>Damit auch im Frontend und Backend selbst der Programmcode getrennt und damit test- und wartbar bleibt, ist es sinnvoll</w:t>
      </w:r>
      <w:r w:rsidR="00A747D4">
        <w:t>,</w:t>
      </w:r>
      <w:r w:rsidRPr="005323C1">
        <w:t xml:space="preserve"> auf bewährte Architekturmodelle zurückzugreifen. </w:t>
      </w:r>
      <w:r w:rsidRPr="005323C1">
        <w:rPr>
          <w:rFonts w:eastAsia="Calibri"/>
        </w:rPr>
        <w:t>Neben klassischen Aspekten sind auch XR-spezifische Anforderungen zu berücksichtigen</w:t>
      </w:r>
      <w:r w:rsidRPr="005323C1">
        <w:t xml:space="preserve">, wie sich zum Beispiel bei </w:t>
      </w:r>
      <w:r w:rsidR="00A747D4">
        <w:t xml:space="preserve">dem </w:t>
      </w:r>
      <w:r w:rsidRPr="005323C1">
        <w:t xml:space="preserve">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00A747D4">
        <w:rPr>
          <w:rFonts w:eastAsia="Calibri"/>
        </w:rPr>
        <w:t>Das</w:t>
      </w:r>
      <w:r w:rsidRPr="005323C1">
        <w:rPr>
          <w:rFonts w:eastAsia="Calibri"/>
        </w:rPr>
        <w:t xml:space="preserve"> erfordert visuelles Feedback sowie eine Aktualisierung des Objektzustands, etwa der Positionskoordinaten.</w:t>
      </w:r>
      <w:r w:rsidRPr="005323C1">
        <w:t xml:space="preserve"> Im Folgenden wird ein Überblick über die Architekturmodelle Model-View-Controller (MVC), Model-View-ViewModel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1DE81B55"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w:t>
      </w:r>
      <w:r w:rsidR="00A747D4">
        <w:t xml:space="preserve">von der Anwendung </w:t>
      </w:r>
      <w:r w:rsidRPr="005323C1">
        <w:t xml:space="preserve">zu den Daten zuständig. Die View enthält visuelle Elemente und das User Interface (UI). Der Controller stellt die Koordinationsschnittstelle zwischen diesen beiden Schichten dar, indem er die Kommunikation zwischen Model und View anstößt. Zu beachten ist, dass Model und View dabei </w:t>
      </w:r>
      <w:r w:rsidRPr="00A747D4">
        <w:rPr>
          <w:i/>
        </w:rPr>
        <w:t>miteinander</w:t>
      </w:r>
      <w:r w:rsidRPr="005323C1">
        <w:t xml:space="preserve"> und nicht </w:t>
      </w:r>
      <w:r w:rsidRPr="00A747D4">
        <w:rPr>
          <w:i/>
        </w:rPr>
        <w:t>über</w:t>
      </w:r>
      <w:r w:rsidRPr="005323C1">
        <w:t xml:space="preserve"> den Controller kommunizieren </w:t>
      </w:r>
      <w:r w:rsidRPr="005323C1">
        <w:fldChar w:fldCharType="begin"/>
      </w:r>
      <w:r w:rsidR="00D13568">
        <w:instrText xml:space="preserve"> ADDIN ZOTERO_ITEM CSL_CITATION {"citationID":"11Y1AKVy","properties":{"formattedCitation":"(Capilla, 2004; Majdak, 2023; Tuch, 2024)","plainCitation":"(Capilla, 2004; Majdak, 2023; Tuch, 2024)","noteIndex":0},"citationItems":[{"id":"oh4GiPE6/5B6auxTp","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Capilla, 2004; Majdak,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D13568">
        <w:instrText xml:space="preserve"> ADDIN ZOTERO_ITEM CSL_CITATION {"citationID":"3rYDEjuj","properties":{"formattedCitation":"(Tuch, 2024)","plainCitation":"(Tuch, 2024)","noteIndex":0},"citationItems":[{"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D13568">
        <w:instrText xml:space="preserve"> ADDIN ZOTERO_ITEM CSL_CITATION {"citationID":"3cTAHwiv","properties":{"formattedCitation":"(Majdak, 2023; Tuch, 2024; Unity Developers, o.\\uc0\\u160{}J.)","plainCitation":"(Majdak, 2023; Tuch, 2024; Unity Developer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oh4GiPE6/EuxEm8Rc","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Majdak, 2023; Tuch, 2024; Unity Developers, o. J.)</w:t>
      </w:r>
      <w:r w:rsidRPr="005323C1">
        <w:fldChar w:fldCharType="end"/>
      </w:r>
      <w:r w:rsidRPr="005323C1">
        <w:t xml:space="preserve">. </w:t>
      </w:r>
    </w:p>
    <w:p w14:paraId="48FC3C65" w14:textId="65384694"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D13568">
        <w:instrText xml:space="preserve"> ADDIN ZOTERO_ITEM CSL_CITATION {"citationID":"KAFYNgMK","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005E27F1">
        <w:t xml:space="preserve">aber </w:t>
      </w:r>
      <w:r w:rsidRPr="005323C1">
        <w:t>bei komplexeren Projekten</w:t>
      </w:r>
      <w:r w:rsidR="005E27F1">
        <w:t xml:space="preserve"> </w:t>
      </w:r>
      <w:r w:rsidRPr="005323C1">
        <w:t xml:space="preserve">schnell eine Alternative benötigt wird </w:t>
      </w:r>
      <w:r w:rsidRPr="005323C1">
        <w:fldChar w:fldCharType="begin"/>
      </w:r>
      <w:r w:rsidR="00D13568">
        <w:instrText xml:space="preserve"> ADDIN ZOTERO_ITEM CSL_CITATION {"citationID":"dFHxdT7m","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w:t>
      </w:r>
    </w:p>
    <w:p w14:paraId="03348499" w14:textId="55FC57A8" w:rsidR="00181E4C" w:rsidRPr="005323C1" w:rsidRDefault="00822284" w:rsidP="00B2621D">
      <w:pPr>
        <w:pStyle w:val="Aufzhlungsliste"/>
        <w:numPr>
          <w:ilvl w:val="0"/>
          <w:numId w:val="0"/>
        </w:numPr>
        <w:spacing w:before="240" w:after="240"/>
      </w:pPr>
      <w:r w:rsidRPr="005323C1">
        <w:t>Jedoch existieren auf dem MVC-Prinzip weiter</w:t>
      </w:r>
      <w:r w:rsidR="005E27F1">
        <w:t xml:space="preserve"> </w:t>
      </w:r>
      <w:r w:rsidRPr="005323C1">
        <w:t xml:space="preserve">entwickelte Architekturmodelle, die an XR-spezifische Bedarfe angepasst sind. So entwickelten </w:t>
      </w:r>
      <w:r w:rsidRPr="005323C1">
        <w:fldChar w:fldCharType="begin"/>
      </w:r>
      <w:r w:rsidR="00D13568">
        <w:instrText xml:space="preserve"> ADDIN ZOTERO_ITEM CSL_CITATION {"citationID":"rRGtrpga","properties":{"formattedCitation":"(Benbelkacem et al., 2019)","plainCitation":"(Benbelkacem et al., 2019)","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t>
      </w:r>
      <w:r w:rsidRPr="005323C1">
        <w:lastRenderedPageBreak/>
        <w:t>weitere Simulationen benötigt werden</w:t>
      </w:r>
      <w:r w:rsidR="002F5492">
        <w:t>. D</w:t>
      </w:r>
      <w:r w:rsidRPr="005323C1">
        <w:t xml:space="preserve">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D13568">
        <w:instrText xml:space="preserve"> ADDIN ZOTERO_ITEM CSL_CITATION {"citationID":"pGywmaVu","properties":{"formattedCitation":"(Benbelkacem et al., 2019)","plainCitation":"(Benbelkacem et al., 2019)","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2020 wurde dieses Modell um die Möglichkeit zur Entwicklung kollaborativer </w:t>
      </w:r>
      <w:r w:rsidR="002F5492">
        <w:t xml:space="preserve">Systeme </w:t>
      </w:r>
      <w:r w:rsidRPr="005323C1">
        <w:t xml:space="preserve">weiterentwickelt. Das „MVC-3DC“-Modell integriert Aspekte wie Kollaboration (Multiplayermodus), Verteilung, Interoperabilität und die Zusammenarbeit verschiedener Entwicklungsstellen und Systeme </w:t>
      </w:r>
      <w:r w:rsidRPr="005323C1">
        <w:fldChar w:fldCharType="begin"/>
      </w:r>
      <w:r w:rsidR="00D13568">
        <w:instrText xml:space="preserve"> ADDIN ZOTERO_ITEM CSL_CITATION {"citationID":"WQZc101Q","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D13568">
        <w:instrText xml:space="preserve"> ADDIN ZOTERO_ITEM CSL_CITATION {"citationID":"kBcg3TLi","properties":{"formattedCitation":"(Benbelkacem et al., 2020; Dewan, o.\\uc0\\u160{}J.; Fleury, o.\\uc0\\u160{}J.)","plainCitation":"(Benbelkacem et al., 2020; Dewan, o. J.; Fleury, o. J.)","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oh4GiPE6/twuALZZx","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oh4GiPE6/ForGH1GW","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Benbelkacem et al., 2020; Dewan, o. J.; Fleury, o. J.)</w:t>
      </w:r>
      <w:r w:rsidR="007A0789" w:rsidRPr="005323C1">
        <w:fldChar w:fldCharType="end"/>
      </w:r>
      <w:r w:rsidRPr="005323C1">
        <w:t>. All diese drei Methoden beschreiben die Art und Weise eines möglichen Zusammenspiels zwischen einem Client und einem Server und stellen somit nicht zwangsläufig eine Erweiterung des Architekturmodells an sich dar.</w:t>
      </w:r>
    </w:p>
    <w:p w14:paraId="10224216" w14:textId="7DE10886" w:rsidR="00181E4C" w:rsidRPr="005323C1" w:rsidRDefault="009964FF" w:rsidP="00752BD7">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für die Datenhaltung beziehungsweise Bereitstellung zuständig, die View (V) enthält visuelle Informationen und das ViewModel (VM) stellt die Brücke zwischen diesen beiden Schichten dar </w:t>
      </w:r>
      <w:r w:rsidRPr="005323C1">
        <w:fldChar w:fldCharType="begin"/>
      </w:r>
      <w:r w:rsidR="00D13568">
        <w:instrText xml:space="preserve"> ADDIN ZOTERO_ITEM CSL_CITATION {"citationID":"VMSgBpjY","properties":{"formattedCitation":"(Dhawan, 2024; Majdak, 2023; Stonis, 2024)","plainCitation":"(Dhawan, 2024; Majdak, 2023; Stonis, 2024)","noteIndex":0},"citationItems":[{"id":"oh4GiPE6/htXhcq6M","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Bei der MVC-Architektur steuert der Controller aktiv UI-Eingaben</w:t>
      </w:r>
      <w:r w:rsidR="001F2048">
        <w:t>,</w:t>
      </w:r>
      <w:r w:rsidRPr="005323C1">
        <w:t xml:space="preserve"> wohingegen der Datenfluss beim ViewModel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D13568">
        <w:instrText xml:space="preserve"> ADDIN ZOTERO_ITEM CSL_CITATION {"citationID":"NOLYpMMW","properties":{"formattedCitation":"(adegeo, o.\\uc0\\u160{}J.)","plainCitation":"(adegeo, o. J.)","noteIndex":0},"citationItems":[{"id":"oh4GiPE6/nsZbGY2z","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adegeo, o. J.)</w:t>
      </w:r>
      <w:r w:rsidRPr="005323C1">
        <w:fldChar w:fldCharType="end"/>
      </w:r>
      <w:r w:rsidRPr="005323C1">
        <w:t xml:space="preserve">. </w:t>
      </w:r>
      <w:r w:rsidR="001F2048">
        <w:t xml:space="preserve">Das </w:t>
      </w:r>
      <w:r w:rsidRPr="005323C1">
        <w:t xml:space="preserve">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t>
      </w:r>
      <w:r w:rsidR="005F33DF">
        <w:t>Während</w:t>
      </w:r>
      <w:r w:rsidR="00497EC1" w:rsidRPr="005323C1">
        <w:t xml:space="preserve"> bei MVC eine Kommunikation zwischen View und Model stattfindet, ist bei MVVM das ViewModel der Vermittlungspunkt zwischen diesen beiden Schichten.</w:t>
      </w:r>
      <w:r w:rsidR="00383857">
        <w:rPr>
          <w:noProof/>
        </w:rPr>
        <mc:AlternateContent>
          <mc:Choice Requires="wps">
            <w:drawing>
              <wp:anchor distT="0" distB="0" distL="114300" distR="114300" simplePos="0" relativeHeight="251668493" behindDoc="0" locked="0" layoutInCell="1" allowOverlap="1" wp14:anchorId="2DD8DB95" wp14:editId="5DB34C42">
                <wp:simplePos x="0" y="0"/>
                <wp:positionH relativeFrom="column">
                  <wp:posOffset>1076960</wp:posOffset>
                </wp:positionH>
                <wp:positionV relativeFrom="paragraph">
                  <wp:posOffset>2260600</wp:posOffset>
                </wp:positionV>
                <wp:extent cx="3605530" cy="635"/>
                <wp:effectExtent l="0" t="0" r="0" b="0"/>
                <wp:wrapTopAndBottom/>
                <wp:docPr id="269308527"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8DB95" id="_x0000_s1028" type="#_x0000_t202" style="position:absolute;left:0;text-align:left;margin-left:84.8pt;margin-top:178pt;width:283.9pt;height:.05pt;z-index:251668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" stroked="f">
                <v:textbox style="mso-fit-shape-to-text:t" inset="0,0,0,0">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v:textbox>
                <w10:wrap type="topAndBottom"/>
              </v:shape>
            </w:pict>
          </mc:Fallback>
        </mc:AlternateContent>
      </w:r>
      <w:r w:rsidR="00181E4C" w:rsidRPr="005323C1">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620A46D5" w:rsidR="00C933AB" w:rsidRPr="005323C1" w:rsidRDefault="00C933AB" w:rsidP="00B2621D">
      <w:pPr>
        <w:spacing w:before="240" w:after="240"/>
      </w:pPr>
      <w:r w:rsidRPr="005323C1">
        <w:rPr>
          <w:rFonts w:eastAsia="Calibri"/>
          <w:color w:val="000000" w:themeColor="text1"/>
        </w:rPr>
        <w:lastRenderedPageBreak/>
        <w:t xml:space="preserve">Eines der Hauptmerkmale MVVMs besteht in der strikten Trennung und damit fehlenden Kopplung zwischen </w:t>
      </w:r>
      <w:r w:rsidR="00067B3B">
        <w:rPr>
          <w:rFonts w:eastAsia="Calibri"/>
          <w:color w:val="000000" w:themeColor="text1"/>
        </w:rPr>
        <w:t xml:space="preserve">der </w:t>
      </w:r>
      <w:r w:rsidRPr="005323C1">
        <w:rPr>
          <w:rFonts w:eastAsia="Calibri"/>
          <w:color w:val="000000" w:themeColor="text1"/>
        </w:rPr>
        <w:t xml:space="preserve">Anzeige und </w:t>
      </w:r>
      <w:r w:rsidR="00067B3B">
        <w:rPr>
          <w:rFonts w:eastAsia="Calibri"/>
          <w:color w:val="000000" w:themeColor="text1"/>
        </w:rPr>
        <w:t xml:space="preserve">den </w:t>
      </w:r>
      <w:r w:rsidRPr="005323C1">
        <w:rPr>
          <w:rFonts w:eastAsia="Calibri"/>
          <w:color w:val="000000" w:themeColor="text1"/>
        </w:rPr>
        <w:t xml:space="preserve">Daten. </w:t>
      </w:r>
      <w:r w:rsidR="00067B3B">
        <w:rPr>
          <w:rFonts w:eastAsia="Calibri"/>
          <w:color w:val="000000" w:themeColor="text1"/>
        </w:rPr>
        <w:t>Das</w:t>
      </w:r>
      <w:r w:rsidRPr="005323C1">
        <w:rPr>
          <w:rFonts w:eastAsia="Calibri"/>
          <w:color w:val="000000" w:themeColor="text1"/>
        </w:rPr>
        <w:t xml:space="preserve">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D13568">
        <w:instrText xml:space="preserve"> ADDIN ZOTERO_ITEM CSL_CITATION {"citationID":"8fxRrMjK","properties":{"formattedCitation":"(Dhawan, 2024; Majdak, 2023; Stonis, 2024)","plainCitation":"(Dhawan, 2024; Majdak, 2023; Stonis, 2024)","noteIndex":0},"citationItems":[{"id":"oh4GiPE6/htXhcq6M","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D13568">
        <w:instrText xml:space="preserve"> ADDIN ZOTERO_ITEM CSL_CITATION {"citationID":"IZ3NVQhA","properties":{"formattedCitation":"(Majdak, 2023)","plainCitation":"(Majdak, 2023)","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Majdak,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1422380F"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D13568">
        <w:instrText xml:space="preserve"> ADDIN ZOTERO_ITEM CSL_CITATION {"citationID":"ez4rvA3c","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D13568">
        <w:instrText xml:space="preserve"> ADDIN ZOTERO_ITEM CSL_CITATION {"citationID":"WRKiPsxv","properties":{"formattedCitation":"(Majdak, 2023; Oriz, 2024; Vasconcelos, o.\\uc0\\u160{}J.)","plainCitation":"(Majdak, 2023; Oriz, 2024;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LCrjs2mJ","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Oriz, 2024; Vasconcelos, o. J.)</w:t>
      </w:r>
      <w:r w:rsidRPr="005323C1">
        <w:fldChar w:fldCharType="end"/>
      </w:r>
      <w:r w:rsidRPr="005323C1">
        <w:t>. Aktuell gibt es zudem keine (etablierten) Weiterentwicklungen von MVVM,</w:t>
      </w:r>
      <w:r w:rsidR="00F04095">
        <w:t xml:space="preserve"> </w:t>
      </w:r>
      <w:proofErr w:type="gramStart"/>
      <w:r w:rsidRPr="005323C1">
        <w:t>die spezielle Anforderungen</w:t>
      </w:r>
      <w:proofErr w:type="gramEnd"/>
      <w:r w:rsidRPr="005323C1">
        <w:t xml:space="preserve"> von XR-Anwendungen adressieren. </w:t>
      </w:r>
    </w:p>
    <w:p w14:paraId="224D4E9A" w14:textId="11B29541" w:rsidR="00C933AB" w:rsidRPr="005323C1" w:rsidRDefault="00C933AB" w:rsidP="00B2621D">
      <w:pPr>
        <w:spacing w:before="240" w:after="240"/>
      </w:pPr>
      <w:r w:rsidRPr="005323C1">
        <w:rPr>
          <w:b/>
        </w:rPr>
        <w:t>ECS</w:t>
      </w:r>
      <w:r w:rsidRPr="005323C1">
        <w:t xml:space="preserve"> Neben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D13568">
        <w:instrText xml:space="preserve"> ADDIN ZOTERO_ITEM CSL_CITATION {"citationID":"9xq4dz8o","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D13568">
        <w:instrText xml:space="preserve"> ADDIN ZOTERO_ITEM CSL_CITATION {"citationID":"yN7fvodn","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erfüllt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w:t>
      </w:r>
      <w:proofErr w:type="gramStart"/>
      <w:r w:rsidRPr="005323C1">
        <w:t>die anspruchsvolle Spiele</w:t>
      </w:r>
      <w:proofErr w:type="gramEnd"/>
      <w:r w:rsidRPr="005323C1">
        <w:t xml:space="preserve"> entwickeln wollen. </w:t>
      </w:r>
      <w:r w:rsidR="00067B3B">
        <w:t>Das</w:t>
      </w:r>
      <w:r w:rsidRPr="005323C1">
        <w:t xml:space="preserve"> bedeutet auch ein anspruchsvolleres Debugging und eine eingeschränkte Teamarbeit, bietet aber erhebliche Performancevorteile </w:t>
      </w:r>
      <w:r w:rsidRPr="005323C1">
        <w:fldChar w:fldCharType="begin"/>
      </w:r>
      <w:r w:rsidR="00D13568">
        <w:instrText xml:space="preserve"> ADDIN ZOTERO_ITEM CSL_CITATION {"citationID":"vYD4dWae","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Backend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w:t>
      </w:r>
      <w:r w:rsidRPr="005323C1">
        <w:lastRenderedPageBreak/>
        <w:t xml:space="preserve">MVVM wird aufgrund der erhöhten Komplexität für einen zeitgleich geringen Umfangs des </w:t>
      </w:r>
      <w:proofErr w:type="spellStart"/>
      <w:r w:rsidRPr="005323C1">
        <w:t>Backends</w:t>
      </w:r>
      <w:proofErr w:type="spellEnd"/>
      <w:r w:rsidRPr="005323C1">
        <w:t xml:space="preserve"> verworfen. </w:t>
      </w:r>
    </w:p>
    <w:p w14:paraId="64192F5F" w14:textId="2461047F"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00067B3B">
        <w:t>.</w:t>
      </w:r>
      <w:r w:rsidRPr="005323C1">
        <w:fldChar w:fldCharType="begin"/>
      </w:r>
      <w:r w:rsidRPr="005323C1">
        <w:fldChar w:fldCharType="separate"/>
      </w:r>
      <w:r w:rsidRPr="005323C1">
        <w:t>(Oriz, 2024; Wong, 2025)</w:t>
      </w:r>
      <w:r w:rsidRPr="005323C1">
        <w:fldChar w:fldCharType="end"/>
      </w:r>
      <w:r w:rsidRPr="005323C1">
        <w:t xml:space="preserve"> Da die Verwendung des nativen Data Bindings </w:t>
      </w:r>
      <w:r w:rsidR="00067B3B">
        <w:t>zwar</w:t>
      </w:r>
      <w:r w:rsidRPr="005323C1">
        <w:t xml:space="preserve"> komplex,</w:t>
      </w:r>
      <w:r w:rsidR="00067B3B">
        <w:t xml:space="preserve"> </w:t>
      </w:r>
      <w:r w:rsidRPr="005323C1">
        <w:t xml:space="preserve">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21DA6F55"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w:t>
      </w:r>
      <w:r w:rsidR="00067B3B">
        <w:t>Weil</w:t>
      </w:r>
      <w:r w:rsidRPr="005323C1">
        <w:t xml:space="preserve">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erden können. </w:t>
      </w:r>
      <w:r w:rsidR="00EA2AF0">
        <w:t>Das</w:t>
      </w:r>
      <w:r w:rsidRPr="005323C1">
        <w:t xml:space="preserve">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w:t>
      </w:r>
      <w:r w:rsidR="00EA2AF0">
        <w:t>r</w:t>
      </w:r>
      <w:r w:rsidRPr="005323C1">
        <w:t xml:space="preserv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Wartbarkeit) bieten zudem die Möglichkeit</w:t>
      </w:r>
      <w:r w:rsidR="00EA2AF0">
        <w:t>,</w:t>
      </w:r>
      <w:r w:rsidRPr="005323C1">
        <w:t xml:space="preserve">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t>
      </w:r>
      <w:r w:rsidRPr="005323C1">
        <w:lastRenderedPageBreak/>
        <w:t xml:space="preserve">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D13568">
        <w:instrText xml:space="preserve"> ADDIN ZOTERO_ITEM CSL_CITATION {"citationID":"DpAEmiga","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5AAF7DFA"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D13568">
        <w:instrText xml:space="preserve"> ADDIN ZOTERO_ITEM CSL_CITATION {"citationID":"sRYdFkpb","properties":{"formattedCitation":"(Benbelkacem et al., 2019)","plainCitation":"(Benbelkacem et al., 2019)","dontUpdate":true,"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und </w:t>
      </w:r>
      <w:r w:rsidRPr="005323C1">
        <w:fldChar w:fldCharType="begin"/>
      </w:r>
      <w:r w:rsidR="00D13568">
        <w:instrText xml:space="preserve"> ADDIN ZOTERO_ITEM CSL_CITATION {"citationID":"LpZK08gU","properties":{"formattedCitation":"(Benbelkacem et al., 2020)","plainCitation":"(Benbelkacem et al., 2020)","dontUpdate":true,"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erweitert. Um Tracking und komplexere Berechnungen zu kapseln</w:t>
      </w:r>
      <w:r w:rsidR="00F140B5">
        <w:t>,</w:t>
      </w:r>
      <w:r w:rsidRPr="005323C1">
        <w:t xml:space="preserve"> wird dem klassischen MVVM eine „Library“-Schicht hinzugefügt. Weiter wird die Trennung in Frontend und Backend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Kernaspekte der Weiterentwicklung sind also eine zusätzliche Schicht, zusätzliche Komponenten in der View und die Aufteilung in Frontend und Backend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82" w:name="_Ref205983975"/>
      <w:bookmarkStart w:id="83" w:name="_Ref205983978"/>
      <w:bookmarkStart w:id="84" w:name="_Toc207020149"/>
      <w:bookmarkStart w:id="85" w:name="_Toc207280805"/>
      <w:r w:rsidRPr="005323C1">
        <w:lastRenderedPageBreak/>
        <w:t>Konzept</w:t>
      </w:r>
      <w:bookmarkEnd w:id="82"/>
      <w:bookmarkEnd w:id="83"/>
      <w:bookmarkEnd w:id="84"/>
      <w:bookmarkEnd w:id="85"/>
    </w:p>
    <w:p w14:paraId="3A8A3243" w14:textId="5A2266A8" w:rsidR="00C06650" w:rsidRPr="005323C1" w:rsidRDefault="00C06650">
      <w:pPr>
        <w:pStyle w:val="berschrift2"/>
        <w:numPr>
          <w:ilvl w:val="1"/>
          <w:numId w:val="1"/>
        </w:numPr>
      </w:pPr>
      <w:bookmarkStart w:id="86" w:name="_Toc207020150"/>
      <w:bookmarkStart w:id="87" w:name="_Toc207280806"/>
      <w:r w:rsidRPr="005323C1">
        <w:t>Aufbau der Anwendung</w:t>
      </w:r>
      <w:bookmarkEnd w:id="86"/>
      <w:bookmarkEnd w:id="87"/>
    </w:p>
    <w:p w14:paraId="0EFD9251" w14:textId="7E547435" w:rsidR="00401122" w:rsidRPr="005323C1" w:rsidRDefault="00F140B5" w:rsidP="008E55A1">
      <w:pPr>
        <w:pStyle w:val="Aufzhlungsliste"/>
        <w:numPr>
          <w:ilvl w:val="0"/>
          <w:numId w:val="0"/>
        </w:numPr>
        <w:spacing w:before="240" w:after="240"/>
      </w:pPr>
      <w:r w:rsidRPr="005323C1">
        <w:rPr>
          <w:noProof/>
        </w:rPr>
        <mc:AlternateContent>
          <mc:Choice Requires="wps">
            <w:drawing>
              <wp:anchor distT="0" distB="0" distL="114300" distR="114300" simplePos="0" relativeHeight="251661325" behindDoc="0" locked="0" layoutInCell="1" allowOverlap="1" wp14:anchorId="1E985F38" wp14:editId="3B8D9DA0">
                <wp:simplePos x="0" y="0"/>
                <wp:positionH relativeFrom="column">
                  <wp:posOffset>584200</wp:posOffset>
                </wp:positionH>
                <wp:positionV relativeFrom="paragraph">
                  <wp:posOffset>4761230</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44C16AC8" w:rsidR="00AC73F9" w:rsidRPr="005323C1" w:rsidRDefault="00AC73F9" w:rsidP="00752BD7">
                            <w:pPr>
                              <w:pStyle w:val="Beschriftung"/>
                              <w:rPr>
                                <w:kern w:val="16"/>
                                <w:sz w:val="16"/>
                                <w:szCs w:val="16"/>
                              </w:rPr>
                            </w:pPr>
                            <w:bookmarkStart w:id="88"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6pt;margin-top:374.9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" stroked="f">
                <v:textbox style="mso-fit-shape-to-text:t" inset="0,0,0,0">
                  <w:txbxContent>
                    <w:p w14:paraId="117AD26D" w14:textId="44C16AC8" w:rsidR="00AC73F9" w:rsidRPr="005323C1" w:rsidRDefault="00AC73F9" w:rsidP="00752BD7">
                      <w:pPr>
                        <w:pStyle w:val="Beschriftung"/>
                        <w:rPr>
                          <w:kern w:val="16"/>
                          <w:sz w:val="16"/>
                          <w:szCs w:val="16"/>
                        </w:rPr>
                      </w:pPr>
                      <w:bookmarkStart w:id="89"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9"/>
                    </w:p>
                  </w:txbxContent>
                </v:textbox>
                <w10:wrap type="topAndBottom"/>
              </v:shape>
            </w:pict>
          </mc:Fallback>
        </mc:AlternateContent>
      </w:r>
      <w:r w:rsidRPr="005323C1">
        <w:rPr>
          <w:noProof/>
        </w:rPr>
        <w:drawing>
          <wp:anchor distT="0" distB="0" distL="114300" distR="114300" simplePos="0" relativeHeight="251659277" behindDoc="0" locked="0" layoutInCell="1" allowOverlap="1" wp14:anchorId="52E84FBB" wp14:editId="0FC52727">
            <wp:simplePos x="0" y="0"/>
            <wp:positionH relativeFrom="margin">
              <wp:align>right</wp:align>
            </wp:positionH>
            <wp:positionV relativeFrom="paragraph">
              <wp:posOffset>663575</wp:posOffset>
            </wp:positionV>
            <wp:extent cx="5715000" cy="4127500"/>
            <wp:effectExtent l="0" t="0" r="0" b="635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5">
                      <a:extLst>
                        <a:ext uri="{28A0092B-C50C-407E-A947-70E740481C1C}">
                          <a14:useLocalDpi xmlns:a14="http://schemas.microsoft.com/office/drawing/2010/main" val="0"/>
                        </a:ext>
                      </a:extLst>
                    </a:blip>
                    <a:stretch>
                      <a:fillRect/>
                    </a:stretch>
                  </pic:blipFill>
                  <pic:spPr>
                    <a:xfrm>
                      <a:off x="0" y="0"/>
                      <a:ext cx="5715000" cy="4127500"/>
                    </a:xfrm>
                    <a:prstGeom prst="rect">
                      <a:avLst/>
                    </a:prstGeom>
                  </pic:spPr>
                </pic:pic>
              </a:graphicData>
            </a:graphic>
            <wp14:sizeRelH relativeFrom="margin">
              <wp14:pctWidth>0</wp14:pctWidth>
            </wp14:sizeRelH>
            <wp14:sizeRelV relativeFrom="margin">
              <wp14:pctHeight>0</wp14:pctHeight>
            </wp14:sizeRelV>
          </wp:anchor>
        </w:drawing>
      </w:r>
      <w:r w:rsidR="00401122" w:rsidRPr="005323C1">
        <w:t>Einen Überblick über die graphische Benutzeroberfläche und damit die geplante Funktionsweise, sowie Navigationsmöglichkeiten der Anwendung bietet</w:t>
      </w:r>
      <w:r w:rsidR="00AC73F9"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46F2CBD5"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4FBF022E"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t>
      </w:r>
      <w:r w:rsidR="00EC02A7">
        <w:rPr>
          <w:rFonts w:eastAsiaTheme="minorHAnsi"/>
        </w:rPr>
        <w:t xml:space="preserve">ein </w:t>
      </w:r>
      <w:r w:rsidRPr="005323C1">
        <w:rPr>
          <w:rFonts w:eastAsiaTheme="minorHAnsi"/>
        </w:rPr>
        <w:t xml:space="preserve">Wald, </w:t>
      </w:r>
      <w:r w:rsidR="00EC02A7">
        <w:rPr>
          <w:rFonts w:eastAsiaTheme="minorHAnsi"/>
        </w:rPr>
        <w:t xml:space="preserve">die </w:t>
      </w:r>
      <w:r w:rsidRPr="005323C1">
        <w:rPr>
          <w:rFonts w:eastAsiaTheme="minorHAnsi"/>
        </w:rPr>
        <w:t xml:space="preserve">Antarktis oder </w:t>
      </w:r>
      <w:r w:rsidR="00EC02A7">
        <w:rPr>
          <w:rFonts w:eastAsiaTheme="minorHAnsi"/>
        </w:rPr>
        <w:t xml:space="preserve">der </w:t>
      </w:r>
      <w:r w:rsidRPr="005323C1">
        <w:rPr>
          <w:rFonts w:eastAsiaTheme="minorHAnsi"/>
        </w:rPr>
        <w:t xml:space="preserve">Regenwald – auswählbar sind. Jede Strecke bietet eigene Tiere und Umgebungselemente. Nach Auswahl einer Strecke beginnt das Spiel (Szene „Strecke 1“), </w:t>
      </w:r>
      <w:proofErr w:type="gramStart"/>
      <w:r w:rsidRPr="005323C1">
        <w:rPr>
          <w:rFonts w:eastAsiaTheme="minorHAnsi"/>
        </w:rPr>
        <w:t>in dem Tiere</w:t>
      </w:r>
      <w:proofErr w:type="gramEnd"/>
      <w:r w:rsidRPr="005323C1">
        <w:rPr>
          <w:rFonts w:eastAsiaTheme="minorHAnsi"/>
        </w:rPr>
        <w:t xml:space="preserv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xml:space="preserve">. Ihr Verhalten orientiert sich </w:t>
      </w:r>
      <w:r w:rsidRPr="005323C1">
        <w:rPr>
          <w:rFonts w:eastAsiaTheme="minorHAnsi"/>
        </w:rPr>
        <w:lastRenderedPageBreak/>
        <w:t>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90" w:name="_Toc207020151"/>
      <w:bookmarkStart w:id="91" w:name="_Toc207280807"/>
      <w:r w:rsidRPr="005323C1">
        <w:t>Grundlegende Architektur</w:t>
      </w:r>
      <w:bookmarkEnd w:id="90"/>
      <w:bookmarkEnd w:id="91"/>
    </w:p>
    <w:p w14:paraId="069DAFD2" w14:textId="4780C3D3"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92"/>
      <w:r w:rsidRPr="005323C1">
        <w:t>Ziel ist es</w:t>
      </w:r>
      <w:r w:rsidR="00EC02A7">
        <w:t>,</w:t>
      </w:r>
      <w:r w:rsidRPr="005323C1">
        <w:t xml:space="preserve"> prototypisch eine MR-Anwendung zu entwickeln, die es ermöglicht, über die zur Verfügung gestellte </w:t>
      </w:r>
      <w:proofErr w:type="spellStart"/>
      <w:r w:rsidRPr="005323C1">
        <w:t>Meta</w:t>
      </w:r>
      <w:proofErr w:type="spellEnd"/>
      <w:r w:rsidR="00996D30">
        <w:t xml:space="preserve"> </w:t>
      </w:r>
      <w:r w:rsidRPr="005323C1">
        <w:t>Quest</w:t>
      </w:r>
      <w:r w:rsidR="00996D30">
        <w:t xml:space="preserve"> </w:t>
      </w:r>
      <w:r w:rsidRPr="005323C1">
        <w:t>3 animierte Tiere im realen Raum zu sehen und zu fotografieren. Darüber hinaus soll eine Interaktion zwischen dem animierten Tier und der realen Umgebung ermöglicht werden, zum Beispiel indem es bei einer zu geringen Distanz flieht und verschwindet.</w:t>
      </w:r>
      <w:commentRangeEnd w:id="92"/>
      <w:r w:rsidRPr="005323C1">
        <w:commentReference w:id="92"/>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Backend unter Verwendung geeigneter Architekturmuster entwickelt werden. </w:t>
      </w:r>
    </w:p>
    <w:p w14:paraId="6A6EC20F" w14:textId="70C4C9CF" w:rsidR="00D0366B" w:rsidRPr="005323C1" w:rsidRDefault="00D0366B" w:rsidP="001C13C5">
      <w:pPr>
        <w:pStyle w:val="Aufzhlungsliste"/>
        <w:numPr>
          <w:ilvl w:val="0"/>
          <w:numId w:val="0"/>
        </w:numPr>
        <w:spacing w:before="240" w:after="240"/>
      </w:pPr>
      <w:r w:rsidRPr="005323C1">
        <w:lastRenderedPageBreak/>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w:t>
      </w:r>
      <w:r w:rsidR="009165B7">
        <w:t>Formen für eine Datenbank</w:t>
      </w:r>
      <w:r w:rsidRPr="005323C1">
        <w:t xml:space="preserv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w:t>
      </w:r>
      <w:r w:rsidRPr="005323C1">
        <w:lastRenderedPageBreak/>
        <w:t>bedarf, enthält auch das Frontend Logiken. Diese beziehen sich aber auf die Präsentation von UI-Elementen und dürfen nicht mit der Backend-Logik verwechselt werden.</w:t>
      </w:r>
    </w:p>
    <w:p w14:paraId="6C09DE59" w14:textId="76BEFD1B"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e Anzeige</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93" w:name="_Toc207020152"/>
      <w:bookmarkStart w:id="94" w:name="_Toc207280808"/>
      <w:r w:rsidRPr="005323C1">
        <w:t>Datenbank</w:t>
      </w:r>
      <w:bookmarkEnd w:id="93"/>
      <w:bookmarkEnd w:id="94"/>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4E29A81C" w:rsidR="000D3002" w:rsidRPr="005323C1" w:rsidRDefault="000D3002" w:rsidP="000D3002">
      <w:pPr>
        <w:pStyle w:val="Aufzhlungsliste"/>
        <w:numPr>
          <w:ilvl w:val="0"/>
          <w:numId w:val="0"/>
        </w:numPr>
        <w:spacing w:before="240" w:after="240"/>
      </w:pPr>
      <w:r w:rsidRPr="005323C1">
        <w:t xml:space="preserve">Bei der Entwicklung des Prototyps liegt der Fokus auf der Weiterentwicklung eines Architekturmodells und der Implementierung von interaktiven Aspekten einer MR-Anwendung. Er liegt dabei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w:t>
      </w:r>
      <w:r w:rsidR="004A57D7">
        <w:t>Das</w:t>
      </w:r>
      <w:r w:rsidRPr="005323C1">
        <w:t xml:space="preserve">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w:t>
      </w:r>
      <w:r w:rsidR="004A57D7">
        <w:t xml:space="preserve"> einer</w:t>
      </w:r>
      <w:r w:rsidRPr="005323C1">
        <w:t xml:space="preserve"> von Google oder Amazon sein </w:t>
      </w:r>
      <w:r w:rsidRPr="005323C1">
        <w:fldChar w:fldCharType="begin"/>
      </w:r>
      <w:r w:rsidR="00D13568">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oh4GiPE6/SlbMC8Ko","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oh4GiPE6/H4NrAvBo","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Cloud SQL for MySQL, PostgreSQL und SQL Server</w:t>
      </w:r>
      <w:r w:rsidRPr="005323C1">
        <w:t>, o. J.)</w:t>
      </w:r>
      <w:r w:rsidRPr="005323C1">
        <w:fldChar w:fldCharType="end"/>
      </w:r>
      <w:r w:rsidRPr="005323C1">
        <w:t xml:space="preserve">. </w:t>
      </w:r>
    </w:p>
    <w:p w14:paraId="58517495" w14:textId="712FEF38" w:rsidR="00DD3DA0" w:rsidRPr="005323C1" w:rsidRDefault="000D3002" w:rsidP="000D3002">
      <w:pPr>
        <w:pStyle w:val="Aufzhlungsliste"/>
        <w:numPr>
          <w:ilvl w:val="0"/>
          <w:numId w:val="0"/>
        </w:numPr>
        <w:spacing w:before="240" w:after="240"/>
      </w:pPr>
      <w:r w:rsidRPr="005323C1">
        <w:lastRenderedPageBreak/>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D13568">
        <w:instrText xml:space="preserve"> ADDIN ZOTERO_ITEM CSL_CITATION {"citationID":"5IZ2Pebv","properties":{"formattedCitation":"({\\i{}Cloud-Objektspeicher \\uc0\\u8211{} Amazon S3 \\uc0\\u8211{} AWS}, o.\\uc0\\u160{}J.)","plainCitation":"(Cloud-Objektspeicher – Amazon S3 – AWS, o. J.)","noteIndex":0},"citationItems":[{"id":"oh4GiPE6/O56ulYJJ","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95" w:name="_Toc207020153"/>
      <w:bookmarkStart w:id="96" w:name="_Toc207280809"/>
      <w:r w:rsidRPr="005323C1">
        <w:t>Backend</w:t>
      </w:r>
      <w:bookmarkEnd w:id="95"/>
      <w:bookmarkEnd w:id="96"/>
    </w:p>
    <w:p w14:paraId="15B5DB14" w14:textId="245C0ADF" w:rsidR="001926CA" w:rsidRPr="005323C1" w:rsidRDefault="001926CA" w:rsidP="001D3015">
      <w:pPr>
        <w:pStyle w:val="Aufzhlungsliste"/>
        <w:numPr>
          <w:ilvl w:val="0"/>
          <w:numId w:val="0"/>
        </w:numPr>
        <w:spacing w:before="240" w:after="240"/>
      </w:pPr>
      <w:bookmarkStart w:id="97" w:name="_Ref205560347"/>
      <w:bookmarkStart w:id="98" w:name="_Ref205560356"/>
      <w:bookmarkStart w:id="99" w:name="_Ref205560364"/>
      <w:bookmarkStart w:id="100" w:name="_Ref205560370"/>
      <w:r w:rsidRPr="005323C1">
        <w:t>Das Backend wird mit der MVC-Struktur implementiert</w:t>
      </w:r>
      <w:r w:rsidR="00652A1C">
        <w:t>.</w:t>
      </w:r>
      <w:r w:rsidRPr="005323C1">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Backend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w:t>
      </w:r>
      <w:r w:rsidR="00702F71">
        <w:t>beschrieben</w:t>
      </w:r>
      <w:r w:rsidRPr="005323C1">
        <w:t>.</w:t>
      </w:r>
    </w:p>
    <w:p w14:paraId="7CA25E23" w14:textId="2B9C1899"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w:t>
      </w:r>
      <w:r w:rsidR="00974043">
        <w:t>Das</w:t>
      </w:r>
      <w:r w:rsidRPr="005323C1">
        <w:t xml:space="preserve">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w:t>
      </w:r>
      <w:r w:rsidR="00974043">
        <w:t>transkribieren</w:t>
      </w:r>
      <w:r w:rsidRPr="005323C1">
        <w:t>.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896629B"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w:t>
      </w:r>
      <w:r w:rsidR="00BF3F93">
        <w:t>Der</w:t>
      </w:r>
      <w:r w:rsidRPr="005323C1">
        <w:t xml:space="preserve"> stellt nicht nur die Kommunikation mit der Außenwelt her, sondern kommuniziert auch mit dem Model und dem Repository und stößt somit die Kommunikation mit der Datenbasis an. So fungiert der </w:t>
      </w:r>
      <w:r w:rsidRPr="005323C1">
        <w:lastRenderedPageBreak/>
        <w:t>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w:t>
      </w:r>
      <w:r w:rsidR="00032750">
        <w:t xml:space="preserve"> und</w:t>
      </w:r>
      <w:r w:rsidRPr="005323C1">
        <w:t xml:space="preserve">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101" w:name="_Toc207020154"/>
      <w:bookmarkStart w:id="102" w:name="_Toc207280810"/>
      <w:r w:rsidRPr="005323C1">
        <w:t>Frontend</w:t>
      </w:r>
      <w:bookmarkEnd w:id="97"/>
      <w:bookmarkEnd w:id="98"/>
      <w:bookmarkEnd w:id="99"/>
      <w:bookmarkEnd w:id="100"/>
      <w:bookmarkEnd w:id="101"/>
      <w:bookmarkEnd w:id="102"/>
    </w:p>
    <w:p w14:paraId="2E501598" w14:textId="477E33AF"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D13568">
        <w:instrText xml:space="preserve"> ADDIN ZOTERO_ITEM CSL_CITATION {"citationID":"KZNClJKR","properties":{"formattedCitation":"(Benbelkacem et al., 2019)","plainCitation":"(Benbelkacem et al., 2019)","dontUpdate":true,"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D13568">
        <w:instrText xml:space="preserve"> ADDIN ZOTERO_ITEM CSL_CITATION {"citationID":"684OHnqV","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000129FE" w:rsidRPr="000129FE">
        <w:t>(Benbelkacem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ViewModel auf, wird allerdings um eine Library-Schicht ergänzt. Die folgenden Abschnitte bieten einen Überblick über diese vier Komponenten. </w:t>
      </w:r>
    </w:p>
    <w:p w14:paraId="6805EE18" w14:textId="238D5D18" w:rsidR="00AE0BF8" w:rsidRPr="005323C1" w:rsidRDefault="00AE0BF8" w:rsidP="009D7BE0">
      <w:pPr>
        <w:pStyle w:val="Aufzhlungsliste"/>
        <w:numPr>
          <w:ilvl w:val="0"/>
          <w:numId w:val="0"/>
        </w:numPr>
        <w:spacing w:before="240" w:after="240"/>
      </w:pPr>
      <w:r w:rsidRPr="005323C1">
        <w:rPr>
          <w:b/>
          <w:bCs/>
        </w:rPr>
        <w:t xml:space="preserve">Model </w:t>
      </w:r>
      <w:r w:rsidRPr="005323C1">
        <w:t>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w:t>
      </w:r>
      <w:r w:rsidR="00441BE6">
        <w:t>,</w:t>
      </w:r>
      <w:r w:rsidRPr="005323C1">
        <w:t xml:space="preserve">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dient lediglich der Vereinfachung des Programmcodes und soll nicht eine Erweiterung des Architekturmodells darstellen, da ein Einsatz des Architekturmodells in Szenarien denkbar ist, in denen keine API-Abfragen benötigt werden. </w:t>
      </w:r>
    </w:p>
    <w:p w14:paraId="468BFA2A" w14:textId="36532F3B" w:rsidR="00AE0BF8" w:rsidRPr="005323C1" w:rsidRDefault="00AE0BF8" w:rsidP="009D7BE0">
      <w:pPr>
        <w:pStyle w:val="Aufzhlungsliste"/>
        <w:numPr>
          <w:ilvl w:val="0"/>
          <w:numId w:val="0"/>
        </w:numPr>
        <w:spacing w:before="240" w:after="240"/>
      </w:pPr>
      <w:r w:rsidRPr="005323C1">
        <w:rPr>
          <w:b/>
          <w:bCs/>
        </w:rPr>
        <w:lastRenderedPageBreak/>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mit Buttons zur Navigation zur Verfügung. Die View enthält eine Benutzeroberfläche, die einem Menschen die Möglichkeit zur Interaktion bietet. Diese Interaktion darf im Zuge der Anpassung an XR-Anforderungen nicht nur ein Klickevent sein, wie es in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w:t>
      </w:r>
      <w:r w:rsidR="00B71E50">
        <w:t>Das</w:t>
      </w:r>
      <w:r w:rsidRPr="005323C1">
        <w:t xml:space="preserve"> kann über Tracking-Systeme der XR-Hardware erreicht werden. Die View muss daher zwingend für diese multimodale Interaktion Komponenten beinhalten, die diese Nutzereingaben verwalten können.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ViewModel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w:t>
      </w:r>
    </w:p>
    <w:p w14:paraId="0CB3EC76" w14:textId="5EBF33B3" w:rsidR="00AE0BF8" w:rsidRPr="005323C1" w:rsidRDefault="00AE0BF8" w:rsidP="009D7BE0">
      <w:pPr>
        <w:pStyle w:val="Aufzhlungsliste"/>
        <w:numPr>
          <w:ilvl w:val="0"/>
          <w:numId w:val="0"/>
        </w:numPr>
        <w:spacing w:before="240" w:after="240"/>
      </w:pPr>
      <w:r w:rsidRPr="005323C1">
        <w:rPr>
          <w:b/>
          <w:bCs/>
        </w:rPr>
        <w:t>ViewModel</w:t>
      </w:r>
      <w:r w:rsidRPr="005323C1">
        <w:t xml:space="preserve"> Das ViewModel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ViewModel empfängt Änderungen von View oder Model, verarbeitet diese und leitet sie weiter. Dabei müssen View und Model nicht direkt miteinander kommunizieren. Beispielsweise empfängt das ViewModel bei der Änderung einer </w:t>
      </w:r>
      <w:r w:rsidR="009F1359" w:rsidRPr="005323C1">
        <w:t>E-Mail</w:t>
      </w:r>
      <w:r w:rsidRPr="005323C1">
        <w:t xml:space="preserve">-Adresse die neue Adresse und aktualisiert automatisch das Model, wodurch wiederum eine Modeländerung dem ViewModel gemeldet wird und infolgedessen automatisch die View und damit die Anzeige geändert wird. Dafür müssen die Verbindungen zwischen View und ViewModel zur Laufzeit überwacht werden. </w:t>
      </w:r>
      <w:r w:rsidR="00315360">
        <w:t>Das</w:t>
      </w:r>
      <w:r w:rsidRPr="005323C1">
        <w:t xml:space="preserve">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w:t>
      </w:r>
      <w:r w:rsidR="00315360">
        <w:t>,</w:t>
      </w:r>
      <w:r w:rsidRPr="005323C1">
        <w:t xml:space="preserve"> ein UI-Element zu verknüpfen. Diese Verknüpfung ermöglicht eine automatische Synchronisation von Eingabe und Variablenwert bei Änderungen </w:t>
      </w:r>
      <w:r w:rsidRPr="005323C1">
        <w:fldChar w:fldCharType="begin"/>
      </w:r>
      <w:r w:rsidR="00D13568">
        <w:instrText xml:space="preserve"> ADDIN ZOTERO_ITEM CSL_CITATION {"citationID":"P3cEBXzT","properties":{"formattedCitation":"(Stonis, 2024)","plainCitation":"(Stonis, 2024)","noteIndex":0},"citationItems":[{"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Stonis, 2024)</w:t>
      </w:r>
      <w:r w:rsidRPr="005323C1">
        <w:fldChar w:fldCharType="end"/>
      </w:r>
      <w:r w:rsidRPr="005323C1">
        <w:t xml:space="preserve">. So kann im vorigen Beispiel das Eingabefeld für die E-Mail-Adresse mit einer E-Mail-Property im ViewModel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w:t>
      </w:r>
      <w:r w:rsidRPr="005323C1">
        <w:lastRenderedPageBreak/>
        <w:t>Architekturmodells, neben diesem Verhalten und der strikten Trennung von Aufgabenbereichen, besteht in der Möglichkeit</w:t>
      </w:r>
      <w:r w:rsidR="00315360">
        <w:t>,</w:t>
      </w:r>
      <w:r w:rsidRPr="005323C1">
        <w:t xml:space="preserve"> Berechnungen aus der Library hinzuzuziehen. Ein Beispiel hierfür ist die Flucht eines Tieres, bei der dem ViewModel eine Nutzeraktion in Form einer zu geringen Distanz zwischen Person und Tier</w:t>
      </w:r>
      <w:r w:rsidR="00315360">
        <w:t xml:space="preserve"> </w:t>
      </w:r>
      <w:r w:rsidRPr="005323C1">
        <w:t>von der View gemeldet werden kann. Das ViewModel setzt dann die Logik „Flucht“ um und nutzt dabei die Fluchtimplementierung des jeweiligen Tieres aus der Library-Komponente. Ist der Bewegungsablauf abgeschlossen, kann das ViewModel dem Model die neue Position des Tieres weiterleiten, die daraufhin an das Backend weitergeleitet und dort in einer Datenbank gespeichert wird. Diese Änderung an der Datenbasis, und damit am Model, wird zurück an das ViewModel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0972A87C" w14:textId="50DC9C3B" w:rsidR="0021265D" w:rsidRPr="005323C1" w:rsidRDefault="00AE0BF8" w:rsidP="009D7BE0">
      <w:pPr>
        <w:pStyle w:val="Aufzhlungsliste"/>
        <w:numPr>
          <w:ilvl w:val="0"/>
          <w:numId w:val="0"/>
        </w:numPr>
        <w:spacing w:before="240" w:after="240"/>
      </w:pPr>
      <w:r w:rsidRPr="005323C1">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0256C927" w:rsidR="00267D7E" w:rsidRPr="005323C1" w:rsidRDefault="00267D7E" w:rsidP="00752BD7">
                            <w:pPr>
                              <w:pStyle w:val="Beschriftung"/>
                              <w:rPr>
                                <w:rFonts w:eastAsiaTheme="minorHAnsi"/>
                                <w:sz w:val="16"/>
                                <w:szCs w:val="16"/>
                                <w:lang w:eastAsia="en-US"/>
                              </w:rPr>
                            </w:pPr>
                            <w:bookmarkStart w:id="103" w:name="_Ref204936769"/>
                            <w:r w:rsidRPr="005323C1">
                              <w:rPr>
                                <w:sz w:val="16"/>
                                <w:szCs w:val="16"/>
                              </w:rPr>
                              <w:t xml:space="preserve">Abbildung </w:t>
                            </w:r>
                            <w:r w:rsidR="00FD7456">
                              <w:rPr>
                                <w:sz w:val="16"/>
                                <w:szCs w:val="16"/>
                              </w:rPr>
                              <w:t>5</w:t>
                            </w:r>
                            <w:r w:rsidRPr="005323C1">
                              <w:rPr>
                                <w:sz w:val="16"/>
                                <w:szCs w:val="16"/>
                              </w:rPr>
                              <w:t xml:space="preserve"> - MVVM-3D (eigene Darstellung)</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0256C927" w:rsidR="00267D7E" w:rsidRPr="005323C1" w:rsidRDefault="00267D7E" w:rsidP="00752BD7">
                      <w:pPr>
                        <w:pStyle w:val="Beschriftung"/>
                        <w:rPr>
                          <w:rFonts w:eastAsiaTheme="minorHAnsi"/>
                          <w:sz w:val="16"/>
                          <w:szCs w:val="16"/>
                          <w:lang w:eastAsia="en-US"/>
                        </w:rPr>
                      </w:pPr>
                      <w:bookmarkStart w:id="104" w:name="_Ref204936769"/>
                      <w:r w:rsidRPr="005323C1">
                        <w:rPr>
                          <w:sz w:val="16"/>
                          <w:szCs w:val="16"/>
                        </w:rPr>
                        <w:t xml:space="preserve">Abbildung </w:t>
                      </w:r>
                      <w:r w:rsidR="00FD7456">
                        <w:rPr>
                          <w:sz w:val="16"/>
                          <w:szCs w:val="16"/>
                        </w:rPr>
                        <w:t>5</w:t>
                      </w:r>
                      <w:r w:rsidRPr="005323C1">
                        <w:rPr>
                          <w:sz w:val="16"/>
                          <w:szCs w:val="16"/>
                        </w:rPr>
                        <w:t xml:space="preserve"> - MVVM-3D (eigene Darstellung)</w:t>
                      </w:r>
                      <w:bookmarkEnd w:id="104"/>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60673DC6" w14:textId="18838BB7"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D13568">
        <w:instrText xml:space="preserve"> ADDIN ZOTERO_ITEM CSL_CITATION {"citationID":"zGwO5YAl","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ausgeführt. </w:t>
      </w:r>
    </w:p>
    <w:p w14:paraId="73B9B0B7" w14:textId="3FE93DC8" w:rsidR="00323482" w:rsidRPr="005323C1" w:rsidRDefault="00323482" w:rsidP="009D7BE0">
      <w:pPr>
        <w:spacing w:before="240" w:after="240"/>
      </w:pPr>
      <w:r w:rsidRPr="005323C1">
        <w:lastRenderedPageBreak/>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w:t>
      </w:r>
      <w:r w:rsidR="00C651CA">
        <w:t>am meisten</w:t>
      </w:r>
      <w:r w:rsidRPr="005323C1">
        <w:t xml:space="preserve"> geeignet. Diese Methode 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D13568">
        <w:instrText xml:space="preserve"> ADDIN ZOTERO_ITEM CSL_CITATION {"citationID":"kGdLuedy","properties":{"formattedCitation":"(Benbelkacem et al., 2020; Dewan, o.\\uc0\\u160{}J.; Fleury, o.\\uc0\\u160{}J.)","plainCitation":"(Benbelkacem et al., 2020; Dewan, o. J.; Fleury, o. J.)","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oh4GiPE6/twuALZZx","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oh4GiPE6/ForGH1GW","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Benbelkacem et al., 2020; Dewan,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w:t>
      </w:r>
      <w:r w:rsidR="007C43E1">
        <w:t>das</w:t>
      </w:r>
      <w:r w:rsidRPr="005323C1">
        <w:t xml:space="preserve">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D13568">
        <w:instrText xml:space="preserve"> ADDIN ZOTERO_ITEM CSL_CITATION {"citationID":"mpbKrKy2","properties":{"formattedCitation":"(Fletcher, 2023)","plainCitation":"(Fletcher, 2023)","noteIndex":0},"citationItems":[{"id":"oh4GiPE6/NFX0pW3s","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1CBEB1D9" w:rsidR="00267D7E" w:rsidRPr="005323C1" w:rsidRDefault="00AA37B8" w:rsidP="009D7BE0">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3" behindDoc="0" locked="0" layoutInCell="1" allowOverlap="1" wp14:anchorId="5CF6DF0C" wp14:editId="2F1005F2">
                <wp:simplePos x="0" y="0"/>
                <wp:positionH relativeFrom="margin">
                  <wp:align>left</wp:align>
                </wp:positionH>
                <wp:positionV relativeFrom="paragraph">
                  <wp:posOffset>3340735</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616F373D" w:rsidR="00267D7E" w:rsidRPr="005323C1" w:rsidRDefault="00267D7E" w:rsidP="00752BD7">
                            <w:pPr>
                              <w:pStyle w:val="Beschriftung"/>
                              <w:rPr>
                                <w:rFonts w:eastAsiaTheme="minorHAnsi"/>
                                <w:sz w:val="16"/>
                                <w:szCs w:val="16"/>
                                <w:lang w:eastAsia="en-US"/>
                              </w:rPr>
                            </w:pPr>
                            <w:bookmarkStart w:id="105"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63.05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" stroked="f">
                <v:textbox style="mso-fit-shape-to-text:t" inset="0,0,0,0">
                  <w:txbxContent>
                    <w:p w14:paraId="5A446B28" w14:textId="616F373D" w:rsidR="00267D7E" w:rsidRPr="005323C1" w:rsidRDefault="00267D7E" w:rsidP="00752BD7">
                      <w:pPr>
                        <w:pStyle w:val="Beschriftung"/>
                        <w:rPr>
                          <w:rFonts w:eastAsiaTheme="minorHAnsi"/>
                          <w:sz w:val="16"/>
                          <w:szCs w:val="16"/>
                          <w:lang w:eastAsia="en-US"/>
                        </w:rPr>
                      </w:pPr>
                      <w:bookmarkStart w:id="106"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6"/>
                    </w:p>
                  </w:txbxContent>
                </v:textbox>
                <w10:wrap type="topAndBottom" anchorx="margin"/>
              </v:shape>
            </w:pict>
          </mc:Fallback>
        </mc:AlternateContent>
      </w:r>
      <w:r w:rsidRPr="005323C1">
        <w:rPr>
          <w:noProof/>
        </w:rPr>
        <w:drawing>
          <wp:anchor distT="0" distB="0" distL="114300" distR="114300" simplePos="0" relativeHeight="251658242" behindDoc="0" locked="0" layoutInCell="1" allowOverlap="1" wp14:anchorId="7C0D3A9F" wp14:editId="19D2189D">
            <wp:simplePos x="0" y="0"/>
            <wp:positionH relativeFrom="margin">
              <wp:align>right</wp:align>
            </wp:positionH>
            <wp:positionV relativeFrom="paragraph">
              <wp:posOffset>196850</wp:posOffset>
            </wp:positionV>
            <wp:extent cx="5753100" cy="3126740"/>
            <wp:effectExtent l="0" t="0" r="0" b="0"/>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3100" cy="3126740"/>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Pr="005323C1" w:rsidRDefault="00A47A5C">
      <w:pPr>
        <w:pStyle w:val="berschrift2"/>
        <w:numPr>
          <w:ilvl w:val="1"/>
          <w:numId w:val="1"/>
        </w:numPr>
      </w:pPr>
      <w:bookmarkStart w:id="107" w:name="_Toc207020155"/>
      <w:bookmarkStart w:id="108" w:name="_Toc207280811"/>
      <w:r w:rsidRPr="005323C1">
        <w:t>Interaktion</w:t>
      </w:r>
      <w:bookmarkEnd w:id="107"/>
      <w:bookmarkEnd w:id="108"/>
    </w:p>
    <w:p w14:paraId="5AECB0EA" w14:textId="57846449" w:rsidR="00D52B11" w:rsidRPr="005323C1" w:rsidRDefault="00A47A5C">
      <w:pPr>
        <w:pStyle w:val="berschrift1"/>
        <w:numPr>
          <w:ilvl w:val="0"/>
          <w:numId w:val="1"/>
        </w:numPr>
      </w:pPr>
      <w:bookmarkStart w:id="109" w:name="_Toc207020156"/>
      <w:bookmarkStart w:id="110" w:name="_Toc207280812"/>
      <w:bookmarkStart w:id="111" w:name="_Ref207281311"/>
      <w:r w:rsidRPr="005323C1">
        <w:lastRenderedPageBreak/>
        <w:t>Prototypenentwicklung</w:t>
      </w:r>
      <w:bookmarkEnd w:id="109"/>
      <w:bookmarkEnd w:id="110"/>
      <w:bookmarkEnd w:id="111"/>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112" w:name="_Toc207020157"/>
      <w:bookmarkStart w:id="113" w:name="_Toc207280813"/>
      <w:r w:rsidRPr="005323C1">
        <w:t>Datenbank</w:t>
      </w:r>
      <w:bookmarkEnd w:id="112"/>
      <w:bookmarkEnd w:id="113"/>
    </w:p>
    <w:p w14:paraId="54C32EC2" w14:textId="170BE7E3"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r w:rsidR="009C3A99" w:rsidRPr="005323C1">
        <w:t>Textform</w:t>
      </w:r>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rPr>
          <w:noProof/>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8">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44EBC634" w:rsidR="003B583E" w:rsidRPr="005323C1" w:rsidRDefault="003B583E" w:rsidP="003B583E">
      <w:pPr>
        <w:pStyle w:val="Beschriftung"/>
        <w:rPr>
          <w:sz w:val="16"/>
          <w:szCs w:val="16"/>
        </w:rPr>
      </w:pPr>
      <w:bookmarkStart w:id="114" w:name="_Ref206059190"/>
      <w:bookmarkStart w:id="115" w:name="_Toc207108299"/>
      <w:r w:rsidRPr="005323C1">
        <w:rPr>
          <w:sz w:val="16"/>
          <w:szCs w:val="16"/>
        </w:rPr>
        <w:t xml:space="preserve">Abbildung </w:t>
      </w:r>
      <w:bookmarkEnd w:id="114"/>
      <w:r w:rsidR="00FD7456">
        <w:rPr>
          <w:sz w:val="16"/>
          <w:szCs w:val="16"/>
        </w:rPr>
        <w:t>7</w:t>
      </w:r>
      <w:r w:rsidRPr="005323C1">
        <w:rPr>
          <w:sz w:val="16"/>
          <w:szCs w:val="16"/>
        </w:rPr>
        <w:t xml:space="preserve"> - ER-Diagramm Datenbank</w:t>
      </w:r>
      <w:r w:rsidR="00F91FC1" w:rsidRPr="005323C1">
        <w:rPr>
          <w:sz w:val="16"/>
          <w:szCs w:val="16"/>
        </w:rPr>
        <w:t xml:space="preserve"> (eigene Darstellung)</w:t>
      </w:r>
      <w:bookmarkEnd w:id="115"/>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2AD8725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w:t>
      </w:r>
      <w:r w:rsidR="008333F8">
        <w:t xml:space="preserve">das </w:t>
      </w:r>
      <w:r w:rsidRPr="005323C1">
        <w:t xml:space="preserve">Datum einer Aufnahme oder die Aufnahme selbst. Eine Optimierungsmöglichkeit besteht in der Übertragung des Attributs „realistisches Foto“ von Animal in </w:t>
      </w:r>
      <w:proofErr w:type="spellStart"/>
      <w:r w:rsidRPr="005323C1">
        <w:t>Diaryentry</w:t>
      </w:r>
      <w:proofErr w:type="spellEnd"/>
      <w:r w:rsidRPr="005323C1">
        <w:t xml:space="preserve">, da dieses Attribut ausschließlich im Kontext eines Tagebucheintrags verwendet wird. Für jedes Tier ist nur ein Tagebucheintrag vorgesehen. </w:t>
      </w:r>
      <w:r w:rsidR="005E3BA4" w:rsidRPr="005323C1">
        <w:t>Ein Eintrag</w:t>
      </w:r>
      <w:r w:rsidRPr="005323C1">
        <w:t xml:space="preserve"> kann hingegen mit mehreren Tagebüchern in Verbindung stehen und umgekehrt kann ein Tagebuch mehrere Einträge enthalten.</w:t>
      </w:r>
    </w:p>
    <w:p w14:paraId="6779B271" w14:textId="03E63CF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Diaryentry</w:t>
      </w:r>
      <w:proofErr w:type="spellEnd"/>
      <w:r w:rsidRPr="005323C1">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w:t>
      </w:r>
      <w:r w:rsidR="00EF6F58">
        <w:t xml:space="preserve"> und </w:t>
      </w:r>
      <w:r w:rsidRPr="005323C1">
        <w:t xml:space="preserve">ein Tagebucheintrag wiederum in unterschiedlichen Tagebüchern aufgenommen werden kann. </w:t>
      </w:r>
      <w:r w:rsidR="00EF6F58">
        <w:t xml:space="preserve">Das </w:t>
      </w:r>
      <w:r w:rsidRPr="005323C1">
        <w:t xml:space="preserve">Datum und </w:t>
      </w:r>
      <w:r w:rsidR="00EF6F58">
        <w:t xml:space="preserve">das </w:t>
      </w:r>
      <w:r w:rsidRPr="005323C1">
        <w:t xml:space="preserve">aufgenommene Foto personalisieren den Tagbucheintrag, ohne dass der Tagebucheintrag selbst angepasst werden muss. </w:t>
      </w:r>
      <w:r w:rsidR="00EF6F58">
        <w:t>Das</w:t>
      </w:r>
      <w:r w:rsidRPr="005323C1">
        <w:t xml:space="preserve"> ist zudem eine Möglichkeit, den benötigten Speicherplatz zu reduzieren, da </w:t>
      </w:r>
      <w:r w:rsidR="00EF6F58">
        <w:t xml:space="preserve">so </w:t>
      </w:r>
      <w:r w:rsidRPr="005323C1">
        <w:t>keine redundanten Informationen gespeichert werden.</w:t>
      </w:r>
    </w:p>
    <w:p w14:paraId="25BF079E" w14:textId="5A8A591B" w:rsidR="00204768" w:rsidRPr="005323C1" w:rsidRDefault="00FC20D1" w:rsidP="00294E24">
      <w:pPr>
        <w:pStyle w:val="Aufzhlungsliste"/>
        <w:numPr>
          <w:ilvl w:val="0"/>
          <w:numId w:val="0"/>
        </w:numPr>
        <w:spacing w:before="240" w:after="240"/>
      </w:pPr>
      <w:r w:rsidRPr="005323C1">
        <w:t xml:space="preserve">Die gewählte Struktur erlaubt eine klare Trennung zwischen generischen Inhalten und nutzerspezifischen Informationen. Gleichzeitig bleibt sie erweiterbar und leicht in eine relationale Datenbank überführbar, was die Skalierbarkeit und spätere Migration </w:t>
      </w:r>
      <w:proofErr w:type="gramStart"/>
      <w:r w:rsidRPr="005323C1">
        <w:t>unterstützt</w:t>
      </w:r>
      <w:proofErr w:type="gramEnd"/>
      <w:r w:rsidRPr="005323C1">
        <w:t>.</w:t>
      </w:r>
    </w:p>
    <w:p w14:paraId="4BB513A8" w14:textId="2D13E016" w:rsidR="00694EA4" w:rsidRPr="005323C1" w:rsidRDefault="000A2A06" w:rsidP="006933FB">
      <w:pPr>
        <w:pStyle w:val="berschrift2"/>
        <w:numPr>
          <w:ilvl w:val="1"/>
          <w:numId w:val="1"/>
        </w:numPr>
      </w:pPr>
      <w:bookmarkStart w:id="116" w:name="_Toc207020158"/>
      <w:bookmarkStart w:id="117" w:name="_Toc207280814"/>
      <w:r w:rsidRPr="005323C1">
        <w:t>Backend</w:t>
      </w:r>
      <w:bookmarkEnd w:id="116"/>
      <w:bookmarkEnd w:id="117"/>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FE1EBDA"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w:t>
      </w:r>
      <w:r w:rsidR="00CE3D1E">
        <w:t>,</w:t>
      </w:r>
      <w:r w:rsidRPr="005323C1">
        <w:t xml:space="preserve">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w:t>
      </w:r>
      <w:r w:rsidR="004159D8">
        <w:t>,</w:t>
      </w:r>
      <w:r w:rsidRPr="005323C1">
        <w:t xml:space="preserve">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7E2DFF9A"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D13568">
        <w:rPr>
          <w:rStyle w:val="Fett"/>
        </w:rPr>
        <w:instrText xml:space="preserve"> ADDIN ZOTERO_ITEM CSL_CITATION {"citationID":"RR6SHnRS","properties":{"formattedCitation":"({\\i{}What Is ASP.NET Core?}, o.\\uc0\\u160{}J.)","plainCitation":"(What Is ASP.NET Core?, o. J.)","noteIndex":0},"citationItems":[{"id":"oh4GiPE6/RPmj37NO","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r w:rsidRPr="005323C1">
        <w:rPr>
          <w:i/>
        </w:rPr>
        <w:t>What Is ASP.NET Core?</w:t>
      </w:r>
      <w:r w:rsidRPr="005323C1">
        <w:t>, o. J.)</w:t>
      </w:r>
      <w:r w:rsidRPr="005323C1">
        <w:rPr>
          <w:rStyle w:val="Fett"/>
          <w:b w:val="0"/>
        </w:rPr>
        <w:fldChar w:fldCharType="end"/>
      </w:r>
      <w:r w:rsidRPr="005323C1">
        <w:t>. Zudem fügt sich ASP.NET nahtlos in das C#-Ökosystem ein, was eine konsistente Entwicklung über Backend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w:t>
      </w:r>
      <w:r w:rsidR="00C670F7">
        <w:t xml:space="preserve">werden </w:t>
      </w:r>
      <w:r w:rsidRPr="005323C1">
        <w:t xml:space="preserve">in der Datenbank gespeichert. </w:t>
      </w:r>
      <w:r w:rsidR="00C345DC">
        <w:t>Bei</w:t>
      </w:r>
      <w:r w:rsidRPr="005323C1">
        <w:t xml:space="preserve">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0E7A9DDB" w14:textId="49F06750" w:rsidR="00B44F81" w:rsidRPr="005323C1" w:rsidRDefault="00C345DC" w:rsidP="00752BD7">
      <w:pPr>
        <w:pStyle w:val="Aufzhlungsliste"/>
        <w:numPr>
          <w:ilvl w:val="0"/>
          <w:numId w:val="0"/>
        </w:numPr>
        <w:spacing w:before="0" w:after="0"/>
      </w:pPr>
      <w:r w:rsidRPr="005323C1">
        <w:rPr>
          <w:noProof/>
        </w:rPr>
        <w:lastRenderedPageBreak/>
        <mc:AlternateContent>
          <mc:Choice Requires="wps">
            <w:drawing>
              <wp:anchor distT="0" distB="0" distL="114300" distR="114300" simplePos="0" relativeHeight="251658253" behindDoc="0" locked="0" layoutInCell="1" allowOverlap="1" wp14:anchorId="598B03EE" wp14:editId="59F15EAB">
                <wp:simplePos x="0" y="0"/>
                <wp:positionH relativeFrom="column">
                  <wp:posOffset>591820</wp:posOffset>
                </wp:positionH>
                <wp:positionV relativeFrom="paragraph">
                  <wp:posOffset>85147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628EE0C" w:rsidR="00AC7014" w:rsidRPr="005323C1" w:rsidRDefault="00AC7014" w:rsidP="00AC7014">
                            <w:pPr>
                              <w:pStyle w:val="Beschriftung"/>
                              <w:rPr>
                                <w:kern w:val="16"/>
                                <w:sz w:val="16"/>
                                <w:szCs w:val="16"/>
                              </w:rPr>
                            </w:pPr>
                            <w:bookmarkStart w:id="118" w:name="_Ref205560270"/>
                            <w:r w:rsidRPr="005323C1">
                              <w:rPr>
                                <w:sz w:val="16"/>
                                <w:szCs w:val="16"/>
                              </w:rPr>
                              <w:t xml:space="preserve">Abbildung </w:t>
                            </w:r>
                            <w:bookmarkEnd w:id="118"/>
                            <w:r w:rsidR="00FD7456">
                              <w:rPr>
                                <w:sz w:val="16"/>
                                <w:szCs w:val="16"/>
                              </w:rPr>
                              <w:t>8</w:t>
                            </w:r>
                            <w:r w:rsidRPr="005323C1">
                              <w:rPr>
                                <w:sz w:val="16"/>
                                <w:szCs w:val="16"/>
                              </w:rPr>
                              <w:t xml:space="preserve"> - UML-Diagramm Back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46.6pt;margin-top:670.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" stroked="f">
                <v:textbox style="mso-fit-shape-to-text:t" inset="0,0,0,0">
                  <w:txbxContent>
                    <w:p w14:paraId="7E86E762" w14:textId="1628EE0C" w:rsidR="00AC7014" w:rsidRPr="005323C1" w:rsidRDefault="00AC7014" w:rsidP="00AC7014">
                      <w:pPr>
                        <w:pStyle w:val="Beschriftung"/>
                        <w:rPr>
                          <w:kern w:val="16"/>
                          <w:sz w:val="16"/>
                          <w:szCs w:val="16"/>
                        </w:rPr>
                      </w:pPr>
                      <w:bookmarkStart w:id="119" w:name="_Ref205560270"/>
                      <w:r w:rsidRPr="005323C1">
                        <w:rPr>
                          <w:sz w:val="16"/>
                          <w:szCs w:val="16"/>
                        </w:rPr>
                        <w:t xml:space="preserve">Abbildung </w:t>
                      </w:r>
                      <w:bookmarkEnd w:id="119"/>
                      <w:r w:rsidR="00FD7456">
                        <w:rPr>
                          <w:sz w:val="16"/>
                          <w:szCs w:val="16"/>
                        </w:rPr>
                        <w:t>8</w:t>
                      </w:r>
                      <w:r w:rsidRPr="005323C1">
                        <w:rPr>
                          <w:sz w:val="16"/>
                          <w:szCs w:val="16"/>
                        </w:rPr>
                        <w:t xml:space="preserve"> - UML-Diagramm Backend (eigene Darstellung)</w:t>
                      </w:r>
                    </w:p>
                  </w:txbxContent>
                </v:textbox>
                <w10:wrap type="topAndBottom"/>
              </v:shape>
            </w:pict>
          </mc:Fallback>
        </mc:AlternateContent>
      </w:r>
      <w:r w:rsidRPr="005323C1">
        <w:rPr>
          <w:noProof/>
        </w:rPr>
        <w:drawing>
          <wp:anchor distT="0" distB="0" distL="114300" distR="114300" simplePos="0" relativeHeight="251658248" behindDoc="0" locked="0" layoutInCell="1" allowOverlap="1" wp14:anchorId="1B1FA003" wp14:editId="353C49BF">
            <wp:simplePos x="0" y="0"/>
            <wp:positionH relativeFrom="margin">
              <wp:align>right</wp:align>
            </wp:positionH>
            <wp:positionV relativeFrom="paragraph">
              <wp:posOffset>453390</wp:posOffset>
            </wp:positionV>
            <wp:extent cx="5753100" cy="8080375"/>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9">
                      <a:extLst>
                        <a:ext uri="{28A0092B-C50C-407E-A947-70E740481C1C}">
                          <a14:useLocalDpi xmlns:a14="http://schemas.microsoft.com/office/drawing/2010/main" val="0"/>
                        </a:ext>
                      </a:extLst>
                    </a:blip>
                    <a:stretch>
                      <a:fillRect/>
                    </a:stretch>
                  </pic:blipFill>
                  <pic:spPr>
                    <a:xfrm>
                      <a:off x="0" y="0"/>
                      <a:ext cx="5753100" cy="8080375"/>
                    </a:xfrm>
                    <a:prstGeom prst="rect">
                      <a:avLst/>
                    </a:prstGeom>
                  </pic:spPr>
                </pic:pic>
              </a:graphicData>
            </a:graphic>
            <wp14:sizeRelH relativeFrom="margin">
              <wp14:pctWidth>0</wp14:pctWidth>
            </wp14:sizeRelH>
            <wp14:sizeRelV relativeFrom="margin">
              <wp14:pctHeight>0</wp14:pctHeight>
            </wp14:sizeRelV>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1D2BBD3A" w14:textId="4F85F0D9" w:rsidR="00694EA4" w:rsidRPr="005323C1" w:rsidRDefault="000A2A06" w:rsidP="000A2A06">
      <w:pPr>
        <w:pStyle w:val="berschrift2"/>
        <w:numPr>
          <w:ilvl w:val="1"/>
          <w:numId w:val="1"/>
        </w:numPr>
      </w:pPr>
      <w:bookmarkStart w:id="120" w:name="_Toc207020159"/>
      <w:bookmarkStart w:id="121" w:name="_Toc207280815"/>
      <w:r w:rsidRPr="005323C1">
        <w:lastRenderedPageBreak/>
        <w:t>Frontend</w:t>
      </w:r>
      <w:bookmarkEnd w:id="120"/>
      <w:bookmarkEnd w:id="121"/>
    </w:p>
    <w:p w14:paraId="5AECB0EE" w14:textId="62C7C9DF" w:rsidR="00D52B11" w:rsidRPr="005323C1" w:rsidRDefault="00A47A5C" w:rsidP="000A2A06">
      <w:pPr>
        <w:pStyle w:val="berschrift3"/>
        <w:numPr>
          <w:ilvl w:val="2"/>
          <w:numId w:val="1"/>
        </w:numPr>
      </w:pPr>
      <w:bookmarkStart w:id="122" w:name="_Toc207020160"/>
      <w:bookmarkStart w:id="123" w:name="_Toc207280816"/>
      <w:r w:rsidRPr="005323C1">
        <w:t xml:space="preserve">Setup der Unity-Umgebung für die </w:t>
      </w:r>
      <w:proofErr w:type="spellStart"/>
      <w:r w:rsidRPr="005323C1">
        <w:t>Meta</w:t>
      </w:r>
      <w:proofErr w:type="spellEnd"/>
      <w:r w:rsidRPr="005323C1">
        <w:t xml:space="preserve"> Quest 3</w:t>
      </w:r>
      <w:bookmarkEnd w:id="122"/>
      <w:bookmarkEnd w:id="123"/>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1" w14:textId="795BE88F"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w:t>
      </w:r>
      <w:r w:rsidR="009A0281">
        <w:t>wird</w:t>
      </w:r>
      <w:r w:rsidRPr="005323C1">
        <w:t xml:space="preserve"> de</w:t>
      </w:r>
      <w:r w:rsidR="009A0281">
        <w:t>r</w:t>
      </w:r>
      <w:r w:rsidRPr="005323C1">
        <w:t xml:space="preserve"> Entwicklermodus über die </w:t>
      </w:r>
      <w:proofErr w:type="spellStart"/>
      <w:r w:rsidRPr="005323C1">
        <w:t>Meta</w:t>
      </w:r>
      <w:proofErr w:type="spellEnd"/>
      <w:r w:rsidRPr="005323C1">
        <w:t xml:space="preserve"> Horizon App auf einem verbundenen Smartphone</w:t>
      </w:r>
      <w:r w:rsidR="009A0281">
        <w:t xml:space="preserve"> aktiviert </w:t>
      </w:r>
      <w:r w:rsidR="009A0281">
        <w:fldChar w:fldCharType="begin"/>
      </w:r>
      <w:r w:rsidR="009A0281">
        <w:instrText xml:space="preserve"> ADDIN ZOTERO_ITEM CSL_CITATION {"citationID":"CsD1h5St","properties":{"formattedCitation":"(Meta, 2025c)","plainCitation":"(Meta, 2025c)","noteIndex":0},"citationItems":[{"id":79,"uris":["http://zotero.org/users/17761836/items/NA896U3N"],"itemData":{"id":79,"type":"webpage","abstract":"Erläutert, wie Meta Quest-Headsets für die Entwicklung eingerichtet werden.","language":"de","title":"Dein Gerät einrichten","URL":"https://developers.meta.com/horizon/documentation/unity/unity-env-device-setup","author":[{"family":"Meta","given":""}],"accessed":{"date-parts":[["2025",8,27]]},"issued":{"date-parts":[["2025"]]}}}],"schema":"https://github.com/citation-style-language/schema/raw/master/csl-citation.json"} </w:instrText>
      </w:r>
      <w:r w:rsidR="009A0281">
        <w:fldChar w:fldCharType="separate"/>
      </w:r>
      <w:r w:rsidR="009A0281" w:rsidRPr="009A0281">
        <w:t>(Meta, 2025c)</w:t>
      </w:r>
      <w:r w:rsidR="009A0281">
        <w:fldChar w:fldCharType="end"/>
      </w:r>
      <w:r w:rsidRPr="005323C1">
        <w:t>.</w:t>
      </w:r>
    </w:p>
    <w:p w14:paraId="5AECB0F2" w14:textId="0601383A"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9A0281">
        <w:t>erfolgt</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w:t>
      </w:r>
      <w:r w:rsidR="00564920">
        <w:t>USB-C-</w:t>
      </w:r>
      <w:r w:rsidRPr="005323C1">
        <w:t xml:space="preserve">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w:t>
      </w:r>
      <w:r w:rsidR="00752BD7">
        <w:t>schnell</w:t>
      </w:r>
      <w:r w:rsidRPr="005323C1">
        <w:t xml:space="preserve"> umgesetzt werden</w:t>
      </w:r>
      <w:r w:rsidR="00564920">
        <w:t xml:space="preserve"> </w:t>
      </w:r>
      <w:r w:rsidR="00564920" w:rsidRPr="00564920">
        <w:t>(</w:t>
      </w:r>
      <w:proofErr w:type="spellStart"/>
      <w:r w:rsidR="00564920" w:rsidRPr="00564920">
        <w:t>Meta</w:t>
      </w:r>
      <w:proofErr w:type="spellEnd"/>
      <w:r w:rsidR="00564920" w:rsidRPr="00564920">
        <w:t>, 2025c)</w:t>
      </w:r>
      <w:r w:rsidRPr="005323C1">
        <w:t>.</w:t>
      </w:r>
    </w:p>
    <w:p w14:paraId="5AECB0F3" w14:textId="1A9846CC" w:rsidR="00D52B11" w:rsidRPr="005323C1" w:rsidRDefault="00F45CF4" w:rsidP="000A2A06">
      <w:pPr>
        <w:pStyle w:val="berschrift3"/>
        <w:numPr>
          <w:ilvl w:val="2"/>
          <w:numId w:val="1"/>
        </w:numPr>
      </w:pPr>
      <w:bookmarkStart w:id="124" w:name="_Toc207020161"/>
      <w:bookmarkStart w:id="125" w:name="_Toc207280817"/>
      <w:r w:rsidRPr="005323C1">
        <w:t>Implementierung</w:t>
      </w:r>
      <w:bookmarkEnd w:id="124"/>
      <w:bookmarkEnd w:id="125"/>
    </w:p>
    <w:p w14:paraId="5C7D4719" w14:textId="2E800BB6" w:rsidR="00EA3A5E" w:rsidRPr="005323C1" w:rsidRDefault="00EA3A5E" w:rsidP="002C5A8F">
      <w:pPr>
        <w:pStyle w:val="Aufzhlungsliste"/>
        <w:numPr>
          <w:ilvl w:val="0"/>
          <w:numId w:val="0"/>
        </w:numPr>
        <w:spacing w:before="240" w:after="240"/>
      </w:pPr>
      <w:r w:rsidRPr="005323C1">
        <w:t xml:space="preserve">Das Frontend wurde in großen Teilen mit C# entwickelt, in der View wurde der Programmcode um </w:t>
      </w:r>
      <w:r w:rsidR="00730C1F">
        <w:t>spezifische</w:t>
      </w:r>
      <w:r w:rsidRPr="005323C1">
        <w:t xml:space="preserve"> Befehle für Unity ergänzt. In Unity werden Benutzeroberflächen und 3D-Umgebungen in sogenannten „Scenes“ organisiert, die als einzelne Anwendungsabschnitte fungieren. Es ist möglich</w:t>
      </w:r>
      <w:r w:rsidR="00C04ACF">
        <w:t>,</w:t>
      </w:r>
      <w:r w:rsidRPr="005323C1">
        <w:t xml:space="preserve">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lastRenderedPageBreak/>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ViewModel zugeordnet, sondern kann von mehreren </w:t>
      </w:r>
      <w:proofErr w:type="spellStart"/>
      <w:r w:rsidRPr="005323C1">
        <w:t>ViewModels</w:t>
      </w:r>
      <w:proofErr w:type="spellEnd"/>
      <w:r w:rsidRPr="005323C1">
        <w:t xml:space="preserve"> angesprochen werden.</w:t>
      </w:r>
    </w:p>
    <w:p w14:paraId="0E49270A" w14:textId="07E13AB9"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w:t>
      </w:r>
      <w:r w:rsidR="00C04ACF">
        <w:t>nötig</w:t>
      </w:r>
      <w:r w:rsidRPr="005323C1">
        <w:t xml:space="preserve"> ist. Dabei wurde reines C# verwendet, was die Wiederverwendbarkeit und Testbarkeit </w:t>
      </w:r>
      <w:proofErr w:type="gramStart"/>
      <w:r w:rsidRPr="005323C1">
        <w:t>erhöht</w:t>
      </w:r>
      <w:proofErr w:type="gramEnd"/>
      <w:r w:rsidRPr="005323C1">
        <w:t xml:space="preserve">. Eine Aufgabe des </w:t>
      </w:r>
      <w:proofErr w:type="spellStart"/>
      <w:r w:rsidRPr="005323C1">
        <w:t>ViewModels</w:t>
      </w:r>
      <w:proofErr w:type="spellEnd"/>
      <w:r w:rsidRPr="005323C1">
        <w:t xml:space="preserve"> ist </w:t>
      </w:r>
      <w:r w:rsidR="0069765F">
        <w:t xml:space="preserve">es </w:t>
      </w:r>
      <w:r w:rsidRPr="005323C1">
        <w:t>beispielsweise die API-Abfrage in den Services anzustoßen. Darüber erhält das ViewModel die entsprechenden Objekte</w:t>
      </w:r>
      <w:r w:rsidR="0069765F">
        <w:t xml:space="preserve"> und</w:t>
      </w:r>
      <w:r w:rsidRPr="005323C1">
        <w:t xml:space="preserve"> schreibt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w:t>
      </w:r>
      <w:r w:rsidR="00CD3B9F">
        <w:t>das</w:t>
      </w:r>
      <w:r w:rsidRPr="005323C1">
        <w:t xml:space="preserve"> mit einem </w:t>
      </w:r>
      <w:proofErr w:type="spellStart"/>
      <w:r w:rsidRPr="005323C1">
        <w:t>PropertyChanged</w:t>
      </w:r>
      <w:proofErr w:type="spellEnd"/>
      <w:r w:rsidRPr="005323C1">
        <w:t xml:space="preserve">-Mechanismus kombiniert. Neben dem Laden, Aktualisierung und Löschen von Daten ist das ViewModel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w:t>
      </w:r>
      <w:r w:rsidR="00BB1BD0">
        <w:t>Das</w:t>
      </w:r>
      <w:r w:rsidRPr="005323C1">
        <w:t xml:space="preserve">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ViewModel ist nicht einem einzelnen Service oder einer einzelnen View zugeordnet, sondern kann von unterschiedlichen Views und Services angesprochen werden.</w:t>
      </w:r>
    </w:p>
    <w:p w14:paraId="276B55B8" w14:textId="136B90AC" w:rsidR="00EA3A5E" w:rsidRPr="005323C1" w:rsidRDefault="00EA3A5E" w:rsidP="002C5A8F">
      <w:pPr>
        <w:pStyle w:val="Aufzhlungsliste"/>
        <w:numPr>
          <w:ilvl w:val="0"/>
          <w:numId w:val="0"/>
        </w:numPr>
        <w:spacing w:before="240" w:after="240"/>
      </w:pPr>
      <w:r w:rsidRPr="005323C1">
        <w:t xml:space="preserve">Die Library ist </w:t>
      </w:r>
      <w:r w:rsidR="00037B22">
        <w:t xml:space="preserve">also </w:t>
      </w:r>
      <w:r w:rsidRPr="005323C1">
        <w:t xml:space="preserve">die Schicht, die komplexe Algorithmen und Berechnungen kapselt, um das ViewModel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w:t>
      </w:r>
      <w:proofErr w:type="gramStart"/>
      <w:r w:rsidRPr="005323C1">
        <w:t>die unterschiedliche Funktionen</w:t>
      </w:r>
      <w:proofErr w:type="gramEnd"/>
      <w:r w:rsidRPr="005323C1">
        <w:t xml:space="preserve"> anbietet, welche für die Animation eines Tieres unerlässlich sind. Da das ViewModel in C# geschrieben und dabei weitestgehend unabhängig von der Plattform Unity ist, benötigt es eine Möglichkeit</w:t>
      </w:r>
      <w:r w:rsidR="00EC4638">
        <w:t>,</w:t>
      </w:r>
      <w:r w:rsidRPr="005323C1">
        <w:t xml:space="preserve"> dennoch </w:t>
      </w:r>
      <w:proofErr w:type="spellStart"/>
      <w:r w:rsidRPr="005323C1">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w:t>
      </w:r>
      <w:r w:rsidR="00A41911">
        <w:t>,</w:t>
      </w:r>
      <w:r w:rsidRPr="005323C1">
        <w:t xml:space="preserve"> sodass die entsprechende Funktion dann ausgeführt werden kann. Diese Brücke könnte auch im ViewModel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2494EC9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ViewModel zuständig. Damit ist diese Schicht die Einzige, die vollständig </w:t>
      </w:r>
      <w:proofErr w:type="spellStart"/>
      <w:r w:rsidRPr="005323C1">
        <w:t>unityspezifisch</w:t>
      </w:r>
      <w:proofErr w:type="spellEnd"/>
      <w:r w:rsidRPr="005323C1">
        <w:t xml:space="preserve"> ist. Wie bereits </w:t>
      </w:r>
      <w:r w:rsidR="00765756">
        <w:t>erläutert</w:t>
      </w:r>
      <w:r w:rsidRPr="005323C1">
        <w:t xml:space="preserve">, kann über den Inspector beispielsweise ein Button mit </w:t>
      </w:r>
      <w:r w:rsidRPr="005323C1">
        <w:lastRenderedPageBreak/>
        <w:t xml:space="preserve">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ViewModel implementiert, aber aus der View heraus aufgerufen. Damit Funktionen im ViewModel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xml:space="preserve">, die Lebenszyklusmethoden wie </w:t>
      </w:r>
      <w:proofErr w:type="gramStart"/>
      <w:r w:rsidRPr="005323C1">
        <w:t>Start(</w:t>
      </w:r>
      <w:proofErr w:type="gramEnd"/>
      <w:r w:rsidRPr="005323C1">
        <w:t>)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r w:rsidR="00EA3CFA" w:rsidRPr="005323C1">
        <w:t xml:space="preserve">Klasse </w:t>
      </w:r>
      <w:r w:rsidRPr="005323C1">
        <w:t>um zum Beispiel Spielstände zu erweitern, damit diese nicht bei einem Szenenwechsel gelöscht werden.</w:t>
      </w:r>
    </w:p>
    <w:p w14:paraId="29575020" w14:textId="3C10B242" w:rsidR="005C0DDA" w:rsidRDefault="00D24024" w:rsidP="002C5A8F">
      <w:pPr>
        <w:pStyle w:val="Aufzhlungsliste"/>
        <w:numPr>
          <w:ilvl w:val="0"/>
          <w:numId w:val="0"/>
        </w:numPr>
        <w:spacing w:before="240" w:after="240"/>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ung 9</w:t>
      </w:r>
      <w:r w:rsidR="00EA3CFA" w:rsidRPr="005323C1">
        <w:fldChar w:fldCharType="end"/>
      </w:r>
      <w:r w:rsidRPr="005323C1">
        <w:t>.</w:t>
      </w:r>
    </w:p>
    <w:p w14:paraId="67936EEF" w14:textId="1686F6D5" w:rsidR="005C0DDA" w:rsidRDefault="005C0DDA">
      <w:r>
        <w:br w:type="page"/>
      </w:r>
    </w:p>
    <w:p w14:paraId="52B81222" w14:textId="4495B130" w:rsidR="005C0DDA" w:rsidRDefault="005C0DDA">
      <w:r>
        <w:rPr>
          <w:noProof/>
        </w:rPr>
        <w:lastRenderedPageBreak/>
        <mc:AlternateContent>
          <mc:Choice Requires="wps">
            <w:drawing>
              <wp:anchor distT="0" distB="0" distL="114300" distR="114300" simplePos="0" relativeHeight="251664397" behindDoc="0" locked="0" layoutInCell="1" allowOverlap="1" wp14:anchorId="3DBB5488" wp14:editId="6FC1E136">
                <wp:simplePos x="0" y="0"/>
                <wp:positionH relativeFrom="column">
                  <wp:posOffset>-635</wp:posOffset>
                </wp:positionH>
                <wp:positionV relativeFrom="paragraph">
                  <wp:posOffset>7535545</wp:posOffset>
                </wp:positionV>
                <wp:extent cx="5759450" cy="635"/>
                <wp:effectExtent l="0" t="0" r="0" b="0"/>
                <wp:wrapTopAndBottom/>
                <wp:docPr id="1353162596"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B5488" id="_x0000_s1033" type="#_x0000_t202" style="position:absolute;left:0;text-align:left;margin-left:-.05pt;margin-top:593.35pt;width:453.5pt;height:.05pt;z-index:251664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j0GgIAAD8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NPH+YUkhS7fj+P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" stroked="f">
                <v:textbox style="mso-fit-shape-to-text:t" inset="0,0,0,0">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v:textbox>
                <w10:wrap type="topAndBottom"/>
              </v:shape>
            </w:pict>
          </mc:Fallback>
        </mc:AlternateContent>
      </w:r>
      <w:r w:rsidRPr="005323C1">
        <w:rPr>
          <w:noProof/>
        </w:rPr>
        <w:drawing>
          <wp:anchor distT="0" distB="0" distL="114300" distR="114300" simplePos="0" relativeHeight="251662349" behindDoc="0" locked="0" layoutInCell="1" allowOverlap="1" wp14:anchorId="2161DD26" wp14:editId="79885C4B">
            <wp:simplePos x="0" y="0"/>
            <wp:positionH relativeFrom="margin">
              <wp:align>right</wp:align>
            </wp:positionH>
            <wp:positionV relativeFrom="paragraph">
              <wp:posOffset>862330</wp:posOffset>
            </wp:positionV>
            <wp:extent cx="7472680" cy="5759450"/>
            <wp:effectExtent l="0" t="635"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30" cstate="print">
                      <a:extLst>
                        <a:ext uri="{28A0092B-C50C-407E-A947-70E740481C1C}">
                          <a14:useLocalDpi xmlns:a14="http://schemas.microsoft.com/office/drawing/2010/main" val="0"/>
                        </a:ext>
                      </a:extLst>
                    </a:blip>
                    <a:stretch>
                      <a:fillRect/>
                    </a:stretch>
                  </pic:blipFill>
                  <pic:spPr>
                    <a:xfrm rot="16200000">
                      <a:off x="0" y="0"/>
                      <a:ext cx="7472680" cy="57594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685E388D" w14:textId="494BC77E" w:rsidR="002C5A8F" w:rsidRPr="005323C1" w:rsidRDefault="002C5A8F" w:rsidP="002C5A8F">
      <w:pPr>
        <w:spacing w:before="240" w:after="240"/>
      </w:pPr>
      <w:r w:rsidRPr="005323C1">
        <w:lastRenderedPageBreak/>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erläutert, ermöglicht es automatische Änderungen an der UI bei Änderungen an Properties und umgekehrt die direkte Übernahme von Benutzereingaben in das ViewModel. Nachfolgend wird die Umsetzung von Data Binding in Unity am Beispiel „Passwort ändern“ erläutert, da jenes elementar für die Funktion der weiterentwickelten Architektur ist.</w:t>
      </w:r>
    </w:p>
    <w:p w14:paraId="7D0440D8" w14:textId="77777777" w:rsidR="002D6B41" w:rsidRDefault="002C5A8F" w:rsidP="002C5A8F">
      <w:pPr>
        <w:spacing w:before="240" w:after="240"/>
      </w:pPr>
      <w:r w:rsidRPr="005323C1">
        <w:t>Für den Prototypen wurde das Data Binding mittels UI Toolkit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ViewModel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w:t>
      </w:r>
      <w:proofErr w:type="gramStart"/>
      <w:r w:rsidRPr="005323C1">
        <w:t>Start(</w:t>
      </w:r>
      <w:proofErr w:type="gramEnd"/>
      <w:r w:rsidRPr="005323C1">
        <w:t xml:space="preserve">)-Methode mit entsprechenden Properties im ViewModel verknüpft. Diese Verknüpfung erfolgt über </w:t>
      </w:r>
      <w:proofErr w:type="spellStart"/>
      <w:r w:rsidRPr="005323C1">
        <w:t>onValueChanged</w:t>
      </w:r>
      <w:proofErr w:type="spellEnd"/>
      <w:r w:rsidRPr="005323C1">
        <w:t xml:space="preserve">-Listen. </w:t>
      </w:r>
    </w:p>
    <w:p w14:paraId="01AC6041" w14:textId="303504C2" w:rsidR="002C5A8F" w:rsidRPr="005323C1" w:rsidRDefault="002C5A8F" w:rsidP="002C5A8F">
      <w:pPr>
        <w:spacing w:before="240" w:after="240"/>
      </w:pPr>
      <w:r w:rsidRPr="005323C1">
        <w:t>Damit wird bei einer Eingabe diese direkt an die passende Property im ViewModel übergeben.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Skalierbar, Testbar und Wartbar ist.</w:t>
      </w:r>
    </w:p>
    <w:p w14:paraId="5AECB0F4" w14:textId="77777777" w:rsidR="00D52B11" w:rsidRPr="005323C1" w:rsidRDefault="00A47A5C" w:rsidP="00DA0FB0">
      <w:pPr>
        <w:pStyle w:val="berschrift3"/>
        <w:numPr>
          <w:ilvl w:val="2"/>
          <w:numId w:val="1"/>
        </w:numPr>
        <w:spacing w:after="240"/>
      </w:pPr>
      <w:bookmarkStart w:id="126" w:name="_Toc207020162"/>
      <w:bookmarkStart w:id="127" w:name="_Toc207280818"/>
      <w:r w:rsidRPr="005323C1">
        <w:t>Weiteres</w:t>
      </w:r>
      <w:bookmarkEnd w:id="126"/>
      <w:bookmarkEnd w:id="127"/>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28"/>
      <w:r w:rsidR="00352AE2" w:rsidRPr="005323C1">
        <w:t>Unterkapitel</w:t>
      </w:r>
      <w:commentRangeEnd w:id="128"/>
      <w:r w:rsidR="009C1649" w:rsidRPr="005323C1">
        <w:rPr>
          <w:rStyle w:val="Kommentarzeichen"/>
          <w:sz w:val="24"/>
          <w:szCs w:val="24"/>
        </w:rPr>
        <w:commentReference w:id="128"/>
      </w:r>
      <w:r w:rsidR="002209DF" w:rsidRPr="005323C1">
        <w:t>:</w:t>
      </w:r>
    </w:p>
    <w:p w14:paraId="53855FC4" w14:textId="24BEA3AA" w:rsidR="00B75903"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r w:rsidR="00082D0E" w:rsidRPr="00082D0E">
        <w:t xml:space="preserve">Alle verwendeten 3D-Tiermodelle stammen von </w:t>
      </w:r>
      <w:proofErr w:type="spellStart"/>
      <w:r w:rsidR="00082D0E" w:rsidRPr="00082D0E">
        <w:t>Sketchfab</w:t>
      </w:r>
      <w:proofErr w:type="spellEnd"/>
      <w:r w:rsidR="00082D0E" w:rsidRPr="00082D0E">
        <w:t xml:space="preserve"> </w:t>
      </w:r>
      <w:r w:rsidR="005C66A6" w:rsidRPr="005C66A6">
        <w:t>(</w:t>
      </w:r>
      <w:proofErr w:type="spellStart"/>
      <w:r w:rsidR="005C66A6" w:rsidRPr="005C66A6">
        <w:t>Sketchfab</w:t>
      </w:r>
      <w:proofErr w:type="spellEnd"/>
      <w:r w:rsidR="005C66A6" w:rsidRPr="005C66A6">
        <w:t>, 2025)</w:t>
      </w:r>
      <w:r w:rsidR="00082D0E" w:rsidRPr="00082D0E">
        <w:t xml:space="preserve">. Für dieses Projekt wurden ausschließlich kostenlose Modelle genutzt, da viele hochwertige, realistisch animierte Tiere kostenpflichtig sind und die Preise je nach Modell von wenigen Euro bis zu mehreren hundert Euro reichen können. </w:t>
      </w:r>
      <w:commentRangeStart w:id="129"/>
      <w:r w:rsidR="00023F94" w:rsidRPr="00023F94">
        <w:t xml:space="preserve">Die Auswahl geeigneter Modelle stellte sich zunächst als herausfordernd dar, da viele Modelle entweder statisch oder nur auf eine einzelne Bewegung </w:t>
      </w:r>
      <w:r w:rsidR="00023F94" w:rsidRPr="00023F94">
        <w:lastRenderedPageBreak/>
        <w:t xml:space="preserve">beschränkt waren. Nach </w:t>
      </w:r>
      <w:r w:rsidR="00023F94">
        <w:t>weiterer</w:t>
      </w:r>
      <w:r w:rsidR="00023F94" w:rsidRPr="00023F94">
        <w:t xml:space="preserve"> Recherche konnten </w:t>
      </w:r>
      <w:r w:rsidR="00023F94">
        <w:t xml:space="preserve">einige </w:t>
      </w:r>
      <w:r w:rsidR="00023F94" w:rsidRPr="00023F94">
        <w:t xml:space="preserve">Modelle </w:t>
      </w:r>
      <w:r w:rsidR="00023F94">
        <w:t>gefunden</w:t>
      </w:r>
      <w:r w:rsidR="00023F94" w:rsidRPr="00023F94">
        <w:t xml:space="preserve"> werden, die den Anforderungen des Prototyps entsprechen und eine realistische Darstellung von Tierbewegungen in der virtuellen Umgebung ermöglichen.</w:t>
      </w:r>
      <w:r w:rsidR="00082D0E">
        <w:t xml:space="preserve"> </w:t>
      </w:r>
      <w:commentRangeEnd w:id="129"/>
      <w:r w:rsidR="00023F94">
        <w:rPr>
          <w:rStyle w:val="Kommentarzeichen"/>
        </w:rPr>
        <w:commentReference w:id="129"/>
      </w:r>
      <w:commentRangeStart w:id="130"/>
      <w:r w:rsidR="00DA0FB0" w:rsidRPr="005323C1">
        <w:t>Die</w:t>
      </w:r>
      <w:r w:rsidR="00082D0E">
        <w:t xml:space="preserve"> zugehörigen</w:t>
      </w:r>
      <w:r w:rsidR="00DA0FB0" w:rsidRPr="005323C1">
        <w:t xml:space="preserve"> </w:t>
      </w:r>
      <w:commentRangeEnd w:id="130"/>
      <w:r w:rsidR="00DA0FB0" w:rsidRPr="005323C1">
        <w:commentReference w:id="130"/>
      </w:r>
      <w:r w:rsidR="00DA0FB0" w:rsidRPr="005323C1">
        <w:t>Animationsclips umfassen</w:t>
      </w:r>
      <w:r w:rsidR="002D6B41">
        <w:t xml:space="preserve"> Aktionen wie</w:t>
      </w:r>
      <w:r w:rsidR="00DA0FB0" w:rsidRPr="005323C1">
        <w:t xml:space="preserve"> beispielsweise Laufen, Ablegen oder Rennen. Allerdings sind die einzelnen Animationen nur wenige Sekunden lang und längere Bewegungsabläufe können nur dann erstellt werden, wenn sie mit mehreren (unterschiedlichen) Animationen zusammengesetzt werden. </w:t>
      </w:r>
    </w:p>
    <w:p w14:paraId="52CE757C" w14:textId="5A69A1F4" w:rsidR="00B75903" w:rsidRDefault="009A0281" w:rsidP="00B75903">
      <w:pPr>
        <w:spacing w:before="240" w:after="240"/>
        <w:rPr>
          <w:rStyle w:val="cf01"/>
          <w:rFonts w:ascii="Times New Roman" w:hAnsi="Times New Roman" w:cs="Times New Roman"/>
          <w:sz w:val="24"/>
          <w:szCs w:val="24"/>
        </w:rPr>
      </w:pPr>
      <w:r>
        <w:rPr>
          <w:rStyle w:val="cf01"/>
          <w:rFonts w:ascii="Times New Roman" w:hAnsi="Times New Roman" w:cs="Times New Roman"/>
          <w:sz w:val="24"/>
          <w:szCs w:val="24"/>
        </w:rPr>
        <w:t>Als erste Umgebung wird ein Wald gewählt,</w:t>
      </w:r>
      <w:r w:rsidR="00B75903" w:rsidRPr="00B75903">
        <w:rPr>
          <w:rStyle w:val="cf01"/>
          <w:rFonts w:ascii="Times New Roman" w:hAnsi="Times New Roman" w:cs="Times New Roman"/>
          <w:sz w:val="24"/>
          <w:szCs w:val="24"/>
        </w:rPr>
        <w:t xml:space="preserve"> da dieser Lebensraum weit verbreitet ist, eine hohe Artenvielfalt aufweist und sich gut für die erste Testumgebung eignet. Als erstes Testtier </w:t>
      </w:r>
      <w:r>
        <w:rPr>
          <w:rStyle w:val="cf01"/>
          <w:rFonts w:ascii="Times New Roman" w:hAnsi="Times New Roman" w:cs="Times New Roman"/>
          <w:sz w:val="24"/>
          <w:szCs w:val="24"/>
        </w:rPr>
        <w:t>wird</w:t>
      </w:r>
      <w:r w:rsidR="00B75903" w:rsidRPr="00B75903">
        <w:rPr>
          <w:rStyle w:val="cf01"/>
          <w:rFonts w:ascii="Times New Roman" w:hAnsi="Times New Roman" w:cs="Times New Roman"/>
          <w:sz w:val="24"/>
          <w:szCs w:val="24"/>
        </w:rPr>
        <w:t xml:space="preserve"> ein Wapiti ausgewählt, da dieses Tier sehr schön animiert ist, gut ins Waldszenario passt und viele verschiedene Bewegungen</w:t>
      </w:r>
      <w:r w:rsidR="00B75903">
        <w:rPr>
          <w:rStyle w:val="cf01"/>
          <w:rFonts w:ascii="Times New Roman" w:hAnsi="Times New Roman" w:cs="Times New Roman"/>
          <w:sz w:val="24"/>
          <w:szCs w:val="24"/>
        </w:rPr>
        <w:t xml:space="preserve"> bietet. </w:t>
      </w:r>
      <w:r w:rsidR="00B75903" w:rsidRPr="00B75903">
        <w:rPr>
          <w:rStyle w:val="cf01"/>
          <w:rFonts w:ascii="Times New Roman" w:hAnsi="Times New Roman" w:cs="Times New Roman"/>
          <w:sz w:val="24"/>
          <w:szCs w:val="24"/>
        </w:rPr>
        <w:t xml:space="preserve">Darüber hinaus wurden bereits weitere Tiere mit </w:t>
      </w:r>
      <w:r w:rsidR="00AE7ADA">
        <w:rPr>
          <w:rStyle w:val="cf01"/>
          <w:rFonts w:ascii="Times New Roman" w:hAnsi="Times New Roman" w:cs="Times New Roman"/>
          <w:sz w:val="24"/>
          <w:szCs w:val="24"/>
        </w:rPr>
        <w:t>guten</w:t>
      </w:r>
      <w:r w:rsidR="00B75903" w:rsidRPr="00B75903">
        <w:rPr>
          <w:rStyle w:val="cf01"/>
          <w:rFonts w:ascii="Times New Roman" w:hAnsi="Times New Roman" w:cs="Times New Roman"/>
          <w:sz w:val="24"/>
          <w:szCs w:val="24"/>
        </w:rPr>
        <w:t xml:space="preserve"> Animationen, wie Bär, Luchs, verschiedene Vögel und Schmetterlinge, herausgesucht</w:t>
      </w:r>
      <w:r>
        <w:rPr>
          <w:rStyle w:val="cf01"/>
          <w:rFonts w:ascii="Times New Roman" w:hAnsi="Times New Roman" w:cs="Times New Roman"/>
          <w:sz w:val="24"/>
          <w:szCs w:val="24"/>
        </w:rPr>
        <w:t>. D</w:t>
      </w:r>
      <w:r w:rsidR="00B75903" w:rsidRPr="00B75903">
        <w:rPr>
          <w:rStyle w:val="cf01"/>
          <w:rFonts w:ascii="Times New Roman" w:hAnsi="Times New Roman" w:cs="Times New Roman"/>
          <w:sz w:val="24"/>
          <w:szCs w:val="24"/>
        </w:rPr>
        <w:t>ie</w:t>
      </w:r>
      <w:r>
        <w:rPr>
          <w:rStyle w:val="cf01"/>
          <w:rFonts w:ascii="Times New Roman" w:hAnsi="Times New Roman" w:cs="Times New Roman"/>
          <w:sz w:val="24"/>
          <w:szCs w:val="24"/>
        </w:rPr>
        <w:t>se können</w:t>
      </w:r>
      <w:r w:rsidR="00B75903" w:rsidRPr="00B75903">
        <w:rPr>
          <w:rStyle w:val="cf01"/>
          <w:rFonts w:ascii="Times New Roman" w:hAnsi="Times New Roman" w:cs="Times New Roman"/>
          <w:sz w:val="24"/>
          <w:szCs w:val="24"/>
        </w:rPr>
        <w:t xml:space="preserve"> später in den Prototypen integriert werden. Für erste Tests soll der Prototyp jedoch zunächst mit einer Umgebung und einem Tier erprobt werden.</w:t>
      </w:r>
      <w:r w:rsidR="00B75903">
        <w:rPr>
          <w:rStyle w:val="cf01"/>
          <w:rFonts w:ascii="Times New Roman" w:hAnsi="Times New Roman" w:cs="Times New Roman"/>
          <w:sz w:val="24"/>
          <w:szCs w:val="24"/>
        </w:rPr>
        <w:t xml:space="preserve"> </w:t>
      </w:r>
      <w:r w:rsidR="00B75903" w:rsidRPr="00B75903">
        <w:rPr>
          <w:rStyle w:val="cf01"/>
          <w:rFonts w:ascii="Times New Roman" w:hAnsi="Times New Roman" w:cs="Times New Roman"/>
          <w:sz w:val="24"/>
          <w:szCs w:val="24"/>
        </w:rPr>
        <w:t xml:space="preserve">Für zukünftige Erweiterungen der Strecken wurden zudem bereits Modelle anderer Lebensräume und Tiere heruntergeladen, z. B. Savanne </w:t>
      </w:r>
      <w:proofErr w:type="gramStart"/>
      <w:r w:rsidR="00B75903" w:rsidRPr="00B75903">
        <w:rPr>
          <w:rStyle w:val="cf01"/>
          <w:rFonts w:ascii="Times New Roman" w:hAnsi="Times New Roman" w:cs="Times New Roman"/>
          <w:sz w:val="24"/>
          <w:szCs w:val="24"/>
        </w:rPr>
        <w:t>mit Elefant</w:t>
      </w:r>
      <w:proofErr w:type="gramEnd"/>
      <w:r w:rsidR="00B75903" w:rsidRPr="00B75903">
        <w:rPr>
          <w:rStyle w:val="cf01"/>
          <w:rFonts w:ascii="Times New Roman" w:hAnsi="Times New Roman" w:cs="Times New Roman"/>
          <w:sz w:val="24"/>
          <w:szCs w:val="24"/>
        </w:rPr>
        <w:t>, Zebra oder Krokodil sowie ein Nachtmodus mit Eule und Fledermaus, falls diese später noch integriert werden sollten.</w:t>
      </w:r>
      <w:r w:rsidR="00B75903">
        <w:rPr>
          <w:rStyle w:val="cf01"/>
          <w:rFonts w:ascii="Times New Roman" w:hAnsi="Times New Roman" w:cs="Times New Roman"/>
          <w:sz w:val="24"/>
          <w:szCs w:val="24"/>
        </w:rPr>
        <w:t xml:space="preserve"> </w:t>
      </w:r>
    </w:p>
    <w:p w14:paraId="42164E15" w14:textId="491B96E2" w:rsidR="00DA0FB0" w:rsidRPr="005323C1" w:rsidRDefault="00DA0FB0" w:rsidP="00DA0FB0">
      <w:pPr>
        <w:spacing w:before="240" w:after="240"/>
      </w:pPr>
      <w:r w:rsidRPr="005323C1">
        <w:rPr>
          <w:rStyle w:val="cf01"/>
          <w:rFonts w:ascii="Times New Roman" w:hAnsi="Times New Roman" w:cs="Times New Roman"/>
          <w:sz w:val="24"/>
          <w:szCs w:val="24"/>
        </w:rPr>
        <w:t>Damit Medieninhalte wie animierte 3D-Objekte oder Bilder, zur Laufzeit geladen werden können, müssen sie im Ordner Resources abgelegt werden, sofern kein alternatives Ladesystem verwendet wird.</w:t>
      </w:r>
      <w:r w:rsidR="00B75903">
        <w:t xml:space="preserve"> </w:t>
      </w:r>
      <w:r w:rsidRPr="005323C1">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ViewModel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ViewModel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lastRenderedPageBreak/>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131"/>
      <w:r w:rsidRPr="005323C1">
        <w:t>Auch die Interaktion mit der Umwelt stellt an dieser Stelle eine große Herausforderung dar, da einzelne Animationen nicht in kleinere Bestandteile aufgespalten und auf spezielle Bedürfnisse angepasst werden können</w:t>
      </w:r>
      <w:commentRangeEnd w:id="131"/>
      <w:r w:rsidRPr="005323C1">
        <w:commentReference w:id="131"/>
      </w:r>
      <w:r w:rsidRPr="005323C1">
        <w:t>.</w:t>
      </w:r>
    </w:p>
    <w:p w14:paraId="5AECB0F6" w14:textId="77777777" w:rsidR="00D52B11" w:rsidRPr="005323C1" w:rsidRDefault="00A47A5C" w:rsidP="00722BEF">
      <w:pPr>
        <w:rPr>
          <w:b/>
        </w:rPr>
      </w:pPr>
      <w:r w:rsidRPr="005323C1">
        <w:rPr>
          <w:b/>
        </w:rPr>
        <w:t>Interaktion</w:t>
      </w:r>
    </w:p>
    <w:p w14:paraId="5AECB0F8" w14:textId="77777777" w:rsidR="00D52B11" w:rsidRPr="005323C1" w:rsidRDefault="00D52B11"/>
    <w:p w14:paraId="5AECB0F9" w14:textId="77777777" w:rsidR="00D52B11" w:rsidRPr="005323C1" w:rsidRDefault="00D52B11"/>
    <w:p w14:paraId="5AECB0FA" w14:textId="77777777" w:rsidR="00D52B11" w:rsidRPr="005323C1" w:rsidRDefault="00A47A5C">
      <w:pPr>
        <w:pStyle w:val="berschrift1"/>
        <w:numPr>
          <w:ilvl w:val="0"/>
          <w:numId w:val="1"/>
        </w:numPr>
      </w:pPr>
      <w:bookmarkStart w:id="132" w:name="_Toc207020163"/>
      <w:bookmarkStart w:id="133" w:name="_Toc207280819"/>
      <w:bookmarkStart w:id="134" w:name="_Ref207281328"/>
      <w:r w:rsidRPr="005323C1">
        <w:lastRenderedPageBreak/>
        <w:t>Zusammenfassung und Ausblick</w:t>
      </w:r>
      <w:bookmarkEnd w:id="132"/>
      <w:bookmarkEnd w:id="133"/>
      <w:bookmarkEnd w:id="134"/>
    </w:p>
    <w:p w14:paraId="5AECB0FB" w14:textId="4FD01892" w:rsidR="00D52B11" w:rsidRPr="005323C1" w:rsidRDefault="00133D0C">
      <w:commentRangeStart w:id="135"/>
      <w:r w:rsidRPr="005323C1">
        <w:t>Notizen</w:t>
      </w:r>
      <w:commentRangeEnd w:id="135"/>
      <w:r w:rsidR="009D4758" w:rsidRPr="005323C1">
        <w:rPr>
          <w:rStyle w:val="Kommentarzeichen"/>
        </w:rPr>
        <w:commentReference w:id="135"/>
      </w:r>
    </w:p>
    <w:p w14:paraId="54407F5D" w14:textId="0C3E68BF" w:rsidR="00133D0C" w:rsidRPr="005323C1" w:rsidRDefault="00133D0C">
      <w:r w:rsidRPr="005323C1">
        <w:t xml:space="preserve">ViewModel durch Data Binding direkte (wir wollen ja schnelle Änderungen) und automatische Änderungen an View ermöglicht → hey, vielleicht können wir dadurch die Reaktionsfähigkeit des Systems </w:t>
      </w:r>
      <w:proofErr w:type="spellStart"/>
      <w:r w:rsidRPr="005323C1">
        <w:t>bissl</w:t>
      </w:r>
      <w:proofErr w:type="spellEnd"/>
      <w:r w:rsidRPr="005323C1">
        <w:t xml:space="preserve"> erhöhen, was a) für unsere </w:t>
      </w:r>
      <w:proofErr w:type="spellStart"/>
      <w:r w:rsidRPr="005323C1">
        <w:t>Fotografiererei</w:t>
      </w:r>
      <w:proofErr w:type="spellEnd"/>
      <w:r w:rsidRPr="005323C1">
        <w:t xml:space="preserve"> ganz sinnvoll sein kann und b</w:t>
      </w:r>
      <w:proofErr w:type="gramStart"/>
      <w:r w:rsidRPr="005323C1">
        <w:t>)</w:t>
      </w:r>
      <w:proofErr w:type="gramEnd"/>
      <w:r w:rsidRPr="005323C1">
        <w:t xml:space="preserve"> wenn annähernd Echtzeit kann man </w:t>
      </w:r>
      <w:proofErr w:type="spellStart"/>
      <w:r w:rsidRPr="005323C1">
        <w:t>evtl</w:t>
      </w:r>
      <w:proofErr w:type="spellEnd"/>
      <w:r w:rsidRPr="005323C1">
        <w:t xml:space="preserve"> was gegen die Simulationskrankheit machen und c) kann man </w:t>
      </w:r>
      <w:proofErr w:type="spellStart"/>
      <w:r w:rsidRPr="005323C1">
        <w:t>ggf</w:t>
      </w:r>
      <w:proofErr w:type="spellEnd"/>
      <w:r w:rsidRPr="005323C1">
        <w:t xml:space="preserve"> auch fürs Thema Spiele einsetzen und d) fällt uns bestimmt auch noch was zum Thema Reaktionsfähigkeit und </w:t>
      </w:r>
      <w:commentRangeStart w:id="136"/>
      <w:r w:rsidRPr="005323C1">
        <w:t xml:space="preserve">Medizin </w:t>
      </w:r>
      <w:commentRangeEnd w:id="136"/>
      <w:r w:rsidR="002B0DDF" w:rsidRPr="005323C1">
        <w:rPr>
          <w:rStyle w:val="Kommentarzeichen"/>
        </w:rPr>
        <w:commentReference w:id="136"/>
      </w:r>
      <w:r w:rsidRPr="005323C1">
        <w:t>ein</w:t>
      </w:r>
    </w:p>
    <w:p w14:paraId="5AECB0FC" w14:textId="77777777" w:rsidR="00D52B11" w:rsidRPr="005323C1" w:rsidRDefault="00D52B11"/>
    <w:p w14:paraId="5AECB0FE" w14:textId="5B5E8FC6" w:rsidR="003E61A5" w:rsidRDefault="003E61A5"/>
    <w:p w14:paraId="298475B8" w14:textId="77777777" w:rsidR="00565EC8" w:rsidRDefault="003E61A5" w:rsidP="00565EC8">
      <w:r>
        <w:br w:type="page"/>
      </w:r>
    </w:p>
    <w:p w14:paraId="59A4DE19" w14:textId="77777777" w:rsidR="00565EC8" w:rsidRPr="00C86170" w:rsidRDefault="00565EC8" w:rsidP="00565EC8">
      <w:pPr>
        <w:sectPr w:rsidR="00565EC8" w:rsidRPr="00C86170" w:rsidSect="00565EC8">
          <w:headerReference w:type="even" r:id="rId31"/>
          <w:headerReference w:type="default" r:id="rId32"/>
          <w:headerReference w:type="first" r:id="rId33"/>
          <w:pgSz w:w="11905" w:h="16837" w:code="9"/>
          <w:pgMar w:top="1701" w:right="1418" w:bottom="1049" w:left="1418" w:header="1134" w:footer="1134" w:gutter="0"/>
          <w:pgNumType w:start="1"/>
          <w:cols w:space="708"/>
          <w:docGrid w:linePitch="326"/>
        </w:sectPr>
      </w:pPr>
    </w:p>
    <w:p w14:paraId="24E93F26" w14:textId="06DF6041" w:rsidR="00565EC8" w:rsidRPr="00176D32" w:rsidRDefault="0058271D" w:rsidP="00565EC8">
      <w:pPr>
        <w:pStyle w:val="HeadAnhang"/>
        <w:tabs>
          <w:tab w:val="clear" w:pos="720"/>
        </w:tabs>
        <w:ind w:left="0" w:firstLine="0"/>
      </w:pPr>
      <w:bookmarkStart w:id="137" w:name="_Toc207280820"/>
      <w:bookmarkStart w:id="138" w:name="_Hlk207111061"/>
      <w:r w:rsidRPr="0058271D">
        <w:lastRenderedPageBreak/>
        <w:t>Zukünftige Forschungsfragen zu XR</w:t>
      </w:r>
      <w:bookmarkEnd w:id="137"/>
    </w:p>
    <w:p w14:paraId="10AE1891" w14:textId="32324971" w:rsidR="0058271D" w:rsidRPr="005323C1" w:rsidRDefault="0058271D" w:rsidP="0058271D">
      <w:pPr>
        <w:spacing w:after="240"/>
      </w:pPr>
      <w:r w:rsidRPr="005323C1">
        <w:t xml:space="preserve">Die folgende Liste stellt eine Reihe zukünftiger Forschungsfragen im XR-Kontext dar. Die Liste ist vollständig aus </w:t>
      </w:r>
      <w:r w:rsidRPr="005323C1">
        <w:fldChar w:fldCharType="begin"/>
      </w:r>
      <w:r w:rsidR="00D13568">
        <w:instrText xml:space="preserve"> ADDIN ZOTERO_ITEM CSL_CITATION {"citationID":"36guZ4y8","properties":{"formattedCitation":"(Barta et al., 2025)","plainCitation":"(Barta et al., 2025)","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01F12901" w14:textId="77777777" w:rsidR="0058271D" w:rsidRPr="005323C1" w:rsidRDefault="0058271D" w:rsidP="0058271D">
      <w:pPr>
        <w:numPr>
          <w:ilvl w:val="1"/>
          <w:numId w:val="11"/>
        </w:numPr>
        <w:tabs>
          <w:tab w:val="clear" w:pos="1440"/>
          <w:tab w:val="num" w:pos="360"/>
        </w:tabs>
        <w:spacing w:line="240" w:lineRule="auto"/>
        <w:ind w:left="360"/>
        <w:jc w:val="left"/>
        <w:textAlignment w:val="center"/>
      </w:pPr>
      <w:r w:rsidRPr="005323C1">
        <w:t>Inhalte</w:t>
      </w:r>
    </w:p>
    <w:p w14:paraId="1BBEB2EE"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7DE304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proofErr w:type="gramStart"/>
      <w:r w:rsidRPr="005323C1">
        <w:t>Konsument:innen</w:t>
      </w:r>
      <w:proofErr w:type="spellEnd"/>
      <w:proofErr w:type="gramEnd"/>
      <w:r w:rsidRPr="005323C1">
        <w:t xml:space="preserve"> im Rahmen des Zwei-Prozess-Modells der Informationsverarbeitung?</w:t>
      </w:r>
    </w:p>
    <w:p w14:paraId="092A711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C4095E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14C4B5DD"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5981901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proofErr w:type="gramStart"/>
      <w:r w:rsidRPr="005323C1">
        <w:t>Konsument:innen</w:t>
      </w:r>
      <w:proofErr w:type="spellEnd"/>
      <w:proofErr w:type="gramEnd"/>
      <w:r w:rsidRPr="005323C1">
        <w:t>? Wie entwickeln sich diese Emotionen über die Dauer einer längeren AR-Erfahrung?</w:t>
      </w:r>
    </w:p>
    <w:p w14:paraId="5A80992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1280DAE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proofErr w:type="gramStart"/>
      <w:r w:rsidRPr="005323C1">
        <w:t>Konsument:innen</w:t>
      </w:r>
      <w:proofErr w:type="spellEnd"/>
      <w:proofErr w:type="gramEnd"/>
      <w:r w:rsidRPr="005323C1">
        <w:t xml:space="preserve"> aus (z. B. Stressniveau, Stimmung, Glück)?</w:t>
      </w:r>
    </w:p>
    <w:p w14:paraId="745B2A1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686B4B9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77409EF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051FA79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2A6D7D3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4569584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proofErr w:type="gramStart"/>
      <w:r w:rsidRPr="005323C1">
        <w:t>Konsument:innen</w:t>
      </w:r>
      <w:proofErr w:type="spellEnd"/>
      <w:proofErr w:type="gramEnd"/>
      <w:r w:rsidRPr="005323C1">
        <w:t>?</w:t>
      </w:r>
    </w:p>
    <w:p w14:paraId="756CAFE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proofErr w:type="gramStart"/>
      <w:r w:rsidRPr="005323C1">
        <w:t>Konsument:innen</w:t>
      </w:r>
      <w:proofErr w:type="spellEnd"/>
      <w:proofErr w:type="gramEnd"/>
      <w:r w:rsidRPr="005323C1">
        <w:t xml:space="preserve"> auf </w:t>
      </w:r>
      <w:proofErr w:type="spellStart"/>
      <w:r w:rsidRPr="005323C1">
        <w:t>GenAI</w:t>
      </w:r>
      <w:proofErr w:type="spellEnd"/>
      <w:r w:rsidRPr="005323C1">
        <w:t>-Content im Vergleich zu manuell erstelltem Content in AR-Umgebungen?</w:t>
      </w:r>
    </w:p>
    <w:p w14:paraId="65A5F4E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2AB15202"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Kontext</w:t>
      </w:r>
    </w:p>
    <w:p w14:paraId="6FA3D584"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Produkttyp</w:t>
      </w:r>
    </w:p>
    <w:p w14:paraId="7B430B0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proofErr w:type="gramStart"/>
      <w:r w:rsidRPr="005323C1">
        <w:t>Konsument:innen</w:t>
      </w:r>
      <w:proofErr w:type="spellEnd"/>
      <w:proofErr w:type="gramEnd"/>
      <w:r w:rsidRPr="005323C1">
        <w:t xml:space="preserve"> bei risikoreichen Produkten im Vergleich zu mittel- und niedrig-risikohaften Produkten?</w:t>
      </w:r>
    </w:p>
    <w:p w14:paraId="560B294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053AFD2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proofErr w:type="gramStart"/>
      <w:r w:rsidRPr="005323C1">
        <w:t>Konsument:innen</w:t>
      </w:r>
      <w:proofErr w:type="spellEnd"/>
      <w:proofErr w:type="gramEnd"/>
      <w:r w:rsidRPr="005323C1">
        <w:t xml:space="preserve"> mit einem Produkt deren Reaktion auf AR-unterstützte Produktpräsentationen?</w:t>
      </w:r>
    </w:p>
    <w:p w14:paraId="430FA1A1"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arken</w:t>
      </w:r>
    </w:p>
    <w:p w14:paraId="49B8881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474A863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proofErr w:type="gramStart"/>
      <w:r w:rsidRPr="005323C1">
        <w:t>Konsument:innen</w:t>
      </w:r>
      <w:proofErr w:type="spellEnd"/>
      <w:proofErr w:type="gramEnd"/>
      <w:r w:rsidRPr="005323C1">
        <w:t xml:space="preserve"> gegenüber bekannten versus unbekannten Marken?</w:t>
      </w:r>
    </w:p>
    <w:p w14:paraId="110BE9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11035DAA"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Umgebung</w:t>
      </w:r>
    </w:p>
    <w:p w14:paraId="492CF8E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proofErr w:type="gramStart"/>
      <w:r w:rsidRPr="005323C1">
        <w:t>Konsument:innen</w:t>
      </w:r>
      <w:proofErr w:type="spellEnd"/>
      <w:proofErr w:type="gramEnd"/>
      <w:r w:rsidRPr="005323C1">
        <w:t>?</w:t>
      </w:r>
    </w:p>
    <w:p w14:paraId="5D56A8D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proofErr w:type="gramStart"/>
      <w:r w:rsidRPr="005323C1">
        <w:t>Konsument:innen</w:t>
      </w:r>
      <w:proofErr w:type="spellEnd"/>
      <w:proofErr w:type="gramEnd"/>
      <w:r w:rsidRPr="005323C1">
        <w:t xml:space="preserve"> aus, persönliche Informationen zu teilen und mit AR-Features zu interagieren?</w:t>
      </w:r>
    </w:p>
    <w:p w14:paraId="6097120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1E9C3213"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6939C2F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67F9632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55ED9A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proofErr w:type="gramStart"/>
      <w:r w:rsidRPr="005323C1">
        <w:t>Kund:innenbindung</w:t>
      </w:r>
      <w:proofErr w:type="spellEnd"/>
      <w:proofErr w:type="gramEnd"/>
      <w:r w:rsidRPr="005323C1">
        <w:t xml:space="preserve"> und </w:t>
      </w:r>
      <w:proofErr w:type="spellStart"/>
      <w:r w:rsidRPr="005323C1">
        <w:t>Conversion</w:t>
      </w:r>
      <w:proofErr w:type="spellEnd"/>
      <w:r w:rsidRPr="005323C1">
        <w:t>-Rates im Vergleich zu traditionellen Marketingansätzen?</w:t>
      </w:r>
    </w:p>
    <w:p w14:paraId="02D13590"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Gerät (Device)</w:t>
      </w:r>
    </w:p>
    <w:p w14:paraId="2F0090E2"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proofErr w:type="gramStart"/>
      <w:r w:rsidRPr="005323C1">
        <w:t>Konsument:innen</w:t>
      </w:r>
      <w:proofErr w:type="spellEnd"/>
      <w:proofErr w:type="gramEnd"/>
      <w:r w:rsidRPr="005323C1">
        <w:t xml:space="preserve"> aus?</w:t>
      </w:r>
    </w:p>
    <w:p w14:paraId="43C2F117"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28A7D8A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A3005BE"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proofErr w:type="spellStart"/>
      <w:proofErr w:type="gramStart"/>
      <w:r w:rsidRPr="005323C1">
        <w:t>Konsument:innen</w:t>
      </w:r>
      <w:proofErr w:type="spellEnd"/>
      <w:proofErr w:type="gramEnd"/>
    </w:p>
    <w:p w14:paraId="2F5919E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odemografische Aspekte</w:t>
      </w:r>
    </w:p>
    <w:p w14:paraId="084358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proofErr w:type="gramStart"/>
      <w:r w:rsidRPr="005323C1">
        <w:t>Konsument:innen</w:t>
      </w:r>
      <w:proofErr w:type="spellEnd"/>
      <w:proofErr w:type="gramEnd"/>
      <w:r w:rsidRPr="005323C1">
        <w:t xml:space="preserve"> besonders an?</w:t>
      </w:r>
    </w:p>
    <w:p w14:paraId="1A99DAF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1B70EBF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proofErr w:type="gramStart"/>
      <w:r w:rsidRPr="005323C1">
        <w:t>Konsument:innen</w:t>
      </w:r>
      <w:proofErr w:type="spellEnd"/>
      <w:proofErr w:type="gramEnd"/>
      <w:r w:rsidRPr="005323C1">
        <w:t xml:space="preserve"> mit unterschiedlichen technischen Fähigkeiten zu gestalten?</w:t>
      </w:r>
    </w:p>
    <w:p w14:paraId="56189D0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Ethische Bedenken</w:t>
      </w:r>
    </w:p>
    <w:p w14:paraId="094DB20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nehmen </w:t>
      </w:r>
      <w:proofErr w:type="spellStart"/>
      <w:proofErr w:type="gramStart"/>
      <w:r w:rsidRPr="005323C1">
        <w:t>Konsument:innen</w:t>
      </w:r>
      <w:proofErr w:type="spellEnd"/>
      <w:proofErr w:type="gramEnd"/>
      <w:r w:rsidRPr="005323C1">
        <w:t xml:space="preserve"> die ethische Vertretbarkeit emotionaler Beeinflussung durch AR im Marketing und Einzelhandel wahr?</w:t>
      </w:r>
    </w:p>
    <w:p w14:paraId="04B4444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2AC7AC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7DEE674C"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Methodik</w:t>
      </w:r>
    </w:p>
    <w:p w14:paraId="3DFDD45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essmethoden</w:t>
      </w:r>
    </w:p>
    <w:p w14:paraId="4DC889B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2158F9F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6D7A5E8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0A8A680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Forschungsmethoden</w:t>
      </w:r>
    </w:p>
    <w:p w14:paraId="7AC55A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020C8A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3E4CC6D1" w14:textId="6385854A" w:rsidR="00565EC8" w:rsidRPr="005C3DC6" w:rsidRDefault="0058271D" w:rsidP="0058271D">
      <w:r w:rsidRPr="005323C1">
        <w:t>Wie unterscheiden sich AR-Erlebnisse in natürlichen Umgebungen von solchen in kontrollierten Laborsituationen hinsichtlich der Konsumentenreaktionen?</w:t>
      </w:r>
      <w:r w:rsidRPr="005323C1">
        <w:fldChar w:fldCharType="begin"/>
      </w:r>
      <w:r w:rsidR="00D13568">
        <w:instrText xml:space="preserve"> ADDIN ZOTERO_ITEM CSL_CITATION {"citationID":"2yn4pdCU","properties":{"formattedCitation":"(Frank, 2022)","plainCitation":"(Frank, 2022)","dontUpdate":true,"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740CF4">
        <w:fldChar w:fldCharType="separate"/>
      </w:r>
      <w:r w:rsidRPr="005323C1">
        <w:fldChar w:fldCharType="end"/>
      </w:r>
      <w:r w:rsidRPr="005323C1">
        <w:br w:type="page"/>
      </w:r>
    </w:p>
    <w:p w14:paraId="5AECB103" w14:textId="3A7E219D" w:rsidR="00D52B11" w:rsidRPr="003E61A5" w:rsidRDefault="003E61A5" w:rsidP="0058271D">
      <w:pPr>
        <w:pStyle w:val="HeadAnhang"/>
        <w:numPr>
          <w:ilvl w:val="0"/>
          <w:numId w:val="0"/>
        </w:numPr>
      </w:pPr>
      <w:bookmarkStart w:id="139" w:name="_heading=h.vd69s2p5bql5" w:colFirst="0" w:colLast="0"/>
      <w:bookmarkStart w:id="140" w:name="_heading=h.jz8l3nrr2su" w:colFirst="0" w:colLast="0"/>
      <w:bookmarkStart w:id="141" w:name="_Toc207020164"/>
      <w:bookmarkStart w:id="142" w:name="_Toc207280821"/>
      <w:bookmarkEnd w:id="138"/>
      <w:bookmarkEnd w:id="139"/>
      <w:bookmarkEnd w:id="140"/>
      <w:commentRangeStart w:id="143"/>
      <w:commentRangeStart w:id="144"/>
      <w:r>
        <w:lastRenderedPageBreak/>
        <w:t>A</w:t>
      </w:r>
      <w:commentRangeStart w:id="145"/>
      <w:commentRangeStart w:id="146"/>
      <w:r w:rsidR="00A47A5C" w:rsidRPr="005323C1">
        <w:t>bbildungsverzeichnis</w:t>
      </w:r>
      <w:commentRangeEnd w:id="145"/>
      <w:r w:rsidR="00332C4D" w:rsidRPr="005323C1">
        <w:rPr>
          <w:rStyle w:val="Kommentarzeichen"/>
          <w:b w:val="0"/>
        </w:rPr>
        <w:commentReference w:id="145"/>
      </w:r>
      <w:bookmarkEnd w:id="141"/>
      <w:commentRangeEnd w:id="146"/>
      <w:r w:rsidR="0098003F">
        <w:rPr>
          <w:rStyle w:val="Kommentarzeichen"/>
          <w:b w:val="0"/>
        </w:rPr>
        <w:commentReference w:id="146"/>
      </w:r>
      <w:commentRangeEnd w:id="143"/>
      <w:r w:rsidR="0050683F">
        <w:rPr>
          <w:rStyle w:val="Kommentarzeichen"/>
          <w:b w:val="0"/>
        </w:rPr>
        <w:commentReference w:id="143"/>
      </w:r>
      <w:commentRangeEnd w:id="144"/>
      <w:r w:rsidR="00023F94">
        <w:rPr>
          <w:rStyle w:val="Kommentarzeichen"/>
          <w:b w:val="0"/>
        </w:rPr>
        <w:commentReference w:id="144"/>
      </w:r>
      <w:bookmarkEnd w:id="142"/>
    </w:p>
    <w:p w14:paraId="7E932D04" w14:textId="4C193383" w:rsidR="005C0DDA" w:rsidRDefault="00787BE9">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fldChar w:fldCharType="begin"/>
      </w:r>
      <w:r w:rsidRPr="005323C1">
        <w:instrText xml:space="preserve"> TOC \h \z \c "Abbildung" </w:instrText>
      </w:r>
      <w:r w:rsidRPr="005323C1">
        <w:fldChar w:fldCharType="separate"/>
      </w:r>
      <w:hyperlink w:anchor="_Toc207108293" w:history="1">
        <w:r w:rsidR="005C0DDA" w:rsidRPr="000A46E7">
          <w:rPr>
            <w:rStyle w:val="Hyperlink"/>
            <w:noProof/>
          </w:rPr>
          <w:t>Abbildung 1 -</w:t>
        </w:r>
        <w:r w:rsidR="00FD7456">
          <w:rPr>
            <w:rStyle w:val="Hyperlink"/>
            <w:noProof/>
          </w:rPr>
          <w:t xml:space="preserve"> </w:t>
        </w:r>
        <w:r w:rsidR="00FD7456" w:rsidRPr="00FD7456">
          <w:rPr>
            <w:rStyle w:val="Hyperlink"/>
            <w:noProof/>
          </w:rPr>
          <w:t>Augmentierter Wolf (WWF, 2024;  eigene Aufnahme)</w:t>
        </w:r>
        <w:r w:rsidR="005C0DDA">
          <w:rPr>
            <w:noProof/>
            <w:webHidden/>
          </w:rPr>
          <w:tab/>
        </w:r>
        <w:r w:rsidR="005C0DDA">
          <w:rPr>
            <w:noProof/>
            <w:webHidden/>
          </w:rPr>
          <w:fldChar w:fldCharType="begin"/>
        </w:r>
        <w:r w:rsidR="005C0DDA">
          <w:rPr>
            <w:noProof/>
            <w:webHidden/>
          </w:rPr>
          <w:instrText xml:space="preserve"> PAGEREF _Toc207108293 \h </w:instrText>
        </w:r>
        <w:r w:rsidR="005C0DDA">
          <w:rPr>
            <w:noProof/>
            <w:webHidden/>
          </w:rPr>
        </w:r>
        <w:r w:rsidR="005C0DDA">
          <w:rPr>
            <w:noProof/>
            <w:webHidden/>
          </w:rPr>
          <w:fldChar w:fldCharType="separate"/>
        </w:r>
        <w:r w:rsidR="005C0DDA">
          <w:rPr>
            <w:noProof/>
            <w:webHidden/>
          </w:rPr>
          <w:t>11</w:t>
        </w:r>
        <w:r w:rsidR="005C0DDA">
          <w:rPr>
            <w:noProof/>
            <w:webHidden/>
          </w:rPr>
          <w:fldChar w:fldCharType="end"/>
        </w:r>
      </w:hyperlink>
    </w:p>
    <w:p w14:paraId="6F32F1D4" w14:textId="65A26452" w:rsidR="005C0DDA" w:rsidRDefault="00740CF4">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4" w:history="1">
        <w:r w:rsidR="005C0DDA" w:rsidRPr="000A46E7">
          <w:rPr>
            <w:rStyle w:val="Hyperlink"/>
            <w:noProof/>
          </w:rPr>
          <w:t xml:space="preserve">Abbildung 2 - </w:t>
        </w:r>
        <w:r w:rsidR="00FD7456" w:rsidRPr="00FD7456">
          <w:rPr>
            <w:rStyle w:val="Hyperlink"/>
            <w:noProof/>
          </w:rPr>
          <w:t>Fehlerhafte Interaktion (WWF, 2024;  eigene Aufnahme)</w:t>
        </w:r>
        <w:r w:rsidR="005C0DDA">
          <w:rPr>
            <w:noProof/>
            <w:webHidden/>
          </w:rPr>
          <w:tab/>
        </w:r>
        <w:r w:rsidR="005C0DDA">
          <w:rPr>
            <w:noProof/>
            <w:webHidden/>
          </w:rPr>
          <w:fldChar w:fldCharType="begin"/>
        </w:r>
        <w:r w:rsidR="005C0DDA">
          <w:rPr>
            <w:noProof/>
            <w:webHidden/>
          </w:rPr>
          <w:instrText xml:space="preserve"> PAGEREF _Toc207108294 \h </w:instrText>
        </w:r>
        <w:r w:rsidR="005C0DDA">
          <w:rPr>
            <w:noProof/>
            <w:webHidden/>
          </w:rPr>
        </w:r>
        <w:r w:rsidR="005C0DDA">
          <w:rPr>
            <w:noProof/>
            <w:webHidden/>
          </w:rPr>
          <w:fldChar w:fldCharType="separate"/>
        </w:r>
        <w:r w:rsidR="005C0DDA">
          <w:rPr>
            <w:noProof/>
            <w:webHidden/>
          </w:rPr>
          <w:t>11</w:t>
        </w:r>
        <w:r w:rsidR="005C0DDA">
          <w:rPr>
            <w:noProof/>
            <w:webHidden/>
          </w:rPr>
          <w:fldChar w:fldCharType="end"/>
        </w:r>
      </w:hyperlink>
    </w:p>
    <w:p w14:paraId="10744A21" w14:textId="6FB5AA6C" w:rsidR="005C0DDA" w:rsidRDefault="00740CF4">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5" w:history="1">
        <w:r w:rsidR="005C0DDA" w:rsidRPr="000A46E7">
          <w:rPr>
            <w:rStyle w:val="Hyperlink"/>
            <w:noProof/>
          </w:rPr>
          <w:t>Abbildung 3 - Unterscheidung MVC und MVVM (MVVM Pattern on Android | WOXAPP, o. J.)</w:t>
        </w:r>
        <w:r w:rsidR="005C0DDA">
          <w:rPr>
            <w:noProof/>
            <w:webHidden/>
          </w:rPr>
          <w:tab/>
        </w:r>
        <w:r w:rsidR="005C0DDA">
          <w:rPr>
            <w:noProof/>
            <w:webHidden/>
          </w:rPr>
          <w:fldChar w:fldCharType="begin"/>
        </w:r>
        <w:r w:rsidR="005C0DDA">
          <w:rPr>
            <w:noProof/>
            <w:webHidden/>
          </w:rPr>
          <w:instrText xml:space="preserve"> PAGEREF _Toc207108295 \h </w:instrText>
        </w:r>
        <w:r w:rsidR="005C0DDA">
          <w:rPr>
            <w:noProof/>
            <w:webHidden/>
          </w:rPr>
        </w:r>
        <w:r w:rsidR="005C0DDA">
          <w:rPr>
            <w:noProof/>
            <w:webHidden/>
          </w:rPr>
          <w:fldChar w:fldCharType="separate"/>
        </w:r>
        <w:r w:rsidR="005C0DDA">
          <w:rPr>
            <w:noProof/>
            <w:webHidden/>
          </w:rPr>
          <w:t>22</w:t>
        </w:r>
        <w:r w:rsidR="005C0DDA">
          <w:rPr>
            <w:noProof/>
            <w:webHidden/>
          </w:rPr>
          <w:fldChar w:fldCharType="end"/>
        </w:r>
      </w:hyperlink>
    </w:p>
    <w:p w14:paraId="584C8E0E" w14:textId="70BCCB20" w:rsidR="005C0DDA" w:rsidRDefault="00740CF4">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6" w:history="1">
        <w:r w:rsidR="005C0DDA" w:rsidRPr="000A46E7">
          <w:rPr>
            <w:rStyle w:val="Hyperlink"/>
            <w:noProof/>
          </w:rPr>
          <w:t>Abbildung 4 - Mockup der Anwendung (eigene Zeichnung)</w:t>
        </w:r>
        <w:r w:rsidR="005C0DDA">
          <w:rPr>
            <w:noProof/>
            <w:webHidden/>
          </w:rPr>
          <w:tab/>
        </w:r>
        <w:r w:rsidR="005C0DDA">
          <w:rPr>
            <w:noProof/>
            <w:webHidden/>
          </w:rPr>
          <w:fldChar w:fldCharType="begin"/>
        </w:r>
        <w:r w:rsidR="005C0DDA">
          <w:rPr>
            <w:noProof/>
            <w:webHidden/>
          </w:rPr>
          <w:instrText xml:space="preserve"> PAGEREF _Toc207108296 \h </w:instrText>
        </w:r>
        <w:r w:rsidR="005C0DDA">
          <w:rPr>
            <w:noProof/>
            <w:webHidden/>
          </w:rPr>
        </w:r>
        <w:r w:rsidR="005C0DDA">
          <w:rPr>
            <w:noProof/>
            <w:webHidden/>
          </w:rPr>
          <w:fldChar w:fldCharType="separate"/>
        </w:r>
        <w:r w:rsidR="005C0DDA">
          <w:rPr>
            <w:noProof/>
            <w:webHidden/>
          </w:rPr>
          <w:t>25</w:t>
        </w:r>
        <w:r w:rsidR="005C0DDA">
          <w:rPr>
            <w:noProof/>
            <w:webHidden/>
          </w:rPr>
          <w:fldChar w:fldCharType="end"/>
        </w:r>
      </w:hyperlink>
    </w:p>
    <w:p w14:paraId="0BF2A686" w14:textId="6ED464DD" w:rsidR="005C0DDA" w:rsidRDefault="00740CF4">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7" w:history="1">
        <w:r w:rsidR="005C0DDA" w:rsidRPr="000A46E7">
          <w:rPr>
            <w:rStyle w:val="Hyperlink"/>
            <w:noProof/>
          </w:rPr>
          <w:t>Abbildung 5 - MVVM-3D (eigene Darstellung)</w:t>
        </w:r>
        <w:r w:rsidR="005C0DDA">
          <w:rPr>
            <w:noProof/>
            <w:webHidden/>
          </w:rPr>
          <w:tab/>
        </w:r>
        <w:r w:rsidR="005C0DDA">
          <w:rPr>
            <w:noProof/>
            <w:webHidden/>
          </w:rPr>
          <w:fldChar w:fldCharType="begin"/>
        </w:r>
        <w:r w:rsidR="005C0DDA">
          <w:rPr>
            <w:noProof/>
            <w:webHidden/>
          </w:rPr>
          <w:instrText xml:space="preserve"> PAGEREF _Toc207108297 \h </w:instrText>
        </w:r>
        <w:r w:rsidR="005C0DDA">
          <w:rPr>
            <w:noProof/>
            <w:webHidden/>
          </w:rPr>
        </w:r>
        <w:r w:rsidR="005C0DDA">
          <w:rPr>
            <w:noProof/>
            <w:webHidden/>
          </w:rPr>
          <w:fldChar w:fldCharType="separate"/>
        </w:r>
        <w:r w:rsidR="005C0DDA">
          <w:rPr>
            <w:noProof/>
            <w:webHidden/>
          </w:rPr>
          <w:t>32</w:t>
        </w:r>
        <w:r w:rsidR="005C0DDA">
          <w:rPr>
            <w:noProof/>
            <w:webHidden/>
          </w:rPr>
          <w:fldChar w:fldCharType="end"/>
        </w:r>
      </w:hyperlink>
    </w:p>
    <w:p w14:paraId="76EB2AAF" w14:textId="3E2242D1" w:rsidR="005C0DDA" w:rsidRDefault="00740CF4">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8" w:history="1">
        <w:r w:rsidR="005C0DDA" w:rsidRPr="000A46E7">
          <w:rPr>
            <w:rStyle w:val="Hyperlink"/>
            <w:noProof/>
          </w:rPr>
          <w:t>Abbildung 6 - Ablauf Kollaboration (eigene Darstellung)</w:t>
        </w:r>
        <w:r w:rsidR="005C0DDA">
          <w:rPr>
            <w:noProof/>
            <w:webHidden/>
          </w:rPr>
          <w:tab/>
        </w:r>
        <w:r w:rsidR="005C0DDA">
          <w:rPr>
            <w:noProof/>
            <w:webHidden/>
          </w:rPr>
          <w:fldChar w:fldCharType="begin"/>
        </w:r>
        <w:r w:rsidR="005C0DDA">
          <w:rPr>
            <w:noProof/>
            <w:webHidden/>
          </w:rPr>
          <w:instrText xml:space="preserve"> PAGEREF _Toc207108298 \h </w:instrText>
        </w:r>
        <w:r w:rsidR="005C0DDA">
          <w:rPr>
            <w:noProof/>
            <w:webHidden/>
          </w:rPr>
        </w:r>
        <w:r w:rsidR="005C0DDA">
          <w:rPr>
            <w:noProof/>
            <w:webHidden/>
          </w:rPr>
          <w:fldChar w:fldCharType="separate"/>
        </w:r>
        <w:r w:rsidR="005C0DDA">
          <w:rPr>
            <w:noProof/>
            <w:webHidden/>
          </w:rPr>
          <w:t>34</w:t>
        </w:r>
        <w:r w:rsidR="005C0DDA">
          <w:rPr>
            <w:noProof/>
            <w:webHidden/>
          </w:rPr>
          <w:fldChar w:fldCharType="end"/>
        </w:r>
      </w:hyperlink>
    </w:p>
    <w:p w14:paraId="36D16AC5" w14:textId="57A55F7D" w:rsidR="005C0DDA" w:rsidRDefault="00740CF4">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9" w:history="1">
        <w:r w:rsidR="005C0DDA" w:rsidRPr="000A46E7">
          <w:rPr>
            <w:rStyle w:val="Hyperlink"/>
            <w:noProof/>
          </w:rPr>
          <w:t>Abbildung 7 - ER-Diagramm Datenbank (eigene Darstellung)</w:t>
        </w:r>
        <w:r w:rsidR="005C0DDA">
          <w:rPr>
            <w:noProof/>
            <w:webHidden/>
          </w:rPr>
          <w:tab/>
        </w:r>
        <w:r w:rsidR="005C0DDA">
          <w:rPr>
            <w:noProof/>
            <w:webHidden/>
          </w:rPr>
          <w:fldChar w:fldCharType="begin"/>
        </w:r>
        <w:r w:rsidR="005C0DDA">
          <w:rPr>
            <w:noProof/>
            <w:webHidden/>
          </w:rPr>
          <w:instrText xml:space="preserve"> PAGEREF _Toc207108299 \h </w:instrText>
        </w:r>
        <w:r w:rsidR="005C0DDA">
          <w:rPr>
            <w:noProof/>
            <w:webHidden/>
          </w:rPr>
        </w:r>
        <w:r w:rsidR="005C0DDA">
          <w:rPr>
            <w:noProof/>
            <w:webHidden/>
          </w:rPr>
          <w:fldChar w:fldCharType="separate"/>
        </w:r>
        <w:r w:rsidR="005C0DDA">
          <w:rPr>
            <w:noProof/>
            <w:webHidden/>
          </w:rPr>
          <w:t>35</w:t>
        </w:r>
        <w:r w:rsidR="005C0DDA">
          <w:rPr>
            <w:noProof/>
            <w:webHidden/>
          </w:rPr>
          <w:fldChar w:fldCharType="end"/>
        </w:r>
      </w:hyperlink>
    </w:p>
    <w:p w14:paraId="1AF9D053" w14:textId="720959FE" w:rsidR="005C0DDA" w:rsidRDefault="00740CF4">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0" w:history="1">
        <w:r w:rsidR="005C0DDA" w:rsidRPr="000A46E7">
          <w:rPr>
            <w:rStyle w:val="Hyperlink"/>
            <w:noProof/>
          </w:rPr>
          <w:t>Abbildung 8 - UML-Diagramm Backend (eigene Darstellung)</w:t>
        </w:r>
        <w:r w:rsidR="005C0DDA">
          <w:rPr>
            <w:noProof/>
            <w:webHidden/>
          </w:rPr>
          <w:tab/>
        </w:r>
        <w:r w:rsidR="005C0DDA">
          <w:rPr>
            <w:noProof/>
            <w:webHidden/>
          </w:rPr>
          <w:fldChar w:fldCharType="begin"/>
        </w:r>
        <w:r w:rsidR="005C0DDA">
          <w:rPr>
            <w:noProof/>
            <w:webHidden/>
          </w:rPr>
          <w:instrText xml:space="preserve"> PAGEREF _Toc207108300 \h </w:instrText>
        </w:r>
        <w:r w:rsidR="005C0DDA">
          <w:rPr>
            <w:noProof/>
            <w:webHidden/>
          </w:rPr>
        </w:r>
        <w:r w:rsidR="005C0DDA">
          <w:rPr>
            <w:noProof/>
            <w:webHidden/>
          </w:rPr>
          <w:fldChar w:fldCharType="separate"/>
        </w:r>
        <w:r w:rsidR="005C0DDA">
          <w:rPr>
            <w:noProof/>
            <w:webHidden/>
          </w:rPr>
          <w:t>38</w:t>
        </w:r>
        <w:r w:rsidR="005C0DDA">
          <w:rPr>
            <w:noProof/>
            <w:webHidden/>
          </w:rPr>
          <w:fldChar w:fldCharType="end"/>
        </w:r>
      </w:hyperlink>
    </w:p>
    <w:p w14:paraId="7CB9C1F0" w14:textId="661DE1D4" w:rsidR="005C0DDA" w:rsidRDefault="00740CF4">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1" w:history="1">
        <w:r w:rsidR="005C0DDA" w:rsidRPr="000A46E7">
          <w:rPr>
            <w:rStyle w:val="Hyperlink"/>
            <w:noProof/>
          </w:rPr>
          <w:t>Abbildung 9 - UML-Diagramm Frontend (eigene Darstellung)</w:t>
        </w:r>
        <w:r w:rsidR="005C0DDA">
          <w:rPr>
            <w:noProof/>
            <w:webHidden/>
          </w:rPr>
          <w:tab/>
        </w:r>
        <w:r w:rsidR="005C0DDA">
          <w:rPr>
            <w:noProof/>
            <w:webHidden/>
          </w:rPr>
          <w:fldChar w:fldCharType="begin"/>
        </w:r>
        <w:r w:rsidR="005C0DDA">
          <w:rPr>
            <w:noProof/>
            <w:webHidden/>
          </w:rPr>
          <w:instrText xml:space="preserve"> PAGEREF _Toc207108301 \h </w:instrText>
        </w:r>
        <w:r w:rsidR="005C0DDA">
          <w:rPr>
            <w:noProof/>
            <w:webHidden/>
          </w:rPr>
        </w:r>
        <w:r w:rsidR="005C0DDA">
          <w:rPr>
            <w:noProof/>
            <w:webHidden/>
          </w:rPr>
          <w:fldChar w:fldCharType="separate"/>
        </w:r>
        <w:r w:rsidR="005C0DDA">
          <w:rPr>
            <w:noProof/>
            <w:webHidden/>
          </w:rPr>
          <w:t>42</w:t>
        </w:r>
        <w:r w:rsidR="005C0DDA">
          <w:rPr>
            <w:noProof/>
            <w:webHidden/>
          </w:rPr>
          <w:fldChar w:fldCharType="end"/>
        </w:r>
      </w:hyperlink>
    </w:p>
    <w:p w14:paraId="0EFF2294" w14:textId="77777777" w:rsidR="00787BE9" w:rsidRDefault="00787BE9" w:rsidP="00565EC8">
      <w:pPr>
        <w:pBdr>
          <w:top w:val="nil"/>
          <w:left w:val="nil"/>
          <w:bottom w:val="nil"/>
          <w:right w:val="nil"/>
          <w:between w:val="nil"/>
        </w:pBdr>
        <w:tabs>
          <w:tab w:val="left" w:pos="0"/>
        </w:tabs>
        <w:spacing w:after="120"/>
        <w:jc w:val="left"/>
      </w:pPr>
      <w:r w:rsidRPr="005323C1">
        <w:fldChar w:fldCharType="end"/>
      </w:r>
    </w:p>
    <w:p w14:paraId="12496564" w14:textId="77777777" w:rsidR="00023F94" w:rsidRDefault="00023F94">
      <w:pPr>
        <w:rPr>
          <w:b/>
          <w:sz w:val="32"/>
          <w:szCs w:val="32"/>
        </w:rPr>
      </w:pPr>
      <w:bookmarkStart w:id="147" w:name="_Toc207020165"/>
      <w:r>
        <w:br w:type="page"/>
      </w:r>
    </w:p>
    <w:p w14:paraId="5AECB106" w14:textId="532374EC" w:rsidR="008F085E" w:rsidRPr="005323C1" w:rsidRDefault="00A47A5C" w:rsidP="0058271D">
      <w:pPr>
        <w:pStyle w:val="HeadAnhang"/>
        <w:numPr>
          <w:ilvl w:val="0"/>
          <w:numId w:val="0"/>
        </w:numPr>
      </w:pPr>
      <w:bookmarkStart w:id="148" w:name="_Toc207280822"/>
      <w:r w:rsidRPr="005323C1">
        <w:lastRenderedPageBreak/>
        <w:t>Tabellenverzeichnis</w:t>
      </w:r>
      <w:bookmarkEnd w:id="147"/>
      <w:bookmarkEnd w:id="148"/>
    </w:p>
    <w:p w14:paraId="1CA821EA" w14:textId="468AAE74" w:rsidR="005C0DDA" w:rsidRDefault="00F81223">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5C0DDA">
        <w:rPr>
          <w:noProof/>
        </w:rPr>
        <w:t>Tabelle 1 - Anforderungen</w:t>
      </w:r>
      <w:r w:rsidR="005C0DDA">
        <w:rPr>
          <w:noProof/>
        </w:rPr>
        <w:tab/>
      </w:r>
      <w:r w:rsidR="005C0DDA">
        <w:rPr>
          <w:noProof/>
        </w:rPr>
        <w:fldChar w:fldCharType="begin"/>
      </w:r>
      <w:r w:rsidR="005C0DDA">
        <w:rPr>
          <w:noProof/>
        </w:rPr>
        <w:instrText xml:space="preserve"> PAGEREF _Toc207107958 \h </w:instrText>
      </w:r>
      <w:r w:rsidR="005C0DDA">
        <w:rPr>
          <w:noProof/>
        </w:rPr>
      </w:r>
      <w:r w:rsidR="005C0DDA">
        <w:rPr>
          <w:noProof/>
        </w:rPr>
        <w:fldChar w:fldCharType="separate"/>
      </w:r>
      <w:r w:rsidR="005C0DDA">
        <w:rPr>
          <w:noProof/>
        </w:rPr>
        <w:t>15</w:t>
      </w:r>
      <w:r w:rsidR="005C0DDA">
        <w:rPr>
          <w:noProof/>
        </w:rPr>
        <w:fldChar w:fldCharType="end"/>
      </w:r>
    </w:p>
    <w:p w14:paraId="1DBFC7EA" w14:textId="36838F5D" w:rsidR="008F085E" w:rsidRPr="005323C1" w:rsidRDefault="00F81223">
      <w:pPr>
        <w:rPr>
          <w:b/>
          <w:sz w:val="32"/>
          <w:szCs w:val="32"/>
        </w:rPr>
      </w:pPr>
      <w:r w:rsidRPr="005323C1">
        <w:rPr>
          <w:b/>
          <w:sz w:val="32"/>
          <w:szCs w:val="32"/>
        </w:rPr>
        <w:fldChar w:fldCharType="end"/>
      </w:r>
    </w:p>
    <w:p w14:paraId="784CDE1F" w14:textId="77777777" w:rsidR="00023F94" w:rsidRDefault="00023F94">
      <w:pPr>
        <w:rPr>
          <w:b/>
          <w:sz w:val="32"/>
          <w:szCs w:val="32"/>
        </w:rPr>
      </w:pPr>
      <w:bookmarkStart w:id="149" w:name="_Toc207020167"/>
      <w:r>
        <w:br w:type="page"/>
      </w:r>
    </w:p>
    <w:p w14:paraId="4EBEF036" w14:textId="078AF104" w:rsidR="00DB5DB7" w:rsidRDefault="007E1E62" w:rsidP="0058271D">
      <w:pPr>
        <w:pStyle w:val="HeadAnhang"/>
        <w:numPr>
          <w:ilvl w:val="0"/>
          <w:numId w:val="0"/>
        </w:numPr>
        <w:ind w:left="360" w:hanging="360"/>
      </w:pPr>
      <w:bookmarkStart w:id="150" w:name="_Toc207280823"/>
      <w:r w:rsidRPr="005323C1">
        <w:lastRenderedPageBreak/>
        <w:t xml:space="preserve">Software </w:t>
      </w:r>
      <w:commentRangeStart w:id="151"/>
      <w:r w:rsidRPr="005323C1">
        <w:t>Tools</w:t>
      </w:r>
      <w:bookmarkEnd w:id="149"/>
      <w:commentRangeEnd w:id="151"/>
      <w:r w:rsidR="0098003F">
        <w:rPr>
          <w:rStyle w:val="Kommentarzeichen"/>
          <w:b w:val="0"/>
        </w:rPr>
        <w:commentReference w:id="151"/>
      </w:r>
      <w:bookmarkEnd w:id="15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59"/>
      </w:tblGrid>
      <w:tr w:rsidR="00504E1A" w:rsidRPr="00571299" w14:paraId="34F56666" w14:textId="77777777" w:rsidTr="00383857">
        <w:tc>
          <w:tcPr>
            <w:tcW w:w="2410" w:type="dxa"/>
          </w:tcPr>
          <w:p w14:paraId="36003FA9" w14:textId="77777777" w:rsidR="00504E1A" w:rsidRDefault="00504E1A" w:rsidP="00383857">
            <w:pPr>
              <w:spacing w:after="120" w:line="264" w:lineRule="auto"/>
            </w:pPr>
            <w:proofErr w:type="spellStart"/>
            <w:r>
              <w:t>Git</w:t>
            </w:r>
            <w:proofErr w:type="spellEnd"/>
            <w:r>
              <w:t>:</w:t>
            </w:r>
          </w:p>
        </w:tc>
        <w:tc>
          <w:tcPr>
            <w:tcW w:w="6659" w:type="dxa"/>
          </w:tcPr>
          <w:p w14:paraId="4296F9AE" w14:textId="77777777" w:rsidR="00504E1A" w:rsidRPr="002B6365" w:rsidRDefault="00504E1A" w:rsidP="00383857">
            <w:pPr>
              <w:spacing w:after="120" w:line="264" w:lineRule="auto"/>
              <w:jc w:val="left"/>
            </w:pPr>
            <w:proofErr w:type="spellStart"/>
            <w:r w:rsidRPr="002B6365">
              <w:t>Git</w:t>
            </w:r>
            <w:proofErr w:type="spellEnd"/>
            <w:r w:rsidRPr="002B6365">
              <w:t xml:space="preserve"> – https://git-scm.com/</w:t>
            </w:r>
          </w:p>
        </w:tc>
      </w:tr>
      <w:tr w:rsidR="00504E1A" w:rsidRPr="00571299" w14:paraId="3F93799D" w14:textId="77777777" w:rsidTr="00383857">
        <w:tc>
          <w:tcPr>
            <w:tcW w:w="2410" w:type="dxa"/>
          </w:tcPr>
          <w:p w14:paraId="456616E5" w14:textId="77777777" w:rsidR="00504E1A" w:rsidRDefault="00504E1A" w:rsidP="00383857">
            <w:pPr>
              <w:spacing w:after="120" w:line="264" w:lineRule="auto"/>
            </w:pPr>
            <w:r>
              <w:t>GitHub:</w:t>
            </w:r>
          </w:p>
        </w:tc>
        <w:tc>
          <w:tcPr>
            <w:tcW w:w="6659" w:type="dxa"/>
          </w:tcPr>
          <w:p w14:paraId="78891FBC" w14:textId="77777777" w:rsidR="00504E1A" w:rsidRDefault="00504E1A" w:rsidP="00383857">
            <w:pPr>
              <w:spacing w:after="120" w:line="264" w:lineRule="auto"/>
              <w:jc w:val="left"/>
              <w:rPr>
                <w:lang w:val="en-US"/>
              </w:rPr>
            </w:pPr>
            <w:r>
              <w:rPr>
                <w:lang w:val="en-US"/>
              </w:rPr>
              <w:t xml:space="preserve">GitHub </w:t>
            </w:r>
            <w:r w:rsidRPr="005E71F9">
              <w:rPr>
                <w:lang w:val="en-US"/>
              </w:rPr>
              <w:t>–</w:t>
            </w:r>
            <w:r w:rsidRPr="00571299">
              <w:rPr>
                <w:lang w:val="en-US"/>
              </w:rPr>
              <w:t xml:space="preserve"> https://github.com/</w:t>
            </w:r>
          </w:p>
        </w:tc>
      </w:tr>
      <w:tr w:rsidR="00504E1A" w:rsidRPr="00740CF4" w14:paraId="43758841" w14:textId="77777777" w:rsidTr="00383857">
        <w:tc>
          <w:tcPr>
            <w:tcW w:w="2410" w:type="dxa"/>
          </w:tcPr>
          <w:p w14:paraId="17AD61DE" w14:textId="77777777" w:rsidR="00504E1A" w:rsidRDefault="00504E1A" w:rsidP="00383857">
            <w:pPr>
              <w:spacing w:after="120" w:line="264" w:lineRule="auto"/>
            </w:pPr>
            <w:r>
              <w:t>Swagger UI:</w:t>
            </w:r>
          </w:p>
        </w:tc>
        <w:tc>
          <w:tcPr>
            <w:tcW w:w="6659" w:type="dxa"/>
          </w:tcPr>
          <w:p w14:paraId="71902F5A" w14:textId="77777777" w:rsidR="00504E1A" w:rsidRDefault="00504E1A" w:rsidP="00383857">
            <w:pPr>
              <w:spacing w:after="120" w:line="264" w:lineRule="auto"/>
              <w:jc w:val="left"/>
              <w:rPr>
                <w:lang w:val="en-US"/>
              </w:rPr>
            </w:pPr>
            <w:r>
              <w:rPr>
                <w:lang w:val="en-US"/>
              </w:rPr>
              <w:t xml:space="preserve">Swagger </w:t>
            </w:r>
            <w:r w:rsidRPr="005E71F9">
              <w:rPr>
                <w:lang w:val="en-US"/>
              </w:rPr>
              <w:t>–</w:t>
            </w:r>
            <w:r w:rsidRPr="00571299">
              <w:rPr>
                <w:lang w:val="en-US"/>
              </w:rPr>
              <w:t xml:space="preserve"> https://swagger.io/tools/swagger-ui/</w:t>
            </w:r>
          </w:p>
        </w:tc>
      </w:tr>
      <w:tr w:rsidR="00504E1A" w:rsidRPr="00571299" w14:paraId="0055304E" w14:textId="77777777" w:rsidTr="00383857">
        <w:tc>
          <w:tcPr>
            <w:tcW w:w="2410" w:type="dxa"/>
          </w:tcPr>
          <w:p w14:paraId="0EF9097F" w14:textId="77777777" w:rsidR="00504E1A" w:rsidRDefault="00504E1A" w:rsidP="00383857">
            <w:pPr>
              <w:spacing w:after="120" w:line="264" w:lineRule="auto"/>
            </w:pPr>
            <w:r>
              <w:t>Unity 6.0:</w:t>
            </w:r>
          </w:p>
        </w:tc>
        <w:tc>
          <w:tcPr>
            <w:tcW w:w="6659" w:type="dxa"/>
          </w:tcPr>
          <w:p w14:paraId="02EE057D"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w:t>
            </w:r>
          </w:p>
        </w:tc>
      </w:tr>
      <w:tr w:rsidR="00504E1A" w:rsidRPr="00740CF4" w14:paraId="134AEA89" w14:textId="77777777" w:rsidTr="00383857">
        <w:tc>
          <w:tcPr>
            <w:tcW w:w="2410" w:type="dxa"/>
          </w:tcPr>
          <w:p w14:paraId="5F2AD40A" w14:textId="5E3B1967" w:rsidR="00504E1A" w:rsidRDefault="00504E1A" w:rsidP="00383857">
            <w:pPr>
              <w:spacing w:after="120" w:line="264" w:lineRule="auto"/>
            </w:pPr>
            <w:r>
              <w:t>Unity Hub:</w:t>
            </w:r>
          </w:p>
        </w:tc>
        <w:tc>
          <w:tcPr>
            <w:tcW w:w="6659" w:type="dxa"/>
          </w:tcPr>
          <w:p w14:paraId="09155AD9"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unity-hub</w:t>
            </w:r>
          </w:p>
        </w:tc>
      </w:tr>
      <w:tr w:rsidR="00504E1A" w:rsidRPr="00740CF4" w14:paraId="1AB377C1" w14:textId="77777777" w:rsidTr="00383857">
        <w:tc>
          <w:tcPr>
            <w:tcW w:w="2410" w:type="dxa"/>
          </w:tcPr>
          <w:p w14:paraId="3C1449FC" w14:textId="7708EE82" w:rsidR="00504E1A" w:rsidRDefault="00504E1A" w:rsidP="00383857">
            <w:pPr>
              <w:spacing w:after="120" w:line="264" w:lineRule="auto"/>
            </w:pPr>
            <w:r>
              <w:t>Visual Studio 2022:</w:t>
            </w:r>
          </w:p>
        </w:tc>
        <w:tc>
          <w:tcPr>
            <w:tcW w:w="6659" w:type="dxa"/>
          </w:tcPr>
          <w:p w14:paraId="71671592" w14:textId="77777777" w:rsidR="00504E1A" w:rsidRDefault="00504E1A" w:rsidP="00383857">
            <w:pPr>
              <w:spacing w:after="120" w:line="264" w:lineRule="auto"/>
              <w:jc w:val="left"/>
              <w:rPr>
                <w:lang w:val="en-US"/>
              </w:rPr>
            </w:pPr>
            <w:r>
              <w:rPr>
                <w:lang w:val="en-US"/>
              </w:rPr>
              <w:t xml:space="preserve">Microsoft </w:t>
            </w:r>
            <w:r w:rsidRPr="005E71F9">
              <w:rPr>
                <w:lang w:val="en-US"/>
              </w:rPr>
              <w:t>–</w:t>
            </w:r>
            <w:r w:rsidRPr="00571299">
              <w:rPr>
                <w:lang w:val="en-US"/>
              </w:rPr>
              <w:t xml:space="preserve"> </w:t>
            </w:r>
            <w:r>
              <w:rPr>
                <w:lang w:val="en-US"/>
              </w:rPr>
              <w:t>h</w:t>
            </w:r>
            <w:r w:rsidRPr="00571299">
              <w:rPr>
                <w:lang w:val="en-US"/>
              </w:rPr>
              <w:t>ttps://visualstudio.microsoft.com/</w:t>
            </w:r>
          </w:p>
        </w:tc>
      </w:tr>
    </w:tbl>
    <w:p w14:paraId="1DF408BF" w14:textId="77777777" w:rsidR="00504E1A" w:rsidRPr="00504E1A" w:rsidRDefault="00504E1A" w:rsidP="00504E1A">
      <w:pPr>
        <w:rPr>
          <w:lang w:val="es-ES"/>
        </w:rPr>
      </w:pPr>
    </w:p>
    <w:p w14:paraId="119FE390" w14:textId="3F5E998B" w:rsidR="007E1E62" w:rsidRPr="0058271D" w:rsidRDefault="00DB5DB7" w:rsidP="0058271D">
      <w:pPr>
        <w:rPr>
          <w:b/>
          <w:kern w:val="28"/>
          <w:sz w:val="32"/>
          <w:lang w:val="es-ES"/>
        </w:rPr>
      </w:pPr>
      <w:r w:rsidRPr="00504E1A">
        <w:rPr>
          <w:lang w:val="es-ES"/>
        </w:rPr>
        <w:br w:type="page"/>
      </w:r>
    </w:p>
    <w:p w14:paraId="5AECB129" w14:textId="1FA8F8B9" w:rsidR="00D52B11" w:rsidRPr="005323C1" w:rsidRDefault="00DF0FE0" w:rsidP="0058271D">
      <w:pPr>
        <w:pStyle w:val="HeadAnhang"/>
        <w:numPr>
          <w:ilvl w:val="0"/>
          <w:numId w:val="0"/>
        </w:numPr>
        <w:ind w:left="360" w:hanging="360"/>
        <w:rPr>
          <w:color w:val="000000"/>
        </w:rPr>
      </w:pPr>
      <w:bookmarkStart w:id="152" w:name="_heading=h.p5gqymuyd08q" w:colFirst="0" w:colLast="0"/>
      <w:bookmarkStart w:id="153" w:name="_Toc207020169"/>
      <w:bookmarkStart w:id="154" w:name="_Toc207280824"/>
      <w:bookmarkEnd w:id="152"/>
      <w:r w:rsidRPr="005323C1">
        <w:lastRenderedPageBreak/>
        <w:t>Literatur</w:t>
      </w:r>
      <w:r w:rsidR="00A47A5C" w:rsidRPr="005323C1">
        <w:t>verzeichnis</w:t>
      </w:r>
      <w:bookmarkEnd w:id="153"/>
      <w:bookmarkEnd w:id="154"/>
    </w:p>
    <w:p w14:paraId="09075C2B" w14:textId="77777777" w:rsidR="00CC28A4" w:rsidRDefault="002842B2" w:rsidP="00CC28A4">
      <w:pPr>
        <w:pStyle w:val="Literaturverzeichnis"/>
        <w:rPr>
          <w:kern w:val="0"/>
        </w:rPr>
      </w:pPr>
      <w:r w:rsidRPr="005323C1">
        <w:fldChar w:fldCharType="begin"/>
      </w:r>
      <w:r w:rsidR="009A028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HQ8G783P"],["http://zotero.org/users/17761836/items/B83ZUD7I"]],"omitted":[],"custom":[]} CSL_BIBLIOGRAPHY </w:instrText>
      </w:r>
      <w:r w:rsidRPr="005323C1">
        <w:fldChar w:fldCharType="separate"/>
      </w:r>
      <w:r w:rsidR="00CC28A4">
        <w:rPr>
          <w:kern w:val="0"/>
        </w:rPr>
        <w:t xml:space="preserve">adegeo. (o. J.). </w:t>
      </w:r>
      <w:r w:rsidR="00CC28A4">
        <w:rPr>
          <w:i/>
          <w:iCs/>
          <w:kern w:val="0"/>
        </w:rPr>
        <w:t>Data binding overview—WPF</w:t>
      </w:r>
      <w:r w:rsidR="00CC28A4">
        <w:rPr>
          <w:kern w:val="0"/>
        </w:rPr>
        <w:t>. Abgerufen 31. Juli 2025, von https://learn.microsoft.com/en-us/dotnet/desktop/wpf/data/</w:t>
      </w:r>
    </w:p>
    <w:p w14:paraId="7A6790F2" w14:textId="77777777" w:rsidR="00CC28A4" w:rsidRPr="002B6365" w:rsidRDefault="00CC28A4" w:rsidP="00CC28A4">
      <w:pPr>
        <w:pStyle w:val="Literaturverzeichnis"/>
        <w:rPr>
          <w:kern w:val="0"/>
          <w:lang w:val="en-GB"/>
        </w:rPr>
      </w:pPr>
      <w:r w:rsidRPr="002B6365">
        <w:rPr>
          <w:kern w:val="0"/>
          <w:lang w:val="en-GB"/>
        </w:rPr>
        <w:t xml:space="preserve">Agrawal, S., Simon, A., Bech, S., Bærentsen, K., &amp; Forchhammer, S. (2019). Defining Immersion: Literature Review and Implications for Research on Immersive Audiovisual Experiences: 147th AES Pro Audio International Convention. </w:t>
      </w:r>
      <w:r w:rsidRPr="002B6365">
        <w:rPr>
          <w:i/>
          <w:iCs/>
          <w:kern w:val="0"/>
          <w:lang w:val="en-GB"/>
        </w:rPr>
        <w:t>Journal of Audio Engineering Society</w:t>
      </w:r>
      <w:r w:rsidRPr="002B6365">
        <w:rPr>
          <w:kern w:val="0"/>
          <w:lang w:val="en-GB"/>
        </w:rPr>
        <w:t xml:space="preserve">, </w:t>
      </w:r>
      <w:r w:rsidRPr="002B6365">
        <w:rPr>
          <w:i/>
          <w:iCs/>
          <w:kern w:val="0"/>
          <w:lang w:val="en-GB"/>
        </w:rPr>
        <w:t>68</w:t>
      </w:r>
      <w:r w:rsidRPr="002B6365">
        <w:rPr>
          <w:kern w:val="0"/>
          <w:lang w:val="en-GB"/>
        </w:rPr>
        <w:t>(6), 404–417. https://doi.org/10.17743/jaes.2020.0039</w:t>
      </w:r>
    </w:p>
    <w:p w14:paraId="72307E03" w14:textId="77777777" w:rsidR="00CC28A4" w:rsidRDefault="00CC28A4" w:rsidP="00CC28A4">
      <w:pPr>
        <w:pStyle w:val="Literaturverzeichnis"/>
        <w:rPr>
          <w:kern w:val="0"/>
        </w:rPr>
      </w:pPr>
      <w:r w:rsidRPr="002B6365">
        <w:rPr>
          <w:i/>
          <w:iCs/>
          <w:kern w:val="0"/>
          <w:lang w:val="en-GB"/>
        </w:rPr>
        <w:t>Amazon RDS für SQL Server-Datenbanken in der Cloud</w:t>
      </w:r>
      <w:r w:rsidRPr="002B6365">
        <w:rPr>
          <w:kern w:val="0"/>
          <w:lang w:val="en-GB"/>
        </w:rPr>
        <w:t xml:space="preserve">. </w:t>
      </w:r>
      <w:r w:rsidRPr="00CC28A4">
        <w:rPr>
          <w:kern w:val="0"/>
          <w:lang w:val="es-ES"/>
        </w:rPr>
        <w:t xml:space="preserve">(o. J.). Amazon Web Services, Inc. </w:t>
      </w:r>
      <w:r>
        <w:rPr>
          <w:kern w:val="0"/>
        </w:rPr>
        <w:t>Abgerufen 6. August 2025, von https://aws.amazon.com/de/rds/sqlserver/</w:t>
      </w:r>
    </w:p>
    <w:p w14:paraId="495F1AB9" w14:textId="77777777" w:rsidR="00CC28A4" w:rsidRDefault="00CC28A4" w:rsidP="00CC28A4">
      <w:pPr>
        <w:pStyle w:val="Literaturverzeichnis"/>
        <w:rPr>
          <w:kern w:val="0"/>
        </w:rPr>
      </w:pPr>
      <w:r>
        <w:rPr>
          <w:kern w:val="0"/>
        </w:rPr>
        <w:t xml:space="preserve">Barff. (o. J.). </w:t>
      </w:r>
      <w:r>
        <w:rPr>
          <w:i/>
          <w:iCs/>
          <w:kern w:val="0"/>
        </w:rPr>
        <w:t>Als sich die Virtualität mit der Realität vermischte</w:t>
      </w:r>
      <w:r>
        <w:rPr>
          <w:kern w:val="0"/>
        </w:rPr>
        <w:t>. Abgerufen 19. April 2025, von https://www.barff.de/die-geschichte-der-augmented-reality</w:t>
      </w:r>
    </w:p>
    <w:p w14:paraId="6090F8C2" w14:textId="77777777" w:rsidR="00CC28A4" w:rsidRPr="002B6365" w:rsidRDefault="00CC28A4" w:rsidP="00CC28A4">
      <w:pPr>
        <w:pStyle w:val="Literaturverzeichnis"/>
        <w:rPr>
          <w:kern w:val="0"/>
          <w:lang w:val="en-GB"/>
        </w:rPr>
      </w:pPr>
      <w:r w:rsidRPr="00CC28A4">
        <w:rPr>
          <w:kern w:val="0"/>
          <w:lang w:val="es-ES"/>
        </w:rPr>
        <w:t xml:space="preserve">Barta, S., Gurrea, R., &amp; Flavián, C. (2025). Augmented reality experiences: Consumer-centered augmented reality framework and research agenda. </w:t>
      </w:r>
      <w:r w:rsidRPr="002B6365">
        <w:rPr>
          <w:i/>
          <w:iCs/>
          <w:kern w:val="0"/>
          <w:lang w:val="en-GB"/>
        </w:rPr>
        <w:t>Psychology &amp; Marketing</w:t>
      </w:r>
      <w:r w:rsidRPr="002B6365">
        <w:rPr>
          <w:kern w:val="0"/>
          <w:lang w:val="en-GB"/>
        </w:rPr>
        <w:t xml:space="preserve">, </w:t>
      </w:r>
      <w:r w:rsidRPr="002B6365">
        <w:rPr>
          <w:i/>
          <w:iCs/>
          <w:kern w:val="0"/>
          <w:lang w:val="en-GB"/>
        </w:rPr>
        <w:t>42</w:t>
      </w:r>
      <w:r w:rsidRPr="002B6365">
        <w:rPr>
          <w:kern w:val="0"/>
          <w:lang w:val="en-GB"/>
        </w:rPr>
        <w:t>(2), 634–650. https://doi.org/10.1002/mar.22143</w:t>
      </w:r>
    </w:p>
    <w:p w14:paraId="34A4043E" w14:textId="77777777" w:rsidR="00CC28A4" w:rsidRPr="002B6365" w:rsidRDefault="00CC28A4" w:rsidP="00CC28A4">
      <w:pPr>
        <w:pStyle w:val="Literaturverzeichnis"/>
        <w:rPr>
          <w:kern w:val="0"/>
          <w:lang w:val="en-GB"/>
        </w:rPr>
      </w:pPr>
      <w:r w:rsidRPr="002B6365">
        <w:rPr>
          <w:kern w:val="0"/>
          <w:lang w:val="en-GB"/>
        </w:rPr>
        <w:t xml:space="preserve">Benbelkacem, S., Aouam, D., Zenati-Henda, N., Bellarbi, A., Bouhena, A., &amp; Otmane, S. (2019). </w:t>
      </w:r>
      <w:r w:rsidRPr="002B6365">
        <w:rPr>
          <w:i/>
          <w:iCs/>
          <w:kern w:val="0"/>
          <w:lang w:val="en-GB"/>
        </w:rPr>
        <w:t>MVC-3D: Adaptive Design Pattern for Virtual and Augmented Reality Systems</w:t>
      </w:r>
      <w:r w:rsidRPr="002B6365">
        <w:rPr>
          <w:kern w:val="0"/>
          <w:lang w:val="en-GB"/>
        </w:rPr>
        <w:t xml:space="preserve"> (No. arXiv:1903.00185). arXiv. https://doi.org/10.48550/arXiv.1903.00185</w:t>
      </w:r>
    </w:p>
    <w:p w14:paraId="1343893B" w14:textId="77777777" w:rsidR="00CC28A4" w:rsidRPr="002B6365" w:rsidRDefault="00CC28A4" w:rsidP="00CC28A4">
      <w:pPr>
        <w:pStyle w:val="Literaturverzeichnis"/>
        <w:rPr>
          <w:kern w:val="0"/>
          <w:lang w:val="en-GB"/>
        </w:rPr>
      </w:pPr>
      <w:r w:rsidRPr="002B6365">
        <w:rPr>
          <w:kern w:val="0"/>
          <w:lang w:val="en-GB"/>
        </w:rPr>
        <w:t xml:space="preserve">Benbelkacem, S., Zenati-Henda, N., Aouam, D., Izountar, Y., &amp; Otmane, S. (2020). MVC-3DC: Software architecture model for designing collaborative augmented reality and virtual reality systems. </w:t>
      </w:r>
      <w:r w:rsidRPr="002B6365">
        <w:rPr>
          <w:i/>
          <w:iCs/>
          <w:kern w:val="0"/>
          <w:lang w:val="en-GB"/>
        </w:rPr>
        <w:t>Journal of King Saud University: Computer and Information Sciences</w:t>
      </w:r>
      <w:r w:rsidRPr="002B6365">
        <w:rPr>
          <w:kern w:val="0"/>
          <w:lang w:val="en-GB"/>
        </w:rPr>
        <w:t xml:space="preserve">, </w:t>
      </w:r>
      <w:r w:rsidRPr="002B6365">
        <w:rPr>
          <w:i/>
          <w:iCs/>
          <w:kern w:val="0"/>
          <w:lang w:val="en-GB"/>
        </w:rPr>
        <w:t>32</w:t>
      </w:r>
      <w:r w:rsidRPr="002B6365">
        <w:rPr>
          <w:kern w:val="0"/>
          <w:lang w:val="en-GB"/>
        </w:rPr>
        <w:t>(4), 433–446.</w:t>
      </w:r>
    </w:p>
    <w:p w14:paraId="20F45395" w14:textId="77777777" w:rsidR="00CC28A4" w:rsidRPr="002B6365" w:rsidRDefault="00CC28A4" w:rsidP="00CC28A4">
      <w:pPr>
        <w:pStyle w:val="Literaturverzeichnis"/>
        <w:rPr>
          <w:kern w:val="0"/>
          <w:lang w:val="en-GB"/>
        </w:rPr>
      </w:pPr>
      <w:r w:rsidRPr="002B6365">
        <w:rPr>
          <w:kern w:val="0"/>
          <w:lang w:val="en-GB"/>
        </w:rPr>
        <w:t xml:space="preserve">Berman, M. G., Kross, E., Krpan, K. M., Askren, M. K., Burson, A., Deldin, P. J., Kaplan, S., Sherdell, L., Gotlib, I. H., &amp; Jonides, J. (2012). Interacting with nature improves cognition and affect for individuals with depression. </w:t>
      </w:r>
      <w:r w:rsidRPr="002B6365">
        <w:rPr>
          <w:i/>
          <w:iCs/>
          <w:kern w:val="0"/>
          <w:lang w:val="en-GB"/>
        </w:rPr>
        <w:t>Journal of Affective Disorders</w:t>
      </w:r>
      <w:r w:rsidRPr="002B6365">
        <w:rPr>
          <w:kern w:val="0"/>
          <w:lang w:val="en-GB"/>
        </w:rPr>
        <w:t xml:space="preserve">, </w:t>
      </w:r>
      <w:r w:rsidRPr="002B6365">
        <w:rPr>
          <w:i/>
          <w:iCs/>
          <w:kern w:val="0"/>
          <w:lang w:val="en-GB"/>
        </w:rPr>
        <w:t>140</w:t>
      </w:r>
      <w:r w:rsidRPr="002B6365">
        <w:rPr>
          <w:kern w:val="0"/>
          <w:lang w:val="en-GB"/>
        </w:rPr>
        <w:t>(3), 300–305. https://doi.org/10.1016/j.jad.2012.03.012</w:t>
      </w:r>
    </w:p>
    <w:p w14:paraId="583748FA" w14:textId="77777777" w:rsidR="00CC28A4" w:rsidRPr="002B6365" w:rsidRDefault="00CC28A4" w:rsidP="00CC28A4">
      <w:pPr>
        <w:pStyle w:val="Literaturverzeichnis"/>
        <w:rPr>
          <w:kern w:val="0"/>
          <w:lang w:val="en-GB"/>
        </w:rPr>
      </w:pPr>
      <w:r w:rsidRPr="002B6365">
        <w:rPr>
          <w:kern w:val="0"/>
          <w:lang w:val="en-GB"/>
        </w:rPr>
        <w:lastRenderedPageBreak/>
        <w:t xml:space="preserve">Bezmalinovic, T. (2022, Februar 26). </w:t>
      </w:r>
      <w:r>
        <w:rPr>
          <w:kern w:val="0"/>
        </w:rPr>
        <w:t xml:space="preserve">National Geographic VR im Test: VR-Reisen für Quest (2). </w:t>
      </w:r>
      <w:r w:rsidRPr="002B6365">
        <w:rPr>
          <w:i/>
          <w:iCs/>
          <w:kern w:val="0"/>
          <w:lang w:val="en-GB"/>
        </w:rPr>
        <w:t>MIXED</w:t>
      </w:r>
      <w:r w:rsidRPr="002B6365">
        <w:rPr>
          <w:kern w:val="0"/>
          <w:lang w:val="en-GB"/>
        </w:rPr>
        <w:t>. https://mixed.de/national-geographic-vr-test/</w:t>
      </w:r>
    </w:p>
    <w:p w14:paraId="5BF79475" w14:textId="77777777" w:rsidR="00CC28A4" w:rsidRDefault="00CC28A4" w:rsidP="00CC28A4">
      <w:pPr>
        <w:pStyle w:val="Literaturverzeichnis"/>
        <w:rPr>
          <w:kern w:val="0"/>
        </w:rPr>
      </w:pPr>
      <w:r w:rsidRPr="002B6365">
        <w:rPr>
          <w:kern w:val="0"/>
          <w:lang w:val="en-GB"/>
        </w:rPr>
        <w:t xml:space="preserve">Bitkom e.V. (2025, Januar 6). </w:t>
      </w:r>
      <w:r>
        <w:rPr>
          <w:i/>
          <w:iCs/>
          <w:kern w:val="0"/>
        </w:rPr>
        <w:t>Immer mehr Deutsche nutzen Augmented Reality | Presseinformation | Bitkom e. V.</w:t>
      </w:r>
      <w:r>
        <w:rPr>
          <w:kern w:val="0"/>
        </w:rPr>
        <w:t xml:space="preserve"> https://www.bitkom.org/Presse/Presseinformation/Immer-mehr-nutzen-Augmented-Reality</w:t>
      </w:r>
    </w:p>
    <w:p w14:paraId="44072D16" w14:textId="77777777" w:rsidR="00CC28A4" w:rsidRDefault="00CC28A4" w:rsidP="00CC28A4">
      <w:pPr>
        <w:pStyle w:val="Literaturverzeichnis"/>
        <w:rPr>
          <w:kern w:val="0"/>
        </w:rPr>
      </w:pPr>
      <w:r>
        <w:rPr>
          <w:i/>
          <w:iCs/>
          <w:kern w:val="0"/>
        </w:rPr>
        <w:t>Brille online anprobieren: Teste den virtuellen 3D-Simulator</w:t>
      </w:r>
      <w:r>
        <w:rPr>
          <w:kern w:val="0"/>
        </w:rPr>
        <w:t>. (o. J.). Abgerufen 9. August 2025, von https://www.misterspex.de/l/pg/100508</w:t>
      </w:r>
    </w:p>
    <w:p w14:paraId="62598400" w14:textId="77777777" w:rsidR="00CC28A4" w:rsidRDefault="00CC28A4" w:rsidP="00CC28A4">
      <w:pPr>
        <w:pStyle w:val="Literaturverzeichnis"/>
        <w:rPr>
          <w:kern w:val="0"/>
        </w:rPr>
      </w:pPr>
      <w:r>
        <w:rPr>
          <w:i/>
          <w:iCs/>
          <w:kern w:val="0"/>
        </w:rPr>
        <w:t>BRINK XR</w:t>
      </w:r>
      <w:r>
        <w:rPr>
          <w:kern w:val="0"/>
        </w:rPr>
        <w:t>. (o. J.). Abgerufen 26. August 2025, von https://www.BrinkXR.com/</w:t>
      </w:r>
    </w:p>
    <w:p w14:paraId="1F29DA21" w14:textId="77777777" w:rsidR="00CC28A4" w:rsidRPr="002B6365" w:rsidRDefault="00CC28A4" w:rsidP="00CC28A4">
      <w:pPr>
        <w:pStyle w:val="Literaturverzeichnis"/>
        <w:rPr>
          <w:kern w:val="0"/>
          <w:lang w:val="en-GB"/>
        </w:rPr>
      </w:pPr>
      <w:r w:rsidRPr="00CC28A4">
        <w:rPr>
          <w:kern w:val="0"/>
          <w:lang w:val="es-ES"/>
        </w:rPr>
        <w:t xml:space="preserve">Capilla, R. (2004). Software Architectures for Designing Virtual Reality Applications. </w:t>
      </w:r>
      <w:r w:rsidRPr="002B6365">
        <w:rPr>
          <w:i/>
          <w:iCs/>
          <w:kern w:val="0"/>
          <w:lang w:val="en-GB"/>
        </w:rPr>
        <w:t>Lecture Notes in Computer Science</w:t>
      </w:r>
      <w:r w:rsidRPr="002B6365">
        <w:rPr>
          <w:kern w:val="0"/>
          <w:lang w:val="en-GB"/>
        </w:rPr>
        <w:t>. https://www.academia.edu/14693693/Software_Architectures_for_Designing_Virtual_Reality_Applications</w:t>
      </w:r>
    </w:p>
    <w:p w14:paraId="23A1ED92" w14:textId="77777777" w:rsidR="00CC28A4" w:rsidRPr="002B6365" w:rsidRDefault="00CC28A4" w:rsidP="00CC28A4">
      <w:pPr>
        <w:pStyle w:val="Literaturverzeichnis"/>
        <w:rPr>
          <w:kern w:val="0"/>
          <w:lang w:val="en-GB"/>
        </w:rPr>
      </w:pPr>
      <w:r w:rsidRPr="002B6365">
        <w:rPr>
          <w:kern w:val="0"/>
          <w:lang w:val="en-GB"/>
        </w:rPr>
        <w:t xml:space="preserve">Circuit Stream. (2022, Mai 22). </w:t>
      </w:r>
      <w:r w:rsidRPr="002B6365">
        <w:rPr>
          <w:i/>
          <w:iCs/>
          <w:kern w:val="0"/>
          <w:lang w:val="en-GB"/>
        </w:rPr>
        <w:t>Circuit Stream · C# vs C++: Complete Comparison Between Unity and Unreal Programming Language</w:t>
      </w:r>
      <w:r w:rsidRPr="002B6365">
        <w:rPr>
          <w:kern w:val="0"/>
          <w:lang w:val="en-GB"/>
        </w:rPr>
        <w:t>. https://www.circuitstream.com/en/blog/c-vs-c-complete-comparison-between-unity-and-unreal-programming-language</w:t>
      </w:r>
    </w:p>
    <w:p w14:paraId="1623BBC1" w14:textId="77777777" w:rsidR="00CC28A4" w:rsidRPr="002B6365" w:rsidRDefault="00CC28A4" w:rsidP="00CC28A4">
      <w:pPr>
        <w:pStyle w:val="Literaturverzeichnis"/>
        <w:rPr>
          <w:kern w:val="0"/>
          <w:lang w:val="en-GB"/>
        </w:rPr>
      </w:pPr>
      <w:r w:rsidRPr="002B6365">
        <w:rPr>
          <w:i/>
          <w:iCs/>
          <w:kern w:val="0"/>
          <w:lang w:val="en-GB"/>
        </w:rPr>
        <w:t>Cloud SQL for MySQL, PostgreSQL und SQL Server</w:t>
      </w:r>
      <w:r w:rsidRPr="002B6365">
        <w:rPr>
          <w:kern w:val="0"/>
          <w:lang w:val="en-GB"/>
        </w:rPr>
        <w:t xml:space="preserve">. </w:t>
      </w:r>
      <w:r w:rsidRPr="00740CF4">
        <w:rPr>
          <w:kern w:val="0"/>
        </w:rPr>
        <w:t xml:space="preserve">(o. J.). Google Cloud. Abgerufen 6. </w:t>
      </w:r>
      <w:r w:rsidRPr="002B6365">
        <w:rPr>
          <w:kern w:val="0"/>
          <w:lang w:val="en-GB"/>
        </w:rPr>
        <w:t>August 2025, von https://cloud.google.com/sql</w:t>
      </w:r>
    </w:p>
    <w:p w14:paraId="73E69A0D" w14:textId="77777777" w:rsidR="00CC28A4" w:rsidRDefault="00CC28A4" w:rsidP="00CC28A4">
      <w:pPr>
        <w:pStyle w:val="Literaturverzeichnis"/>
        <w:rPr>
          <w:kern w:val="0"/>
        </w:rPr>
      </w:pPr>
      <w:r w:rsidRPr="002B6365">
        <w:rPr>
          <w:i/>
          <w:iCs/>
          <w:kern w:val="0"/>
          <w:lang w:val="en-GB"/>
        </w:rPr>
        <w:t>Cloud-Objektspeicher – Amazon S3 – AWS</w:t>
      </w:r>
      <w:r w:rsidRPr="002B6365">
        <w:rPr>
          <w:kern w:val="0"/>
          <w:lang w:val="en-GB"/>
        </w:rPr>
        <w:t xml:space="preserve">. </w:t>
      </w:r>
      <w:r w:rsidRPr="00CC28A4">
        <w:rPr>
          <w:kern w:val="0"/>
          <w:lang w:val="es-ES"/>
        </w:rPr>
        <w:t xml:space="preserve">(o. J.). Amazon Web Services, Inc. </w:t>
      </w:r>
      <w:r>
        <w:rPr>
          <w:kern w:val="0"/>
        </w:rPr>
        <w:t>Abgerufen 6. August 2025, von https://aws.amazon.com/de/s3/</w:t>
      </w:r>
    </w:p>
    <w:p w14:paraId="70B0D4BD" w14:textId="77777777" w:rsidR="00CC28A4" w:rsidRPr="00CC28A4" w:rsidRDefault="00CC28A4" w:rsidP="00CC28A4">
      <w:pPr>
        <w:pStyle w:val="Literaturverzeichnis"/>
        <w:rPr>
          <w:kern w:val="0"/>
          <w:lang w:val="es-ES"/>
        </w:rPr>
      </w:pPr>
      <w:r>
        <w:rPr>
          <w:kern w:val="0"/>
        </w:rPr>
        <w:t xml:space="preserve">Dadson, C. (2023, Juni 13). </w:t>
      </w:r>
      <w:r w:rsidRPr="00CC28A4">
        <w:rPr>
          <w:i/>
          <w:iCs/>
          <w:kern w:val="0"/>
          <w:lang w:val="es-ES"/>
        </w:rPr>
        <w:t>Unreal vs. Unity</w:t>
      </w:r>
      <w:r w:rsidRPr="00CC28A4">
        <w:rPr>
          <w:kern w:val="0"/>
          <w:lang w:val="es-ES"/>
        </w:rPr>
        <w:t>. Design4Real. https://design4real.de/unreal-vs-unity/</w:t>
      </w:r>
    </w:p>
    <w:p w14:paraId="4ADE45C7" w14:textId="77777777" w:rsidR="00CC28A4" w:rsidRPr="00CC28A4" w:rsidRDefault="00CC28A4" w:rsidP="00CC28A4">
      <w:pPr>
        <w:pStyle w:val="Literaturverzeichnis"/>
        <w:rPr>
          <w:kern w:val="0"/>
          <w:lang w:val="es-ES"/>
        </w:rPr>
      </w:pPr>
      <w:r w:rsidRPr="00CC28A4">
        <w:rPr>
          <w:kern w:val="0"/>
          <w:lang w:val="es-ES"/>
        </w:rPr>
        <w:t xml:space="preserve">Dewan, P. (o. J.). </w:t>
      </w:r>
      <w:r w:rsidRPr="00CC28A4">
        <w:rPr>
          <w:i/>
          <w:iCs/>
          <w:kern w:val="0"/>
          <w:lang w:val="es-ES"/>
        </w:rPr>
        <w:t>Architectures for Collaborative Applications</w:t>
      </w:r>
      <w:r w:rsidRPr="00CC28A4">
        <w:rPr>
          <w:kern w:val="0"/>
          <w:lang w:val="es-ES"/>
        </w:rPr>
        <w:t>.</w:t>
      </w:r>
    </w:p>
    <w:p w14:paraId="4C27CB85" w14:textId="77777777" w:rsidR="00CC28A4" w:rsidRDefault="00CC28A4" w:rsidP="00CC28A4">
      <w:pPr>
        <w:pStyle w:val="Literaturverzeichnis"/>
        <w:rPr>
          <w:kern w:val="0"/>
        </w:rPr>
      </w:pPr>
      <w:r w:rsidRPr="002B6365">
        <w:rPr>
          <w:kern w:val="0"/>
          <w:lang w:val="en-GB"/>
        </w:rPr>
        <w:t xml:space="preserve">Dhawan, H. (2024, Dezember 13). MVVM Architecture: Boost Efficiency in App Development. </w:t>
      </w:r>
      <w:r>
        <w:rPr>
          <w:i/>
          <w:iCs/>
          <w:kern w:val="0"/>
        </w:rPr>
        <w:t>Neuronimbus</w:t>
      </w:r>
      <w:r>
        <w:rPr>
          <w:kern w:val="0"/>
        </w:rPr>
        <w:t>. https://www.neuronimbus.com/blog/unlocking-efficiency-with-mvvm-architecture-a-modern-approach-to-model-view-architecture/</w:t>
      </w:r>
    </w:p>
    <w:p w14:paraId="2DB77A32" w14:textId="77777777" w:rsidR="00CC28A4" w:rsidRDefault="00CC28A4" w:rsidP="00CC28A4">
      <w:pPr>
        <w:pStyle w:val="Literaturverzeichnis"/>
        <w:rPr>
          <w:kern w:val="0"/>
        </w:rPr>
      </w:pPr>
      <w:r>
        <w:rPr>
          <w:kern w:val="0"/>
        </w:rPr>
        <w:lastRenderedPageBreak/>
        <w:t xml:space="preserve">Drews, I. (2020, April 21). </w:t>
      </w:r>
      <w:r>
        <w:rPr>
          <w:i/>
          <w:iCs/>
          <w:kern w:val="0"/>
        </w:rPr>
        <w:t>Virtuelle Stunden im Zoo | KÄNGURU Magazin</w:t>
      </w:r>
      <w:r>
        <w:rPr>
          <w:kern w:val="0"/>
        </w:rPr>
        <w:t>. https://www.kaenguru-online.de/themen/medien/virtuelle-stunden-im-zoo</w:t>
      </w:r>
    </w:p>
    <w:p w14:paraId="72D79193" w14:textId="77777777" w:rsidR="00CC28A4" w:rsidRDefault="00CC28A4" w:rsidP="00CC28A4">
      <w:pPr>
        <w:pStyle w:val="Literaturverzeichnis"/>
        <w:rPr>
          <w:kern w:val="0"/>
        </w:rPr>
      </w:pPr>
      <w:r>
        <w:rPr>
          <w:kern w:val="0"/>
        </w:rPr>
        <w:t xml:space="preserve">Erl, J., &amp; Danneberg, B. (2025, April 1). </w:t>
      </w:r>
      <w:r>
        <w:rPr>
          <w:i/>
          <w:iCs/>
          <w:kern w:val="0"/>
        </w:rPr>
        <w:t>VR-Brillen 2025: Vergleich &amp; Kaufberatung – Das müsst ihr wissen</w:t>
      </w:r>
      <w:r>
        <w:rPr>
          <w:kern w:val="0"/>
        </w:rPr>
        <w:t>. https://mixed.de/vr-brillen-vergleich/</w:t>
      </w:r>
    </w:p>
    <w:p w14:paraId="52F8A432" w14:textId="77777777" w:rsidR="00CC28A4" w:rsidRDefault="00CC28A4" w:rsidP="00CC28A4">
      <w:pPr>
        <w:pStyle w:val="Literaturverzeichnis"/>
        <w:rPr>
          <w:kern w:val="0"/>
        </w:rPr>
      </w:pPr>
      <w:r>
        <w:rPr>
          <w:kern w:val="0"/>
        </w:rPr>
        <w:t xml:space="preserve">Explore. (o. J.). </w:t>
      </w:r>
      <w:r>
        <w:rPr>
          <w:i/>
          <w:iCs/>
          <w:kern w:val="0"/>
        </w:rPr>
        <w:t>Explore.org</w:t>
      </w:r>
      <w:r>
        <w:rPr>
          <w:kern w:val="0"/>
        </w:rPr>
        <w:t>. Abgerufen 12. April 2025, von https://explore.org/</w:t>
      </w:r>
    </w:p>
    <w:p w14:paraId="27BFEC4E" w14:textId="77777777" w:rsidR="00CC28A4" w:rsidRDefault="00CC28A4" w:rsidP="00CC28A4">
      <w:pPr>
        <w:pStyle w:val="Literaturverzeichnis"/>
        <w:rPr>
          <w:kern w:val="0"/>
        </w:rPr>
      </w:pPr>
      <w:r>
        <w:rPr>
          <w:kern w:val="0"/>
        </w:rPr>
        <w:t xml:space="preserve">Fletcher, P. (2023, Juli 13). </w:t>
      </w:r>
      <w:r>
        <w:rPr>
          <w:i/>
          <w:iCs/>
          <w:kern w:val="0"/>
        </w:rPr>
        <w:t>Einführung in SignalR</w:t>
      </w:r>
      <w:r>
        <w:rPr>
          <w:kern w:val="0"/>
        </w:rPr>
        <w:t>. Einführung in SignalR. https://learn.microsoft.com/de-de/aspnet/signalr/overview/getting-started/introduction-to-signalr</w:t>
      </w:r>
    </w:p>
    <w:p w14:paraId="08D93386" w14:textId="77777777" w:rsidR="00CC28A4" w:rsidRPr="00CC28A4" w:rsidRDefault="00CC28A4" w:rsidP="00CC28A4">
      <w:pPr>
        <w:pStyle w:val="Literaturverzeichnis"/>
        <w:rPr>
          <w:kern w:val="0"/>
          <w:lang w:val="es-ES"/>
        </w:rPr>
      </w:pPr>
      <w:r w:rsidRPr="00CC28A4">
        <w:rPr>
          <w:kern w:val="0"/>
          <w:lang w:val="es-ES"/>
        </w:rPr>
        <w:t xml:space="preserve">Fleury, C. (o. J.). </w:t>
      </w:r>
      <w:r w:rsidRPr="00CC28A4">
        <w:rPr>
          <w:i/>
          <w:iCs/>
          <w:kern w:val="0"/>
          <w:lang w:val="es-ES"/>
        </w:rPr>
        <w:t>Modèles de conception pour la collaboration distante en environnements virtuels distribués: De l’architecture aux métaphores</w:t>
      </w:r>
      <w:r w:rsidRPr="00CC28A4">
        <w:rPr>
          <w:kern w:val="0"/>
          <w:lang w:val="es-ES"/>
        </w:rPr>
        <w:t>.</w:t>
      </w:r>
    </w:p>
    <w:p w14:paraId="0F9A3E3A" w14:textId="77777777" w:rsidR="00CC28A4" w:rsidRDefault="00CC28A4" w:rsidP="00CC28A4">
      <w:pPr>
        <w:pStyle w:val="Literaturverzeichnis"/>
        <w:rPr>
          <w:kern w:val="0"/>
        </w:rPr>
      </w:pPr>
      <w:r>
        <w:rPr>
          <w:kern w:val="0"/>
        </w:rPr>
        <w:t xml:space="preserve">Frank, M. (2022, Dezember 18). Unity vs. Unreal—Welche Engine ist besser? </w:t>
      </w:r>
      <w:r>
        <w:rPr>
          <w:i/>
          <w:iCs/>
          <w:kern w:val="0"/>
        </w:rPr>
        <w:t>nobreakpoints</w:t>
      </w:r>
      <w:r>
        <w:rPr>
          <w:kern w:val="0"/>
        </w:rPr>
        <w:t>. https://blog.nobreakpoints.com/unity-vs-unreal-engine/</w:t>
      </w:r>
    </w:p>
    <w:p w14:paraId="2B51E06F" w14:textId="77777777" w:rsidR="00CC28A4" w:rsidRDefault="00CC28A4" w:rsidP="00CC28A4">
      <w:pPr>
        <w:pStyle w:val="Literaturverzeichnis"/>
        <w:rPr>
          <w:kern w:val="0"/>
        </w:rPr>
      </w:pPr>
      <w:r>
        <w:rPr>
          <w:kern w:val="0"/>
        </w:rPr>
        <w:t xml:space="preserve">FREELANCE-PRESS-2. (2025, Januar 6). </w:t>
      </w:r>
      <w:r>
        <w:rPr>
          <w:i/>
          <w:iCs/>
          <w:kern w:val="0"/>
        </w:rPr>
        <w:t>CES 2025: Augmented Reality: Vom Trend zum Mainstream? - Das FotoPortal</w:t>
      </w:r>
      <w:r>
        <w:rPr>
          <w:kern w:val="0"/>
        </w:rPr>
        <w:t>. https://www.dasfotoportal.de/augmented-reality-vom-trend-zum-mainstream</w:t>
      </w:r>
    </w:p>
    <w:p w14:paraId="7F1BBFFD" w14:textId="77777777" w:rsidR="00CC28A4" w:rsidRDefault="00CC28A4" w:rsidP="00CC28A4">
      <w:pPr>
        <w:pStyle w:val="Literaturverzeichnis"/>
        <w:rPr>
          <w:kern w:val="0"/>
        </w:rPr>
      </w:pPr>
      <w:r w:rsidRPr="002B6365">
        <w:rPr>
          <w:kern w:val="0"/>
          <w:lang w:val="en-GB"/>
        </w:rPr>
        <w:t xml:space="preserve">Gaia. (o. J.). </w:t>
      </w:r>
      <w:r w:rsidRPr="002B6365">
        <w:rPr>
          <w:i/>
          <w:iCs/>
          <w:kern w:val="0"/>
          <w:lang w:val="en-GB"/>
        </w:rPr>
        <w:t>Zomertour 2023 | GAIA</w:t>
      </w:r>
      <w:r w:rsidRPr="002B6365">
        <w:rPr>
          <w:kern w:val="0"/>
          <w:lang w:val="en-GB"/>
        </w:rPr>
        <w:t xml:space="preserve">. </w:t>
      </w:r>
      <w:r>
        <w:rPr>
          <w:kern w:val="0"/>
        </w:rPr>
        <w:t>Abgerufen 18. März 2025, von https://www.gaia.be/nl/campagnes/zomertour-2023</w:t>
      </w:r>
    </w:p>
    <w:p w14:paraId="66A1398E" w14:textId="77777777" w:rsidR="00CC28A4" w:rsidRDefault="00CC28A4" w:rsidP="00CC28A4">
      <w:pPr>
        <w:pStyle w:val="Literaturverzeichnis"/>
        <w:rPr>
          <w:kern w:val="0"/>
        </w:rPr>
      </w:pPr>
      <w:r w:rsidRPr="002B6365">
        <w:rPr>
          <w:kern w:val="0"/>
          <w:lang w:val="en-GB"/>
        </w:rPr>
        <w:t xml:space="preserve">Heckl, J., Benedikt Peter, &amp; CipEquinus. (o. J.). </w:t>
      </w:r>
      <w:r w:rsidRPr="002B6365">
        <w:rPr>
          <w:i/>
          <w:iCs/>
          <w:kern w:val="0"/>
          <w:lang w:val="en-GB"/>
        </w:rPr>
        <w:t>JochenHeckl/DataBinding: Data binding for Unity gameobjects. If you like MVVM User Interfaces, this is where to start.</w:t>
      </w:r>
      <w:r w:rsidRPr="002B6365">
        <w:rPr>
          <w:kern w:val="0"/>
          <w:lang w:val="en-GB"/>
        </w:rPr>
        <w:t xml:space="preserve"> </w:t>
      </w:r>
      <w:r>
        <w:rPr>
          <w:kern w:val="0"/>
        </w:rPr>
        <w:t>Abgerufen 30. April 2025, von https://github.com/JochenHeckl/DataBinding/tree/main</w:t>
      </w:r>
    </w:p>
    <w:p w14:paraId="5229E51C" w14:textId="77777777" w:rsidR="00CC28A4" w:rsidRPr="002B6365" w:rsidRDefault="00CC28A4" w:rsidP="00CC28A4">
      <w:pPr>
        <w:pStyle w:val="Literaturverzeichnis"/>
        <w:rPr>
          <w:kern w:val="0"/>
          <w:lang w:val="en-GB"/>
        </w:rPr>
      </w:pPr>
      <w:r>
        <w:rPr>
          <w:kern w:val="0"/>
        </w:rPr>
        <w:t xml:space="preserve">Hosseini, S. M. (2025, März 7). </w:t>
      </w:r>
      <w:r w:rsidRPr="002B6365">
        <w:rPr>
          <w:i/>
          <w:iCs/>
          <w:kern w:val="0"/>
          <w:lang w:val="en-GB"/>
        </w:rPr>
        <w:t>MVVM in Unity: A Developer’s Real-World Take on UI and Logic Separation</w:t>
      </w:r>
      <w:r w:rsidRPr="002B6365">
        <w:rPr>
          <w:kern w:val="0"/>
          <w:lang w:val="en-GB"/>
        </w:rPr>
        <w:t>. https://www.linkedin.com/pulse/mvvm-unity-developers-real-world-take-ui-logic-hosseini-gbl0e</w:t>
      </w:r>
    </w:p>
    <w:p w14:paraId="2C474BEC" w14:textId="77777777" w:rsidR="00CC28A4" w:rsidRDefault="00CC28A4" w:rsidP="00CC28A4">
      <w:pPr>
        <w:pStyle w:val="Literaturverzeichnis"/>
        <w:rPr>
          <w:kern w:val="0"/>
        </w:rPr>
      </w:pPr>
      <w:r w:rsidRPr="002B6365">
        <w:rPr>
          <w:kern w:val="0"/>
          <w:lang w:val="en-GB"/>
        </w:rPr>
        <w:t xml:space="preserve">Immotion. (o. J.). </w:t>
      </w:r>
      <w:r w:rsidRPr="002B6365">
        <w:rPr>
          <w:i/>
          <w:iCs/>
          <w:kern w:val="0"/>
          <w:lang w:val="en-GB"/>
        </w:rPr>
        <w:t>IMMOTION | The Global Leader in Immersive Edutainment</w:t>
      </w:r>
      <w:r w:rsidRPr="002B6365">
        <w:rPr>
          <w:kern w:val="0"/>
          <w:lang w:val="en-GB"/>
        </w:rPr>
        <w:t xml:space="preserve">. </w:t>
      </w:r>
      <w:r>
        <w:rPr>
          <w:kern w:val="0"/>
        </w:rPr>
        <w:t>IMMOTION | The Global Leader in Immersive Edutainment. Abgerufen 18. März 2025, von https://edu.immotion.co</w:t>
      </w:r>
    </w:p>
    <w:p w14:paraId="46387407" w14:textId="77777777" w:rsidR="00CC28A4" w:rsidRDefault="00CC28A4" w:rsidP="00CC28A4">
      <w:pPr>
        <w:pStyle w:val="Literaturverzeichnis"/>
        <w:rPr>
          <w:kern w:val="0"/>
        </w:rPr>
      </w:pPr>
      <w:r w:rsidRPr="002B6365">
        <w:rPr>
          <w:kern w:val="0"/>
          <w:lang w:val="en-GB"/>
        </w:rPr>
        <w:lastRenderedPageBreak/>
        <w:t xml:space="preserve">Klein, G. (2009). </w:t>
      </w:r>
      <w:r w:rsidRPr="002B6365">
        <w:rPr>
          <w:i/>
          <w:iCs/>
          <w:kern w:val="0"/>
          <w:lang w:val="en-GB"/>
        </w:rPr>
        <w:t>Visual Tracking for Augmented Reality: Edge-based Tracking Techniques for AR Applications</w:t>
      </w:r>
      <w:r w:rsidRPr="002B6365">
        <w:rPr>
          <w:kern w:val="0"/>
          <w:lang w:val="en-GB"/>
        </w:rPr>
        <w:t xml:space="preserve">. </w:t>
      </w:r>
      <w:r>
        <w:rPr>
          <w:kern w:val="0"/>
        </w:rPr>
        <w:t>VDM Publishing.</w:t>
      </w:r>
    </w:p>
    <w:p w14:paraId="7EC7FB78" w14:textId="77777777" w:rsidR="00CC28A4" w:rsidRDefault="00CC28A4" w:rsidP="00CC28A4">
      <w:pPr>
        <w:pStyle w:val="Literaturverzeichnis"/>
        <w:rPr>
          <w:kern w:val="0"/>
        </w:rPr>
      </w:pPr>
      <w:r>
        <w:rPr>
          <w:kern w:val="0"/>
        </w:rPr>
        <w:t xml:space="preserve">Lapschies, S. (o. J.). </w:t>
      </w:r>
      <w:r>
        <w:rPr>
          <w:i/>
          <w:iCs/>
          <w:kern w:val="0"/>
        </w:rPr>
        <w:t>Die Zukunft der VR- und AR-Software im Jahr 2025: Was Geschäftskunden wissen müssen</w:t>
      </w:r>
      <w:r>
        <w:rPr>
          <w:kern w:val="0"/>
        </w:rPr>
        <w:t>. Abgerufen 18. April 2025, von https://unboundxr.de/blogs/die-zukunft-von-vr-und-ar-software-im-jahr-2025-was-geschaftskunden-wissen-mussen</w:t>
      </w:r>
    </w:p>
    <w:p w14:paraId="59071D02" w14:textId="77777777" w:rsidR="00CC28A4" w:rsidRPr="00CC28A4" w:rsidRDefault="00CC28A4" w:rsidP="00CC28A4">
      <w:pPr>
        <w:pStyle w:val="Literaturverzeichnis"/>
        <w:rPr>
          <w:kern w:val="0"/>
          <w:lang w:val="es-ES"/>
        </w:rPr>
      </w:pPr>
      <w:r w:rsidRPr="002B6365">
        <w:rPr>
          <w:kern w:val="0"/>
          <w:lang w:val="en-GB"/>
        </w:rPr>
        <w:t xml:space="preserve">Lawton, G. (2024, März 7). </w:t>
      </w:r>
      <w:r w:rsidRPr="002B6365">
        <w:rPr>
          <w:i/>
          <w:iCs/>
          <w:kern w:val="0"/>
          <w:lang w:val="en-GB"/>
        </w:rPr>
        <w:t>Metaverse Interoperability Challenges and Impact | TechTarget</w:t>
      </w:r>
      <w:r w:rsidRPr="002B6365">
        <w:rPr>
          <w:kern w:val="0"/>
          <w:lang w:val="en-GB"/>
        </w:rPr>
        <w:t xml:space="preserve">. </w:t>
      </w:r>
      <w:r w:rsidRPr="00CC28A4">
        <w:rPr>
          <w:kern w:val="0"/>
          <w:lang w:val="es-ES"/>
        </w:rPr>
        <w:t>Search CIO. https://www.techtarget.com/searchcio/tip/Metaverse-interoperability-challenges-and-impact</w:t>
      </w:r>
    </w:p>
    <w:p w14:paraId="00F0BDA8" w14:textId="77777777" w:rsidR="00CC28A4" w:rsidRPr="002B6365" w:rsidRDefault="00CC28A4" w:rsidP="00CC28A4">
      <w:pPr>
        <w:pStyle w:val="Literaturverzeichnis"/>
        <w:rPr>
          <w:kern w:val="0"/>
          <w:lang w:val="en-GB"/>
        </w:rPr>
      </w:pPr>
      <w:r>
        <w:rPr>
          <w:kern w:val="0"/>
        </w:rPr>
        <w:t xml:space="preserve">Lorenz-Spreen, P., Mønsted, B. M., Hövel, P., &amp; Lehmann, S. (2019). </w:t>
      </w:r>
      <w:r w:rsidRPr="002B6365">
        <w:rPr>
          <w:kern w:val="0"/>
          <w:lang w:val="en-GB"/>
        </w:rPr>
        <w:t xml:space="preserve">Accelerating dynamics of collective attention. </w:t>
      </w:r>
      <w:r w:rsidRPr="002B6365">
        <w:rPr>
          <w:i/>
          <w:iCs/>
          <w:kern w:val="0"/>
          <w:lang w:val="en-GB"/>
        </w:rPr>
        <w:t>Nature Communications</w:t>
      </w:r>
      <w:r w:rsidRPr="002B6365">
        <w:rPr>
          <w:kern w:val="0"/>
          <w:lang w:val="en-GB"/>
        </w:rPr>
        <w:t xml:space="preserve">, </w:t>
      </w:r>
      <w:r w:rsidRPr="002B6365">
        <w:rPr>
          <w:i/>
          <w:iCs/>
          <w:kern w:val="0"/>
          <w:lang w:val="en-GB"/>
        </w:rPr>
        <w:t>10</w:t>
      </w:r>
      <w:r w:rsidRPr="002B6365">
        <w:rPr>
          <w:kern w:val="0"/>
          <w:lang w:val="en-GB"/>
        </w:rPr>
        <w:t>(1), 1759. https://doi.org/10.1038/s41467-019-09311-w</w:t>
      </w:r>
    </w:p>
    <w:p w14:paraId="2EA88709" w14:textId="77777777" w:rsidR="00CC28A4" w:rsidRPr="002B6365" w:rsidRDefault="00CC28A4" w:rsidP="00CC28A4">
      <w:pPr>
        <w:pStyle w:val="Literaturverzeichnis"/>
        <w:rPr>
          <w:kern w:val="0"/>
          <w:lang w:val="en-GB"/>
        </w:rPr>
      </w:pPr>
      <w:r w:rsidRPr="002B6365">
        <w:rPr>
          <w:kern w:val="0"/>
          <w:lang w:val="en-GB"/>
        </w:rPr>
        <w:t xml:space="preserve">Majdak, M. (2023, Oktober 20). </w:t>
      </w:r>
      <w:r w:rsidRPr="002B6365">
        <w:rPr>
          <w:i/>
          <w:iCs/>
          <w:kern w:val="0"/>
          <w:lang w:val="en-GB"/>
        </w:rPr>
        <w:t>MVVM vs MVC: Key Differences and Use Cases</w:t>
      </w:r>
      <w:r w:rsidRPr="002B6365">
        <w:rPr>
          <w:kern w:val="0"/>
          <w:lang w:val="en-GB"/>
        </w:rPr>
        <w:t>. Startup House. https://startup-house.com/blog/mvvm-vs-mvc-comparison</w:t>
      </w:r>
    </w:p>
    <w:p w14:paraId="1251362C" w14:textId="77777777" w:rsidR="00CC28A4" w:rsidRPr="00CC28A4" w:rsidRDefault="00CC28A4" w:rsidP="00CC28A4">
      <w:pPr>
        <w:pStyle w:val="Literaturverzeichnis"/>
        <w:rPr>
          <w:kern w:val="0"/>
          <w:lang w:val="es-ES"/>
        </w:rPr>
      </w:pPr>
      <w:r>
        <w:rPr>
          <w:kern w:val="0"/>
        </w:rPr>
        <w:t xml:space="preserve">Manager, A. (2021, September 28). AR/VR Blog—Blick in die Geschichte. </w:t>
      </w:r>
      <w:r w:rsidRPr="00CC28A4">
        <w:rPr>
          <w:i/>
          <w:iCs/>
          <w:kern w:val="0"/>
          <w:lang w:val="es-ES"/>
        </w:rPr>
        <w:t>Augmented Virtual Reality</w:t>
      </w:r>
      <w:r w:rsidRPr="00CC28A4">
        <w:rPr>
          <w:kern w:val="0"/>
          <w:lang w:val="es-ES"/>
        </w:rPr>
        <w:t>. https://www.ar-vr-manager.de/ar-vr-geschichte/</w:t>
      </w:r>
    </w:p>
    <w:p w14:paraId="5097E30E" w14:textId="77777777" w:rsidR="00CC28A4" w:rsidRDefault="00CC28A4" w:rsidP="00CC28A4">
      <w:pPr>
        <w:pStyle w:val="Literaturverzeichnis"/>
        <w:rPr>
          <w:kern w:val="0"/>
        </w:rPr>
      </w:pPr>
      <w:r w:rsidRPr="002B6365">
        <w:rPr>
          <w:kern w:val="0"/>
          <w:lang w:val="en-GB"/>
        </w:rPr>
        <w:t xml:space="preserve">Marcus. (2020, November 4). </w:t>
      </w:r>
      <w:r w:rsidRPr="002B6365">
        <w:rPr>
          <w:i/>
          <w:iCs/>
          <w:kern w:val="0"/>
          <w:lang w:val="en-GB"/>
        </w:rPr>
        <w:t>Virtual Reality &amp; Augmented Reality im Handwerk</w:t>
      </w:r>
      <w:r w:rsidRPr="002B6365">
        <w:rPr>
          <w:kern w:val="0"/>
          <w:lang w:val="en-GB"/>
        </w:rPr>
        <w:t xml:space="preserve">. </w:t>
      </w:r>
      <w:r>
        <w:rPr>
          <w:kern w:val="0"/>
        </w:rPr>
        <w:t>21 grad. https://www.vaillant.de/21-grad/technik-und-trends/das-spiel-mit-der-realitaet-virtual-reality-und-augmented-reality/</w:t>
      </w:r>
    </w:p>
    <w:p w14:paraId="6DEE6098" w14:textId="77777777" w:rsidR="00CC28A4" w:rsidRDefault="00CC28A4" w:rsidP="00CC28A4">
      <w:pPr>
        <w:pStyle w:val="Literaturverzeichnis"/>
        <w:rPr>
          <w:kern w:val="0"/>
        </w:rPr>
      </w:pPr>
      <w:r>
        <w:rPr>
          <w:kern w:val="0"/>
        </w:rPr>
        <w:t xml:space="preserve">Max-Planck-Institut für Bildungsforschung. (2025, April 15). </w:t>
      </w:r>
      <w:r>
        <w:rPr>
          <w:i/>
          <w:iCs/>
          <w:kern w:val="0"/>
        </w:rPr>
        <w:t>Mit der Informationsflut sinkt die Aufmerksamkeitsspanne der Gesellschaft</w:t>
      </w:r>
      <w:r>
        <w:rPr>
          <w:kern w:val="0"/>
        </w:rPr>
        <w:t>. https://www.mpib-berlin.mpg.de/pressemeldungen/informationsflut-senkt-aufmerksamkeitsspanne</w:t>
      </w:r>
    </w:p>
    <w:p w14:paraId="6CFC9AE8" w14:textId="77777777" w:rsidR="00CC28A4" w:rsidRDefault="00CC28A4" w:rsidP="00CC28A4">
      <w:pPr>
        <w:pStyle w:val="Literaturverzeichnis"/>
        <w:rPr>
          <w:kern w:val="0"/>
        </w:rPr>
      </w:pPr>
      <w:r>
        <w:rPr>
          <w:kern w:val="0"/>
        </w:rPr>
        <w:t xml:space="preserve">Mehler-Bicher, A., &amp; Steiger, L. (2014). </w:t>
      </w:r>
      <w:r>
        <w:rPr>
          <w:i/>
          <w:iCs/>
          <w:kern w:val="0"/>
        </w:rPr>
        <w:t>Augmented Reality: Theorie und Praxis</w:t>
      </w:r>
      <w:r>
        <w:rPr>
          <w:kern w:val="0"/>
        </w:rPr>
        <w:t>. De Gruyter Oldenbourg. https://doi.org/10.1524/9783110353853</w:t>
      </w:r>
    </w:p>
    <w:p w14:paraId="31CFA181" w14:textId="77777777" w:rsidR="00CC28A4" w:rsidRPr="002B6365" w:rsidRDefault="00CC28A4" w:rsidP="00CC28A4">
      <w:pPr>
        <w:pStyle w:val="Literaturverzeichnis"/>
        <w:rPr>
          <w:kern w:val="0"/>
          <w:lang w:val="en-GB"/>
        </w:rPr>
      </w:pPr>
      <w:r>
        <w:rPr>
          <w:kern w:val="0"/>
        </w:rPr>
        <w:t xml:space="preserve">Mehler-Bicher, A., &amp; Steiger, L. (2021). Augmentierte und Virtuelle Realität. In A. Hildebrandt &amp; W. Landhäußer (Hrsg.), </w:t>
      </w:r>
      <w:r>
        <w:rPr>
          <w:i/>
          <w:iCs/>
          <w:kern w:val="0"/>
        </w:rPr>
        <w:t xml:space="preserve">CSR und Digitalisierung: Der digitale Wandel als Chance </w:t>
      </w:r>
      <w:r>
        <w:rPr>
          <w:i/>
          <w:iCs/>
          <w:kern w:val="0"/>
        </w:rPr>
        <w:lastRenderedPageBreak/>
        <w:t>und Herausforderung für Wirtschaft und Gesellschaft</w:t>
      </w:r>
      <w:r>
        <w:rPr>
          <w:kern w:val="0"/>
        </w:rPr>
        <w:t xml:space="preserve"> (S. 243–258). </w:t>
      </w:r>
      <w:r w:rsidRPr="002B6365">
        <w:rPr>
          <w:kern w:val="0"/>
          <w:lang w:val="en-GB"/>
        </w:rPr>
        <w:t>Springer. https://doi.org/10.1007/978-3-662-61836-3_16</w:t>
      </w:r>
    </w:p>
    <w:p w14:paraId="0573A902" w14:textId="77777777" w:rsidR="00CC28A4" w:rsidRPr="002B6365" w:rsidRDefault="00CC28A4" w:rsidP="00CC28A4">
      <w:pPr>
        <w:pStyle w:val="Literaturverzeichnis"/>
        <w:rPr>
          <w:kern w:val="0"/>
          <w:lang w:val="en-GB"/>
        </w:rPr>
      </w:pPr>
      <w:r w:rsidRPr="002B6365">
        <w:rPr>
          <w:kern w:val="0"/>
          <w:lang w:val="en-GB"/>
        </w:rPr>
        <w:t xml:space="preserve">Meta. (2025a). </w:t>
      </w:r>
      <w:r w:rsidRPr="002B6365">
        <w:rPr>
          <w:i/>
          <w:iCs/>
          <w:kern w:val="0"/>
          <w:lang w:val="en-GB"/>
        </w:rPr>
        <w:t>Animalz Mixed Reality auf Meta Quest</w:t>
      </w:r>
      <w:r w:rsidRPr="002B6365">
        <w:rPr>
          <w:kern w:val="0"/>
          <w:lang w:val="en-GB"/>
        </w:rPr>
        <w:t>. Oculus. https://www.meta.com/de-de/experiences/animalz-mixed-reality/5583019775107608/</w:t>
      </w:r>
    </w:p>
    <w:p w14:paraId="41276EB8" w14:textId="77777777" w:rsidR="00CC28A4" w:rsidRPr="002B6365" w:rsidRDefault="00CC28A4" w:rsidP="00CC28A4">
      <w:pPr>
        <w:pStyle w:val="Literaturverzeichnis"/>
        <w:rPr>
          <w:kern w:val="0"/>
          <w:lang w:val="en-GB"/>
        </w:rPr>
      </w:pPr>
      <w:r w:rsidRPr="002B6365">
        <w:rPr>
          <w:kern w:val="0"/>
          <w:lang w:val="en-GB"/>
        </w:rPr>
        <w:t xml:space="preserve">Meta. (2025b). </w:t>
      </w:r>
      <w:r w:rsidRPr="002B6365">
        <w:rPr>
          <w:i/>
          <w:iCs/>
          <w:kern w:val="0"/>
          <w:lang w:val="en-GB"/>
        </w:rPr>
        <w:t>BRINK Traveler auf Meta Quest</w:t>
      </w:r>
      <w:r w:rsidRPr="002B6365">
        <w:rPr>
          <w:kern w:val="0"/>
          <w:lang w:val="en-GB"/>
        </w:rPr>
        <w:t>. Oculus. https://www.meta.com/de-de/experiences/brink-traveler/3635172946605196/</w:t>
      </w:r>
    </w:p>
    <w:p w14:paraId="20CF5D24" w14:textId="77777777" w:rsidR="00CC28A4" w:rsidRDefault="00CC28A4" w:rsidP="00CC28A4">
      <w:pPr>
        <w:pStyle w:val="Literaturverzeichnis"/>
        <w:rPr>
          <w:kern w:val="0"/>
        </w:rPr>
      </w:pPr>
      <w:r>
        <w:rPr>
          <w:kern w:val="0"/>
        </w:rPr>
        <w:t xml:space="preserve">Meta. (2025c). </w:t>
      </w:r>
      <w:r>
        <w:rPr>
          <w:i/>
          <w:iCs/>
          <w:kern w:val="0"/>
        </w:rPr>
        <w:t>Dein Gerät einrichten</w:t>
      </w:r>
      <w:r>
        <w:rPr>
          <w:kern w:val="0"/>
        </w:rPr>
        <w:t>. https://developers.meta.com/horizon/documentation/unity/unity-env-device-setup</w:t>
      </w:r>
    </w:p>
    <w:p w14:paraId="4E34EED1" w14:textId="77777777" w:rsidR="00CC28A4" w:rsidRPr="002B6365" w:rsidRDefault="00CC28A4" w:rsidP="00CC28A4">
      <w:pPr>
        <w:pStyle w:val="Literaturverzeichnis"/>
        <w:rPr>
          <w:kern w:val="0"/>
          <w:lang w:val="en-GB"/>
        </w:rPr>
      </w:pPr>
      <w:r w:rsidRPr="002B6365">
        <w:rPr>
          <w:kern w:val="0"/>
          <w:lang w:val="en-GB"/>
        </w:rPr>
        <w:t xml:space="preserve">Meta. (2025d). </w:t>
      </w:r>
      <w:r w:rsidRPr="002B6365">
        <w:rPr>
          <w:i/>
          <w:iCs/>
          <w:kern w:val="0"/>
          <w:lang w:val="en-GB"/>
        </w:rPr>
        <w:t>Living Room auf Meta Quest</w:t>
      </w:r>
      <w:r w:rsidRPr="002B6365">
        <w:rPr>
          <w:kern w:val="0"/>
          <w:lang w:val="en-GB"/>
        </w:rPr>
        <w:t>. Oculus. https://www.meta.com/de-de/experiences/living-room/7778145568911617/</w:t>
      </w:r>
    </w:p>
    <w:p w14:paraId="5FBA9F5E" w14:textId="77777777" w:rsidR="00CC28A4" w:rsidRPr="002B6365" w:rsidRDefault="00CC28A4" w:rsidP="00CC28A4">
      <w:pPr>
        <w:pStyle w:val="Literaturverzeichnis"/>
        <w:rPr>
          <w:kern w:val="0"/>
          <w:lang w:val="en-GB"/>
        </w:rPr>
      </w:pPr>
      <w:r w:rsidRPr="002B6365">
        <w:rPr>
          <w:kern w:val="0"/>
          <w:lang w:val="en-GB"/>
        </w:rPr>
        <w:t xml:space="preserve">Meta. (2025e). </w:t>
      </w:r>
      <w:r w:rsidRPr="002B6365">
        <w:rPr>
          <w:i/>
          <w:iCs/>
          <w:kern w:val="0"/>
          <w:lang w:val="en-GB"/>
        </w:rPr>
        <w:t>National Geographic Explore VR für Meta Quest | Quest VR-Games | Meta Store</w:t>
      </w:r>
      <w:r w:rsidRPr="002B6365">
        <w:rPr>
          <w:kern w:val="0"/>
          <w:lang w:val="en-GB"/>
        </w:rPr>
        <w:t>. https://www.meta.com/de-de/experiences/national-geographic-explore-vr/2046607608728563/?srsltid=AfmBOorM2xef3Rcf918a1jHmO7uqH9ncTdd5dBgzzV7yaCc8soghS5ln</w:t>
      </w:r>
    </w:p>
    <w:p w14:paraId="1580B204" w14:textId="77777777" w:rsidR="00CC28A4" w:rsidRPr="002B6365" w:rsidRDefault="00CC28A4" w:rsidP="00CC28A4">
      <w:pPr>
        <w:pStyle w:val="Literaturverzeichnis"/>
        <w:rPr>
          <w:kern w:val="0"/>
          <w:lang w:val="en-GB"/>
        </w:rPr>
      </w:pPr>
      <w:r w:rsidRPr="002B6365">
        <w:rPr>
          <w:kern w:val="0"/>
          <w:lang w:val="en-GB"/>
        </w:rPr>
        <w:t xml:space="preserve">Meta. (2025f). </w:t>
      </w:r>
      <w:r w:rsidRPr="002B6365">
        <w:rPr>
          <w:i/>
          <w:iCs/>
          <w:kern w:val="0"/>
          <w:lang w:val="en-GB"/>
        </w:rPr>
        <w:t>Nature Treks VR für Meta Quest | Quest VR-Games | Meta Store</w:t>
      </w:r>
      <w:r w:rsidRPr="002B6365">
        <w:rPr>
          <w:kern w:val="0"/>
          <w:lang w:val="en-GB"/>
        </w:rPr>
        <w:t>. https://www.meta.com/de-de/experiences/nature-treks-vr/2616537008386430/</w:t>
      </w:r>
    </w:p>
    <w:p w14:paraId="053A0744" w14:textId="77777777" w:rsidR="00CC28A4" w:rsidRPr="002B6365" w:rsidRDefault="00CC28A4" w:rsidP="00CC28A4">
      <w:pPr>
        <w:pStyle w:val="Literaturverzeichnis"/>
        <w:rPr>
          <w:kern w:val="0"/>
          <w:lang w:val="en-GB"/>
        </w:rPr>
      </w:pPr>
      <w:r w:rsidRPr="002B6365">
        <w:rPr>
          <w:kern w:val="0"/>
          <w:lang w:val="en-GB"/>
        </w:rPr>
        <w:t xml:space="preserve">Meta. (2025g). </w:t>
      </w:r>
      <w:r w:rsidRPr="002B6365">
        <w:rPr>
          <w:i/>
          <w:iCs/>
          <w:kern w:val="0"/>
          <w:lang w:val="en-GB"/>
        </w:rPr>
        <w:t>Ocean Rift auf Meta Quest</w:t>
      </w:r>
      <w:r w:rsidRPr="002B6365">
        <w:rPr>
          <w:kern w:val="0"/>
          <w:lang w:val="en-GB"/>
        </w:rPr>
        <w:t>. Oculus. https://www.meta.com/de-de/experiences/ocean-rift/2134272053250863/</w:t>
      </w:r>
    </w:p>
    <w:p w14:paraId="1E357DF1" w14:textId="77777777" w:rsidR="00CC28A4" w:rsidRPr="002B6365" w:rsidRDefault="00CC28A4" w:rsidP="00CC28A4">
      <w:pPr>
        <w:pStyle w:val="Literaturverzeichnis"/>
        <w:rPr>
          <w:kern w:val="0"/>
          <w:lang w:val="en-GB"/>
        </w:rPr>
      </w:pPr>
      <w:r w:rsidRPr="002B6365">
        <w:rPr>
          <w:kern w:val="0"/>
          <w:lang w:val="en-GB"/>
        </w:rPr>
        <w:t xml:space="preserve">Meta. (2025h). </w:t>
      </w:r>
      <w:r w:rsidRPr="002B6365">
        <w:rPr>
          <w:i/>
          <w:iCs/>
          <w:kern w:val="0"/>
          <w:lang w:val="en-GB"/>
        </w:rPr>
        <w:t>WildXR für Meta Quest | Quest VR-Games | Meta Store</w:t>
      </w:r>
      <w:r w:rsidRPr="002B6365">
        <w:rPr>
          <w:kern w:val="0"/>
          <w:lang w:val="en-GB"/>
        </w:rPr>
        <w:t>. https://www.meta.com/de-de/experiences/wildxr/3634799699973926/</w:t>
      </w:r>
    </w:p>
    <w:p w14:paraId="052D4FE9" w14:textId="77777777" w:rsidR="00CC28A4" w:rsidRPr="002B6365" w:rsidRDefault="00CC28A4" w:rsidP="00CC28A4">
      <w:pPr>
        <w:pStyle w:val="Literaturverzeichnis"/>
        <w:rPr>
          <w:kern w:val="0"/>
          <w:lang w:val="en-GB"/>
        </w:rPr>
      </w:pPr>
      <w:r w:rsidRPr="002B6365">
        <w:rPr>
          <w:kern w:val="0"/>
          <w:lang w:val="en-GB"/>
        </w:rPr>
        <w:t xml:space="preserve">Meta. (2025i). </w:t>
      </w:r>
      <w:r w:rsidRPr="002B6365">
        <w:rPr>
          <w:i/>
          <w:iCs/>
          <w:kern w:val="0"/>
          <w:lang w:val="en-GB"/>
        </w:rPr>
        <w:t>ZOSU Zoo auf Meta Quest</w:t>
      </w:r>
      <w:r w:rsidRPr="002B6365">
        <w:rPr>
          <w:kern w:val="0"/>
          <w:lang w:val="en-GB"/>
        </w:rPr>
        <w:t>. Oculus. https://www.meta.com/de-de/experiences/zosu-zoo/3623396967784471/</w:t>
      </w:r>
    </w:p>
    <w:p w14:paraId="365F4A74" w14:textId="77777777" w:rsidR="00CC28A4" w:rsidRDefault="00CC28A4" w:rsidP="00CC28A4">
      <w:pPr>
        <w:pStyle w:val="Literaturverzeichnis"/>
        <w:rPr>
          <w:kern w:val="0"/>
        </w:rPr>
      </w:pPr>
      <w:r w:rsidRPr="002B6365">
        <w:rPr>
          <w:i/>
          <w:iCs/>
          <w:kern w:val="0"/>
          <w:lang w:val="en-GB"/>
        </w:rPr>
        <w:t>Meta Quest 3: Mixed-Reality-Headset der nächsten Generation</w:t>
      </w:r>
      <w:r w:rsidRPr="002B6365">
        <w:rPr>
          <w:kern w:val="0"/>
          <w:lang w:val="en-GB"/>
        </w:rPr>
        <w:t xml:space="preserve">. </w:t>
      </w:r>
      <w:r>
        <w:rPr>
          <w:kern w:val="0"/>
        </w:rPr>
        <w:t>(o. J.). Abgerufen 2. August 2025, von https://www.meta.com/de/quest/quest-3/</w:t>
      </w:r>
    </w:p>
    <w:p w14:paraId="00B80F73" w14:textId="77777777" w:rsidR="00CC28A4" w:rsidRDefault="00CC28A4" w:rsidP="00CC28A4">
      <w:pPr>
        <w:pStyle w:val="Literaturverzeichnis"/>
        <w:rPr>
          <w:kern w:val="0"/>
        </w:rPr>
      </w:pPr>
      <w:r>
        <w:rPr>
          <w:kern w:val="0"/>
        </w:rPr>
        <w:lastRenderedPageBreak/>
        <w:t xml:space="preserve">Metamandrill. (2025, Februar 13). </w:t>
      </w:r>
      <w:r>
        <w:rPr>
          <w:i/>
          <w:iCs/>
          <w:kern w:val="0"/>
        </w:rPr>
        <w:t>Erwartete Virtual Reality- und Augmented Reality-Headsets im Jahr 2025</w:t>
      </w:r>
      <w:r>
        <w:rPr>
          <w:kern w:val="0"/>
        </w:rPr>
        <w:t>. Metamandrill.com. https://metamandrill.com/de/erwartete-vr-und-ar-headsets-im-jahr-2025/</w:t>
      </w:r>
    </w:p>
    <w:p w14:paraId="303550F2" w14:textId="77777777" w:rsidR="00CC28A4" w:rsidRDefault="00CC28A4" w:rsidP="00CC28A4">
      <w:pPr>
        <w:pStyle w:val="Literaturverzeichnis"/>
        <w:rPr>
          <w:kern w:val="0"/>
        </w:rPr>
      </w:pPr>
      <w:r>
        <w:rPr>
          <w:kern w:val="0"/>
        </w:rPr>
        <w:t xml:space="preserve">Molchanov. (2025, Januar 28). AR/VR Trends in 2025. </w:t>
      </w:r>
      <w:r>
        <w:rPr>
          <w:i/>
          <w:iCs/>
          <w:kern w:val="0"/>
        </w:rPr>
        <w:t>Innowise</w:t>
      </w:r>
      <w:r>
        <w:rPr>
          <w:kern w:val="0"/>
        </w:rPr>
        <w:t>. https://innowise.com/de/blog/ar-vr-trends/</w:t>
      </w:r>
    </w:p>
    <w:p w14:paraId="086F272A" w14:textId="77777777" w:rsidR="00CC28A4" w:rsidRPr="002B6365" w:rsidRDefault="00CC28A4" w:rsidP="00CC28A4">
      <w:pPr>
        <w:pStyle w:val="Literaturverzeichnis"/>
        <w:rPr>
          <w:kern w:val="0"/>
          <w:lang w:val="en-GB"/>
        </w:rPr>
      </w:pPr>
      <w:r>
        <w:rPr>
          <w:kern w:val="0"/>
        </w:rPr>
        <w:t xml:space="preserve">Nathalie. (2018, Januar 8). </w:t>
      </w:r>
      <w:r w:rsidRPr="002B6365">
        <w:rPr>
          <w:i/>
          <w:iCs/>
          <w:kern w:val="0"/>
          <w:lang w:val="en-GB"/>
        </w:rPr>
        <w:t>China VR Zoo</w:t>
      </w:r>
      <w:r w:rsidRPr="002B6365">
        <w:rPr>
          <w:kern w:val="0"/>
          <w:lang w:val="en-GB"/>
        </w:rPr>
        <w:t>. Schweizer Virtual Reality News. https://vr-room.ch/2018/01/08/erster-vr-zoo-in-china-eroeffnet/</w:t>
      </w:r>
    </w:p>
    <w:p w14:paraId="2B3E2DAB" w14:textId="77777777" w:rsidR="00CC28A4" w:rsidRPr="002B6365" w:rsidRDefault="00CC28A4" w:rsidP="00CC28A4">
      <w:pPr>
        <w:pStyle w:val="Literaturverzeichnis"/>
        <w:rPr>
          <w:kern w:val="0"/>
          <w:lang w:val="en-GB"/>
        </w:rPr>
      </w:pPr>
      <w:r w:rsidRPr="002B6365">
        <w:rPr>
          <w:kern w:val="0"/>
          <w:lang w:val="en-GB"/>
        </w:rPr>
        <w:t xml:space="preserve">Oriz, E. (2024, Oktober 29). </w:t>
      </w:r>
      <w:r w:rsidRPr="002B6365">
        <w:rPr>
          <w:i/>
          <w:iCs/>
          <w:kern w:val="0"/>
          <w:lang w:val="en-GB"/>
        </w:rPr>
        <w:t>Mini-tutorial: Data binding with UI Builder and C# in 5 minutes - Technical Articles</w:t>
      </w:r>
      <w:r w:rsidRPr="002B6365">
        <w:rPr>
          <w:kern w:val="0"/>
          <w:lang w:val="en-GB"/>
        </w:rPr>
        <w:t>. Unity Discussions. https://discussions.unity.com/t/mini-tutorial-data-binding-with-ui-builder-and-c-in-5-minutes/1544817</w:t>
      </w:r>
    </w:p>
    <w:p w14:paraId="0B6ACC2F" w14:textId="77777777" w:rsidR="00CC28A4" w:rsidRDefault="00CC28A4" w:rsidP="00CC28A4">
      <w:pPr>
        <w:pStyle w:val="Literaturverzeichnis"/>
        <w:rPr>
          <w:kern w:val="0"/>
        </w:rPr>
      </w:pPr>
      <w:r w:rsidRPr="0046443F">
        <w:rPr>
          <w:kern w:val="0"/>
          <w:lang w:val="es-ES"/>
        </w:rPr>
        <w:t xml:space="preserve">Picselica. (o. J.). </w:t>
      </w:r>
      <w:r w:rsidRPr="0046443F">
        <w:rPr>
          <w:i/>
          <w:iCs/>
          <w:kern w:val="0"/>
          <w:lang w:val="es-ES"/>
        </w:rPr>
        <w:t>Ocean Rift</w:t>
      </w:r>
      <w:r w:rsidRPr="0046443F">
        <w:rPr>
          <w:kern w:val="0"/>
          <w:lang w:val="es-ES"/>
        </w:rPr>
        <w:t xml:space="preserve">. </w:t>
      </w:r>
      <w:r>
        <w:rPr>
          <w:kern w:val="0"/>
        </w:rPr>
        <w:t>Picselica. Abgerufen 26. August 2025, von https://www.picselicavr.com/oceanrift</w:t>
      </w:r>
    </w:p>
    <w:p w14:paraId="1B27D4BF" w14:textId="77777777" w:rsidR="00CC28A4" w:rsidRPr="002B6365" w:rsidRDefault="00CC28A4" w:rsidP="00CC28A4">
      <w:pPr>
        <w:pStyle w:val="Literaturverzeichnis"/>
        <w:rPr>
          <w:kern w:val="0"/>
          <w:lang w:val="en-GB"/>
        </w:rPr>
      </w:pPr>
      <w:r>
        <w:rPr>
          <w:kern w:val="0"/>
        </w:rPr>
        <w:t xml:space="preserve">Rambach, J., Lilligreen, G., Schäfer, A., Bankanal, R., Wiebel, A., &amp; Stricker, D. (2020). </w:t>
      </w:r>
      <w:r w:rsidRPr="002B6365">
        <w:rPr>
          <w:i/>
          <w:iCs/>
          <w:kern w:val="0"/>
          <w:lang w:val="en-GB"/>
        </w:rPr>
        <w:t>A survey on applications of augmented, mixed and virtual reality for nature and environment</w:t>
      </w:r>
      <w:r w:rsidRPr="002B6365">
        <w:rPr>
          <w:kern w:val="0"/>
          <w:lang w:val="en-GB"/>
        </w:rPr>
        <w:t xml:space="preserve"> (Version 2). arXiv. https://doi.org/10.48550/ARXIV.2008.12024</w:t>
      </w:r>
    </w:p>
    <w:p w14:paraId="62195EEA" w14:textId="77777777" w:rsidR="00CC28A4" w:rsidRDefault="00CC28A4" w:rsidP="00CC28A4">
      <w:pPr>
        <w:pStyle w:val="Literaturverzeichnis"/>
        <w:rPr>
          <w:kern w:val="0"/>
        </w:rPr>
      </w:pPr>
      <w:r>
        <w:rPr>
          <w:kern w:val="0"/>
        </w:rPr>
        <w:t xml:space="preserve">rankmagic. (o. J.). </w:t>
      </w:r>
      <w:r>
        <w:rPr>
          <w:i/>
          <w:iCs/>
          <w:kern w:val="0"/>
        </w:rPr>
        <w:t>Der Einfluss von Augmented Reality auf Nutzersignale &amp; SEO 2025 | Rankmagic</w:t>
      </w:r>
      <w:r>
        <w:rPr>
          <w:kern w:val="0"/>
        </w:rPr>
        <w:t>. Abgerufen 18. April 2025, von https://rankmagic.net/blog/der-einfluss-von-augmented-reality-auf-nutzersignale-seo-2025/</w:t>
      </w:r>
    </w:p>
    <w:p w14:paraId="025B300F" w14:textId="77777777" w:rsidR="00CC28A4" w:rsidRDefault="00CC28A4" w:rsidP="00CC28A4">
      <w:pPr>
        <w:pStyle w:val="Literaturverzeichnis"/>
        <w:rPr>
          <w:kern w:val="0"/>
        </w:rPr>
      </w:pPr>
      <w:r w:rsidRPr="002B6365">
        <w:rPr>
          <w:kern w:val="0"/>
          <w:lang w:val="en-GB"/>
        </w:rPr>
        <w:t xml:space="preserve">Ratinho, E., &amp; Martins, C. (2023). The role of gamified learning strategies in student’s motivation in high school and higher education: A systematic review. </w:t>
      </w:r>
      <w:r>
        <w:rPr>
          <w:i/>
          <w:iCs/>
          <w:kern w:val="0"/>
        </w:rPr>
        <w:t>Heliyon</w:t>
      </w:r>
      <w:r>
        <w:rPr>
          <w:kern w:val="0"/>
        </w:rPr>
        <w:t xml:space="preserve">, </w:t>
      </w:r>
      <w:r>
        <w:rPr>
          <w:i/>
          <w:iCs/>
          <w:kern w:val="0"/>
        </w:rPr>
        <w:t>9</w:t>
      </w:r>
      <w:r>
        <w:rPr>
          <w:kern w:val="0"/>
        </w:rPr>
        <w:t>(8), e19033. https://doi.org/10.1016/j.heliyon.2023.e19033</w:t>
      </w:r>
    </w:p>
    <w:p w14:paraId="7F4F6099" w14:textId="77777777" w:rsidR="00CC28A4" w:rsidRPr="002B6365" w:rsidRDefault="00CC28A4" w:rsidP="00CC28A4">
      <w:pPr>
        <w:pStyle w:val="Literaturverzeichnis"/>
        <w:rPr>
          <w:kern w:val="0"/>
          <w:lang w:val="en-GB"/>
        </w:rPr>
      </w:pPr>
      <w:r>
        <w:rPr>
          <w:kern w:val="0"/>
        </w:rPr>
        <w:t xml:space="preserve">Rees, C. (2025, März 13). </w:t>
      </w:r>
      <w:r w:rsidRPr="002B6365">
        <w:rPr>
          <w:i/>
          <w:iCs/>
          <w:kern w:val="0"/>
          <w:lang w:val="en-GB"/>
        </w:rPr>
        <w:t>VR Software wiki—Meta Building Blocks in Unity</w:t>
      </w:r>
      <w:r w:rsidRPr="002B6365">
        <w:rPr>
          <w:kern w:val="0"/>
          <w:lang w:val="en-GB"/>
        </w:rPr>
        <w:t>. https://www.vrwiki.cs.brown.edu/vr-development-software/unity/meta-building-blocks-in-unity</w:t>
      </w:r>
    </w:p>
    <w:p w14:paraId="2339D3C8" w14:textId="77777777" w:rsidR="00CC28A4" w:rsidRPr="002B6365" w:rsidRDefault="00CC28A4" w:rsidP="00CC28A4">
      <w:pPr>
        <w:pStyle w:val="Literaturverzeichnis"/>
        <w:rPr>
          <w:kern w:val="0"/>
          <w:lang w:val="en-GB"/>
        </w:rPr>
      </w:pPr>
      <w:r w:rsidRPr="002B6365">
        <w:rPr>
          <w:kern w:val="0"/>
          <w:lang w:val="en-GB"/>
        </w:rPr>
        <w:lastRenderedPageBreak/>
        <w:t xml:space="preserve">Rocketbrush. (2024, August 17). </w:t>
      </w:r>
      <w:r w:rsidRPr="002B6365">
        <w:rPr>
          <w:i/>
          <w:iCs/>
          <w:kern w:val="0"/>
          <w:lang w:val="en-GB"/>
        </w:rPr>
        <w:t>Unity vs Unreal: What to Choose in 2025?</w:t>
      </w:r>
      <w:r w:rsidRPr="002B6365">
        <w:rPr>
          <w:kern w:val="0"/>
          <w:lang w:val="en-GB"/>
        </w:rPr>
        <w:t xml:space="preserve"> https://rocketbrush.com/blog/unity-vs-unreal-engine-which-one-should-you-choose-in-2024</w:t>
      </w:r>
    </w:p>
    <w:p w14:paraId="7C7E7658" w14:textId="77777777" w:rsidR="00CC28A4" w:rsidRPr="002B6365" w:rsidRDefault="00CC28A4" w:rsidP="00CC28A4">
      <w:pPr>
        <w:pStyle w:val="Literaturverzeichnis"/>
        <w:rPr>
          <w:kern w:val="0"/>
          <w:lang w:val="en-GB"/>
        </w:rPr>
      </w:pPr>
      <w:r w:rsidRPr="002B6365">
        <w:rPr>
          <w:kern w:val="0"/>
          <w:lang w:val="en-GB"/>
        </w:rPr>
        <w:t xml:space="preserve">Satya. (2023, Dezember 25). </w:t>
      </w:r>
      <w:r w:rsidRPr="002B6365">
        <w:rPr>
          <w:i/>
          <w:iCs/>
          <w:kern w:val="0"/>
          <w:lang w:val="en-GB"/>
        </w:rPr>
        <w:t>Creating a Mixed Reality App for Meta Quest 3 Using Unity: A Step-by-Step Guide</w:t>
      </w:r>
      <w:r w:rsidRPr="002B6365">
        <w:rPr>
          <w:kern w:val="0"/>
          <w:lang w:val="en-GB"/>
        </w:rPr>
        <w:t>. https://www.linkedin.com/pulse/creating-mixed-reality-app-meta-quest-3-using-unity-step-by-step-dev-vumnc</w:t>
      </w:r>
    </w:p>
    <w:p w14:paraId="1A8F143E" w14:textId="77777777" w:rsidR="00CC28A4" w:rsidRPr="002B6365" w:rsidRDefault="00CC28A4" w:rsidP="00CC28A4">
      <w:pPr>
        <w:pStyle w:val="Literaturverzeichnis"/>
        <w:rPr>
          <w:kern w:val="0"/>
          <w:lang w:val="en-GB"/>
        </w:rPr>
      </w:pPr>
      <w:r>
        <w:rPr>
          <w:kern w:val="0"/>
        </w:rPr>
        <w:t xml:space="preserve">Seydel. (o. J.). </w:t>
      </w:r>
      <w:r>
        <w:rPr>
          <w:i/>
          <w:iCs/>
          <w:kern w:val="0"/>
        </w:rPr>
        <w:t>Head Mounted Display—5 Einsatzgebiete garantiert</w:t>
      </w:r>
      <w:r>
        <w:rPr>
          <w:kern w:val="0"/>
        </w:rPr>
        <w:t xml:space="preserve">. Abgerufen 28. </w:t>
      </w:r>
      <w:r w:rsidRPr="002B6365">
        <w:rPr>
          <w:kern w:val="0"/>
          <w:lang w:val="en-GB"/>
        </w:rPr>
        <w:t>August 2025, von https://triboot.de/head-mounted-displays/</w:t>
      </w:r>
    </w:p>
    <w:p w14:paraId="7E08552D" w14:textId="77777777" w:rsidR="00CC28A4" w:rsidRDefault="00CC28A4" w:rsidP="00CC28A4">
      <w:pPr>
        <w:pStyle w:val="Literaturverzeichnis"/>
        <w:rPr>
          <w:kern w:val="0"/>
        </w:rPr>
      </w:pPr>
      <w:r w:rsidRPr="002B6365">
        <w:rPr>
          <w:kern w:val="0"/>
          <w:lang w:val="en-GB"/>
        </w:rPr>
        <w:t xml:space="preserve">Sketchfab. (2025). </w:t>
      </w:r>
      <w:r w:rsidRPr="002B6365">
        <w:rPr>
          <w:i/>
          <w:iCs/>
          <w:kern w:val="0"/>
          <w:lang w:val="en-GB"/>
        </w:rPr>
        <w:t>Animals &amp; Pets 3D models | Categories</w:t>
      </w:r>
      <w:r w:rsidRPr="002B6365">
        <w:rPr>
          <w:kern w:val="0"/>
          <w:lang w:val="en-GB"/>
        </w:rPr>
        <w:t xml:space="preserve">. </w:t>
      </w:r>
      <w:r>
        <w:rPr>
          <w:kern w:val="0"/>
        </w:rPr>
        <w:t>Sketchfab. https://sketchfab.com/3d-models/categories/animals-pets?features=downloadable+animated&amp;sort_by=-likeCount&amp;cursor=cD03MzE%3D</w:t>
      </w:r>
    </w:p>
    <w:p w14:paraId="20B8AA91" w14:textId="77777777" w:rsidR="00CC28A4" w:rsidRDefault="00CC28A4" w:rsidP="00CC28A4">
      <w:pPr>
        <w:pStyle w:val="Literaturverzeichnis"/>
        <w:rPr>
          <w:kern w:val="0"/>
        </w:rPr>
      </w:pPr>
      <w:r>
        <w:rPr>
          <w:kern w:val="0"/>
        </w:rPr>
        <w:t xml:space="preserve">Stadt Wuppertal. (o. J.). </w:t>
      </w:r>
      <w:r>
        <w:rPr>
          <w:i/>
          <w:iCs/>
          <w:kern w:val="0"/>
        </w:rPr>
        <w:t>smart.zoo—Ein virtuelles Zooerlebnis</w:t>
      </w:r>
      <w:r>
        <w:rPr>
          <w:kern w:val="0"/>
        </w:rPr>
        <w:t>. smart.wuppertal. Abgerufen 18. März 2025, von https://smart.wuppertal.de/projekte/smart.zoo.php</w:t>
      </w:r>
    </w:p>
    <w:p w14:paraId="67744308" w14:textId="77777777" w:rsidR="00CC28A4" w:rsidRPr="002B6365" w:rsidRDefault="00CC28A4" w:rsidP="00CC28A4">
      <w:pPr>
        <w:pStyle w:val="Literaturverzeichnis"/>
        <w:rPr>
          <w:kern w:val="0"/>
          <w:lang w:val="en-GB"/>
        </w:rPr>
      </w:pPr>
      <w:r>
        <w:rPr>
          <w:kern w:val="0"/>
        </w:rPr>
        <w:t xml:space="preserve">Stonis, M. (2024, Oktober 9). </w:t>
      </w:r>
      <w:r w:rsidRPr="002B6365">
        <w:rPr>
          <w:i/>
          <w:iCs/>
          <w:kern w:val="0"/>
          <w:lang w:val="en-GB"/>
        </w:rPr>
        <w:t>Model-View-ViewModel—.NET</w:t>
      </w:r>
      <w:r w:rsidRPr="002B6365">
        <w:rPr>
          <w:kern w:val="0"/>
          <w:lang w:val="en-GB"/>
        </w:rPr>
        <w:t>. https://learn.microsoft.com/en-us/dotnet/architecture/maui/mvvm</w:t>
      </w:r>
    </w:p>
    <w:p w14:paraId="723C793F" w14:textId="77777777" w:rsidR="00CC28A4" w:rsidRDefault="00CC28A4" w:rsidP="00CC28A4">
      <w:pPr>
        <w:pStyle w:val="Literaturverzeichnis"/>
        <w:rPr>
          <w:kern w:val="0"/>
        </w:rPr>
      </w:pPr>
      <w:r w:rsidRPr="002B6365">
        <w:rPr>
          <w:kern w:val="0"/>
          <w:lang w:val="en-GB"/>
        </w:rPr>
        <w:t xml:space="preserve">Streule, N. (o. J.). Living Room. </w:t>
      </w:r>
      <w:r>
        <w:rPr>
          <w:i/>
          <w:iCs/>
          <w:kern w:val="0"/>
        </w:rPr>
        <w:t>Thoughtfish</w:t>
      </w:r>
      <w:r>
        <w:rPr>
          <w:kern w:val="0"/>
        </w:rPr>
        <w:t>. Abgerufen 26. August 2025, von https://www.thoughtfish.de/projects/living-room/</w:t>
      </w:r>
    </w:p>
    <w:p w14:paraId="150462F2" w14:textId="77777777" w:rsidR="00CC28A4" w:rsidRPr="002B6365" w:rsidRDefault="00CC28A4" w:rsidP="00CC28A4">
      <w:pPr>
        <w:pStyle w:val="Literaturverzeichnis"/>
        <w:rPr>
          <w:kern w:val="0"/>
          <w:lang w:val="en-GB"/>
        </w:rPr>
      </w:pPr>
      <w:r w:rsidRPr="002B6365">
        <w:rPr>
          <w:kern w:val="0"/>
          <w:lang w:val="en-GB"/>
        </w:rPr>
        <w:t xml:space="preserve">Sukmawati, F., Santosa, E. B., &amp; Rejekiningsih, T. (2023, April 1). </w:t>
      </w:r>
      <w:r w:rsidRPr="002B6365">
        <w:rPr>
          <w:i/>
          <w:iCs/>
          <w:kern w:val="0"/>
          <w:lang w:val="en-GB"/>
        </w:rPr>
        <w:t>Design of Virtual Reality Zoos Through Internet of Things (IoT) for Student Learning about Wild Animals. | EBSCOhost</w:t>
      </w:r>
      <w:r w:rsidRPr="002B6365">
        <w:rPr>
          <w:kern w:val="0"/>
          <w:lang w:val="en-GB"/>
        </w:rPr>
        <w:t>. https://doi.org/10.18280/ria.370225</w:t>
      </w:r>
    </w:p>
    <w:p w14:paraId="64549788" w14:textId="77777777" w:rsidR="00CC28A4" w:rsidRPr="002B6365" w:rsidRDefault="00CC28A4" w:rsidP="00CC28A4">
      <w:pPr>
        <w:pStyle w:val="Literaturverzeichnis"/>
        <w:rPr>
          <w:kern w:val="0"/>
          <w:lang w:val="en-GB"/>
        </w:rPr>
      </w:pPr>
      <w:r w:rsidRPr="002B6365">
        <w:rPr>
          <w:kern w:val="0"/>
          <w:lang w:val="en-GB"/>
        </w:rPr>
        <w:t xml:space="preserve">Tremosa, L. (2025, März 12). </w:t>
      </w:r>
      <w:r w:rsidRPr="002B6365">
        <w:rPr>
          <w:i/>
          <w:iCs/>
          <w:kern w:val="0"/>
          <w:lang w:val="en-GB"/>
        </w:rPr>
        <w:t>Beyond AR vs. VR: What is the Difference between AR vs. MR vs. VR vs. XR?</w:t>
      </w:r>
      <w:r w:rsidRPr="002B6365">
        <w:rPr>
          <w:kern w:val="0"/>
          <w:lang w:val="en-GB"/>
        </w:rPr>
        <w:t xml:space="preserve"> The Interaction Design Foundation. https://www.interaction-design.org/literature/article/beyond-ar-vs-vr-what-is-the-difference-between-ar-vs-mr-vs-vr-vs-xr</w:t>
      </w:r>
    </w:p>
    <w:p w14:paraId="1C463066" w14:textId="77777777" w:rsidR="00CC28A4" w:rsidRPr="002B6365" w:rsidRDefault="00CC28A4" w:rsidP="00CC28A4">
      <w:pPr>
        <w:pStyle w:val="Literaturverzeichnis"/>
        <w:rPr>
          <w:kern w:val="0"/>
          <w:lang w:val="en-GB"/>
        </w:rPr>
      </w:pPr>
      <w:r w:rsidRPr="002B6365">
        <w:rPr>
          <w:kern w:val="0"/>
          <w:lang w:val="en-GB"/>
        </w:rPr>
        <w:t xml:space="preserve">Tuch, R. (2024, Februar 27). </w:t>
      </w:r>
      <w:r w:rsidRPr="002B6365">
        <w:rPr>
          <w:i/>
          <w:iCs/>
          <w:kern w:val="0"/>
          <w:lang w:val="en-GB"/>
        </w:rPr>
        <w:t>Benefits of MVC for App Development: 9 Advantages for 2025</w:t>
      </w:r>
      <w:r w:rsidRPr="002B6365">
        <w:rPr>
          <w:kern w:val="0"/>
          <w:lang w:val="en-GB"/>
        </w:rPr>
        <w:t>. https://all-win-solutions.com/benefits-of-mvc-architecture/</w:t>
      </w:r>
    </w:p>
    <w:p w14:paraId="4BBB736C" w14:textId="77777777" w:rsidR="00CC28A4" w:rsidRDefault="00CC28A4" w:rsidP="00CC28A4">
      <w:pPr>
        <w:pStyle w:val="Literaturverzeichnis"/>
        <w:rPr>
          <w:kern w:val="0"/>
        </w:rPr>
      </w:pPr>
      <w:r w:rsidRPr="002B6365">
        <w:rPr>
          <w:kern w:val="0"/>
          <w:lang w:val="en-GB"/>
        </w:rPr>
        <w:lastRenderedPageBreak/>
        <w:t xml:space="preserve">Unity. (o. J.). </w:t>
      </w:r>
      <w:r w:rsidRPr="002B6365">
        <w:rPr>
          <w:i/>
          <w:iCs/>
          <w:kern w:val="0"/>
          <w:lang w:val="en-GB"/>
        </w:rPr>
        <w:t>ECS für Unity</w:t>
      </w:r>
      <w:r w:rsidRPr="002B6365">
        <w:rPr>
          <w:kern w:val="0"/>
          <w:lang w:val="en-GB"/>
        </w:rPr>
        <w:t xml:space="preserve">. </w:t>
      </w:r>
      <w:r>
        <w:rPr>
          <w:kern w:val="0"/>
        </w:rPr>
        <w:t>Unity. Abgerufen 29. April 2025, von https://unity.com/ecs</w:t>
      </w:r>
    </w:p>
    <w:p w14:paraId="7147E32D" w14:textId="77777777" w:rsidR="00CC28A4" w:rsidRPr="002B6365" w:rsidRDefault="00CC28A4" w:rsidP="00CC28A4">
      <w:pPr>
        <w:pStyle w:val="Literaturverzeichnis"/>
        <w:rPr>
          <w:kern w:val="0"/>
          <w:lang w:val="en-GB"/>
        </w:rPr>
      </w:pPr>
      <w:r w:rsidRPr="002B6365">
        <w:rPr>
          <w:kern w:val="0"/>
          <w:lang w:val="en-GB"/>
        </w:rPr>
        <w:t xml:space="preserve">Unity Developers. (o. J.). Ethereum Towers—Virtual Reality and Web Metaverse. </w:t>
      </w:r>
      <w:r w:rsidRPr="002B6365">
        <w:rPr>
          <w:i/>
          <w:iCs/>
          <w:kern w:val="0"/>
          <w:lang w:val="en-GB"/>
        </w:rPr>
        <w:t>Unity Developers</w:t>
      </w:r>
      <w:r w:rsidRPr="002B6365">
        <w:rPr>
          <w:kern w:val="0"/>
          <w:lang w:val="en-GB"/>
        </w:rPr>
        <w:t>. Abgerufen 9. April 2025, von https://unitydevelopers.co.uk/case-study/vr-ethereum-towers/</w:t>
      </w:r>
    </w:p>
    <w:p w14:paraId="6DE33998" w14:textId="77777777" w:rsidR="00CC28A4" w:rsidRDefault="00CC28A4" w:rsidP="00CC28A4">
      <w:pPr>
        <w:pStyle w:val="Literaturverzeichnis"/>
        <w:rPr>
          <w:kern w:val="0"/>
        </w:rPr>
      </w:pPr>
      <w:r w:rsidRPr="002B6365">
        <w:rPr>
          <w:kern w:val="0"/>
          <w:lang w:val="en-GB"/>
        </w:rPr>
        <w:t xml:space="preserve">Unity Technologies. (o. J.-a). </w:t>
      </w:r>
      <w:r w:rsidRPr="0046443F">
        <w:rPr>
          <w:i/>
          <w:iCs/>
          <w:kern w:val="0"/>
          <w:lang w:val="es-ES"/>
        </w:rPr>
        <w:t>Unity - Manual: Android environment setup</w:t>
      </w:r>
      <w:r w:rsidRPr="0046443F">
        <w:rPr>
          <w:kern w:val="0"/>
          <w:lang w:val="es-ES"/>
        </w:rPr>
        <w:t xml:space="preserve">. </w:t>
      </w:r>
      <w:r>
        <w:rPr>
          <w:kern w:val="0"/>
        </w:rPr>
        <w:t>Abgerufen 20. August 2025, von https://docs.unity3d.com/6000.0/Documentation/Manual/android-sdksetup.html</w:t>
      </w:r>
    </w:p>
    <w:p w14:paraId="41256CFC" w14:textId="77777777" w:rsidR="00CC28A4" w:rsidRDefault="00CC28A4" w:rsidP="00CC28A4">
      <w:pPr>
        <w:pStyle w:val="Literaturverzeichnis"/>
        <w:rPr>
          <w:kern w:val="0"/>
        </w:rPr>
      </w:pPr>
      <w:r w:rsidRPr="002B6365">
        <w:rPr>
          <w:kern w:val="0"/>
          <w:lang w:val="en-GB"/>
        </w:rPr>
        <w:t xml:space="preserve">Unity Technologies. (o. J.-b). </w:t>
      </w:r>
      <w:r w:rsidRPr="002B6365">
        <w:rPr>
          <w:i/>
          <w:iCs/>
          <w:kern w:val="0"/>
          <w:lang w:val="en-GB"/>
        </w:rPr>
        <w:t>Unity - Manual: Install Unity</w:t>
      </w:r>
      <w:r w:rsidRPr="002B6365">
        <w:rPr>
          <w:kern w:val="0"/>
          <w:lang w:val="en-GB"/>
        </w:rPr>
        <w:t xml:space="preserve">. Abgerufen 20. </w:t>
      </w:r>
      <w:r>
        <w:rPr>
          <w:kern w:val="0"/>
        </w:rPr>
        <w:t>August 2025, von https://docs.unity3d.com/6000.0/Documentation/Manual/GettingStartedInstallingUnity.html</w:t>
      </w:r>
    </w:p>
    <w:p w14:paraId="53D2E79F" w14:textId="77777777" w:rsidR="00CC28A4" w:rsidRPr="0046443F" w:rsidRDefault="00CC28A4" w:rsidP="00CC28A4">
      <w:pPr>
        <w:pStyle w:val="Literaturverzeichnis"/>
        <w:rPr>
          <w:kern w:val="0"/>
          <w:lang w:val="es-ES"/>
        </w:rPr>
      </w:pPr>
      <w:r>
        <w:rPr>
          <w:kern w:val="0"/>
        </w:rPr>
        <w:t xml:space="preserve">Unity Technologies. </w:t>
      </w:r>
      <w:r w:rsidRPr="0046443F">
        <w:rPr>
          <w:kern w:val="0"/>
          <w:lang w:val="es-ES"/>
        </w:rPr>
        <w:t xml:space="preserve">(2024, April 25). </w:t>
      </w:r>
      <w:r w:rsidRPr="0046443F">
        <w:rPr>
          <w:i/>
          <w:iCs/>
          <w:kern w:val="0"/>
          <w:lang w:val="es-ES"/>
        </w:rPr>
        <w:t>Unity - Manual: Data binding</w:t>
      </w:r>
      <w:r w:rsidRPr="0046443F">
        <w:rPr>
          <w:kern w:val="0"/>
          <w:lang w:val="es-ES"/>
        </w:rPr>
        <w:t>. https://docs.unity3d.com/2023.2/Documentation/Manual/UIE-data-binding.html</w:t>
      </w:r>
    </w:p>
    <w:p w14:paraId="5D0CA410" w14:textId="77777777" w:rsidR="00CC28A4" w:rsidRDefault="00CC28A4" w:rsidP="00CC28A4">
      <w:pPr>
        <w:pStyle w:val="Literaturverzeichnis"/>
        <w:rPr>
          <w:kern w:val="0"/>
        </w:rPr>
      </w:pPr>
      <w:r w:rsidRPr="0046443F">
        <w:rPr>
          <w:kern w:val="0"/>
          <w:lang w:val="es-ES"/>
        </w:rPr>
        <w:t xml:space="preserve">Vasconcelos. (o. J.). </w:t>
      </w:r>
      <w:r w:rsidRPr="0046443F">
        <w:rPr>
          <w:i/>
          <w:iCs/>
          <w:kern w:val="0"/>
          <w:lang w:val="es-ES"/>
        </w:rPr>
        <w:t>Andre Vasconcelos—Portfolio &amp; Blog</w:t>
      </w:r>
      <w:r w:rsidRPr="0046443F">
        <w:rPr>
          <w:kern w:val="0"/>
          <w:lang w:val="es-ES"/>
        </w:rPr>
        <w:t xml:space="preserve">. </w:t>
      </w:r>
      <w:r>
        <w:rPr>
          <w:kern w:val="0"/>
        </w:rPr>
        <w:t>Abgerufen 29. April 2025, von https://avasconcelos114.github.io/portfolio</w:t>
      </w:r>
    </w:p>
    <w:p w14:paraId="48FEE9D4" w14:textId="77777777" w:rsidR="00CC28A4" w:rsidRDefault="00CC28A4" w:rsidP="00CC28A4">
      <w:pPr>
        <w:pStyle w:val="Literaturverzeichnis"/>
        <w:rPr>
          <w:kern w:val="0"/>
        </w:rPr>
      </w:pPr>
      <w:r>
        <w:rPr>
          <w:i/>
          <w:iCs/>
          <w:kern w:val="0"/>
        </w:rPr>
        <w:t>Virtuelle 3D-Küchenplanung | Der Wohnfuchs</w:t>
      </w:r>
      <w:r>
        <w:rPr>
          <w:kern w:val="0"/>
        </w:rPr>
        <w:t>. (o. J.). Der Wohnfuchs • Das Möbelhaus in Rheinberg. Abgerufen 9. August 2025, von https://www.wohnfuchs.com/kuechenwelten/virtuelle-3d-kuechenplanung/</w:t>
      </w:r>
    </w:p>
    <w:p w14:paraId="765D590E" w14:textId="77777777" w:rsidR="00CC28A4" w:rsidRDefault="00CC28A4" w:rsidP="00CC28A4">
      <w:pPr>
        <w:pStyle w:val="Literaturverzeichnis"/>
        <w:rPr>
          <w:kern w:val="0"/>
        </w:rPr>
      </w:pPr>
      <w:r>
        <w:rPr>
          <w:kern w:val="0"/>
        </w:rPr>
        <w:t xml:space="preserve">von Eitzen, I. M. (2023). </w:t>
      </w:r>
      <w:r>
        <w:rPr>
          <w:i/>
          <w:iCs/>
          <w:kern w:val="0"/>
        </w:rPr>
        <w:t>Faktoren zur Akzeptanz von Virtual Reality Anwendungen</w:t>
      </w:r>
      <w:r>
        <w:rPr>
          <w:kern w:val="0"/>
        </w:rPr>
        <w:t>.</w:t>
      </w:r>
    </w:p>
    <w:p w14:paraId="762E75A1" w14:textId="77777777" w:rsidR="00CC28A4" w:rsidRDefault="00CC28A4" w:rsidP="00CC28A4">
      <w:pPr>
        <w:pStyle w:val="Literaturverzeichnis"/>
        <w:rPr>
          <w:kern w:val="0"/>
        </w:rPr>
      </w:pPr>
      <w:r w:rsidRPr="002B6365">
        <w:rPr>
          <w:i/>
          <w:iCs/>
          <w:kern w:val="0"/>
          <w:lang w:val="en-GB"/>
        </w:rPr>
        <w:t xml:space="preserve">What is ASP.NET Core? </w:t>
      </w:r>
      <w:r>
        <w:rPr>
          <w:i/>
          <w:iCs/>
          <w:kern w:val="0"/>
        </w:rPr>
        <w:t>| .NET</w:t>
      </w:r>
      <w:r>
        <w:rPr>
          <w:kern w:val="0"/>
        </w:rPr>
        <w:t>. (o. J.). Microsoft. Abgerufen 7. August 2025, von https://dotnet.microsoft.com/en-us/learn/aspnet/what-is-aspnet-core</w:t>
      </w:r>
    </w:p>
    <w:p w14:paraId="6F6391F4" w14:textId="77777777" w:rsidR="00CC28A4" w:rsidRPr="0046443F" w:rsidRDefault="00CC28A4" w:rsidP="00CC28A4">
      <w:pPr>
        <w:pStyle w:val="Literaturverzeichnis"/>
        <w:rPr>
          <w:kern w:val="0"/>
          <w:lang w:val="es-ES"/>
        </w:rPr>
      </w:pPr>
      <w:r>
        <w:rPr>
          <w:kern w:val="0"/>
        </w:rPr>
        <w:t xml:space="preserve">Wilczyńska, D., Walczak-Kozłowska, T., Alarcón, D., Arenilla, M. J., Jaenes, J. C., Hejła, M., Lipowski, M., Nestorowicz, J., &amp; Olszewski, H. (2024). </w:t>
      </w:r>
      <w:r w:rsidRPr="0046443F">
        <w:rPr>
          <w:kern w:val="0"/>
          <w:lang w:val="es-ES"/>
        </w:rPr>
        <w:t xml:space="preserve">The Role of Immersive Experience in Anxiety Reduction: Evidence from Virtual Reality Sessions. </w:t>
      </w:r>
      <w:r w:rsidRPr="0046443F">
        <w:rPr>
          <w:i/>
          <w:iCs/>
          <w:kern w:val="0"/>
          <w:lang w:val="es-ES"/>
        </w:rPr>
        <w:t>Brain Sciences</w:t>
      </w:r>
      <w:r w:rsidRPr="0046443F">
        <w:rPr>
          <w:kern w:val="0"/>
          <w:lang w:val="es-ES"/>
        </w:rPr>
        <w:t xml:space="preserve">, </w:t>
      </w:r>
      <w:r w:rsidRPr="0046443F">
        <w:rPr>
          <w:i/>
          <w:iCs/>
          <w:kern w:val="0"/>
          <w:lang w:val="es-ES"/>
        </w:rPr>
        <w:t>15</w:t>
      </w:r>
      <w:r w:rsidRPr="0046443F">
        <w:rPr>
          <w:kern w:val="0"/>
          <w:lang w:val="es-ES"/>
        </w:rPr>
        <w:t>(1), 14. https://doi.org/10.3390/brainsci15010014</w:t>
      </w:r>
    </w:p>
    <w:p w14:paraId="59E33034" w14:textId="77777777" w:rsidR="00CC28A4" w:rsidRPr="0046443F" w:rsidRDefault="00CC28A4" w:rsidP="00CC28A4">
      <w:pPr>
        <w:pStyle w:val="Literaturverzeichnis"/>
        <w:rPr>
          <w:kern w:val="0"/>
          <w:lang w:val="es-ES"/>
        </w:rPr>
      </w:pPr>
      <w:r>
        <w:rPr>
          <w:kern w:val="0"/>
        </w:rPr>
        <w:lastRenderedPageBreak/>
        <w:t xml:space="preserve">Wolfenstein, K. (2025, März 5). </w:t>
      </w:r>
      <w:r>
        <w:rPr>
          <w:i/>
          <w:iCs/>
          <w:kern w:val="0"/>
        </w:rPr>
        <w:t xml:space="preserve">IEEE VR 2025: XR/AR/VR/MR Themen und Schwerpunkte der 32. </w:t>
      </w:r>
      <w:r w:rsidRPr="0046443F">
        <w:rPr>
          <w:i/>
          <w:iCs/>
          <w:kern w:val="0"/>
          <w:lang w:val="es-ES"/>
        </w:rPr>
        <w:t>IEEE Conference on Virtual Reality and 3D User Interfaces</w:t>
      </w:r>
      <w:r w:rsidRPr="0046443F">
        <w:rPr>
          <w:kern w:val="0"/>
          <w:lang w:val="es-ES"/>
        </w:rPr>
        <w:t>. Xpert.Digital. https://xpert.digital/ieee-vr-2025/</w:t>
      </w:r>
    </w:p>
    <w:p w14:paraId="7BBD30C0" w14:textId="77777777" w:rsidR="00CC28A4" w:rsidRDefault="00CC28A4" w:rsidP="00CC28A4">
      <w:pPr>
        <w:pStyle w:val="Literaturverzeichnis"/>
        <w:rPr>
          <w:kern w:val="0"/>
        </w:rPr>
      </w:pPr>
      <w:r>
        <w:rPr>
          <w:kern w:val="0"/>
        </w:rPr>
        <w:t xml:space="preserve">WWF. (2024, Juni 19). </w:t>
      </w:r>
      <w:r>
        <w:rPr>
          <w:i/>
          <w:iCs/>
          <w:kern w:val="0"/>
        </w:rPr>
        <w:t>Heimische Wildtiere per Augmented Reality erleben</w:t>
      </w:r>
      <w:r>
        <w:rPr>
          <w:kern w:val="0"/>
        </w:rPr>
        <w:t>. https://www.wwf.de/aktiv-werden/augmented-reality</w:t>
      </w:r>
    </w:p>
    <w:p w14:paraId="24042B3D" w14:textId="77777777" w:rsidR="00CC28A4" w:rsidRDefault="00CC28A4" w:rsidP="00CC28A4">
      <w:pPr>
        <w:pStyle w:val="Literaturverzeichnis"/>
        <w:rPr>
          <w:kern w:val="0"/>
        </w:rPr>
      </w:pPr>
      <w:r>
        <w:rPr>
          <w:kern w:val="0"/>
        </w:rPr>
        <w:t xml:space="preserve">Yang, C. (2024). </w:t>
      </w:r>
      <w:r>
        <w:rPr>
          <w:i/>
          <w:iCs/>
          <w:kern w:val="0"/>
        </w:rPr>
        <w:t>Vovgou/loxodon-framework</w:t>
      </w:r>
      <w:r>
        <w:rPr>
          <w:kern w:val="0"/>
        </w:rPr>
        <w:t xml:space="preserve"> [C#]. https://github.com/vovgou/loxodon-framework (Ursprünglich erschienen 2017)</w:t>
      </w:r>
    </w:p>
    <w:p w14:paraId="4EFB95CE" w14:textId="77777777" w:rsidR="00CC28A4" w:rsidRDefault="00CC28A4" w:rsidP="00CC28A4">
      <w:pPr>
        <w:pStyle w:val="Literaturverzeichnis"/>
        <w:rPr>
          <w:kern w:val="0"/>
        </w:rPr>
      </w:pPr>
      <w:r w:rsidRPr="002B6365">
        <w:rPr>
          <w:kern w:val="0"/>
          <w:lang w:val="en-GB"/>
        </w:rPr>
        <w:t xml:space="preserve">Zobel, B., Werning, S., Metzger, D., &amp; Thomas, O. (2018). </w:t>
      </w:r>
      <w:r>
        <w:rPr>
          <w:kern w:val="0"/>
        </w:rPr>
        <w:t xml:space="preserve">Augmented und Virtual Reality: Stand der Technik, Nutzenpotenziale und Einsatzgebiete. In C. de Witt &amp; C. Gloerfeld (Hrsg.), </w:t>
      </w:r>
      <w:r>
        <w:rPr>
          <w:i/>
          <w:iCs/>
          <w:kern w:val="0"/>
        </w:rPr>
        <w:t>Handbuch Mobile Learning</w:t>
      </w:r>
      <w:r>
        <w:rPr>
          <w:kern w:val="0"/>
        </w:rPr>
        <w:t xml:space="preserve"> (S. 123–140). Springer Fachmedien. https://doi.org/10.1007/978-3-658-19123-8_7</w:t>
      </w:r>
    </w:p>
    <w:p w14:paraId="24AEE717" w14:textId="77777777" w:rsidR="00CC28A4" w:rsidRDefault="00CC28A4" w:rsidP="00CC28A4">
      <w:pPr>
        <w:pStyle w:val="Literaturverzeichnis"/>
        <w:rPr>
          <w:kern w:val="0"/>
        </w:rPr>
      </w:pPr>
      <w:r>
        <w:rPr>
          <w:kern w:val="0"/>
        </w:rPr>
        <w:t xml:space="preserve">Zoo Leipzig. (o. J.). </w:t>
      </w:r>
      <w:r>
        <w:rPr>
          <w:i/>
          <w:iCs/>
          <w:kern w:val="0"/>
        </w:rPr>
        <w:t>Gorilla Trek</w:t>
      </w:r>
      <w:r>
        <w:rPr>
          <w:kern w:val="0"/>
        </w:rPr>
        <w:t>. Zoo Leipzig. Abgerufen 18. März 2025, von https://www.zoo-leipzig.de/tiere-erlebniswelten/erlebniswelten/pongoland/gorilla-trek/</w:t>
      </w:r>
    </w:p>
    <w:p w14:paraId="5AECB13F" w14:textId="7B99B845" w:rsidR="00D52B11" w:rsidRPr="00A05900" w:rsidRDefault="002842B2">
      <w:pPr>
        <w:rPr>
          <w:sz w:val="32"/>
          <w:szCs w:val="32"/>
        </w:rPr>
      </w:pPr>
      <w:r w:rsidRPr="005323C1">
        <w:fldChar w:fldCharType="end"/>
      </w:r>
    </w:p>
    <w:sectPr w:rsidR="00D52B11" w:rsidRPr="00A05900" w:rsidSect="000B58D4">
      <w:headerReference w:type="even" r:id="rId34"/>
      <w:headerReference w:type="default" r:id="rId35"/>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lja-Marie" w:date="2025-08-28T12:12:00Z" w:initials="SM">
    <w:p w14:paraId="476885C1" w14:textId="77777777" w:rsidR="006B7353" w:rsidRDefault="006B7353" w:rsidP="00A822DB">
      <w:pPr>
        <w:pStyle w:val="Kommentartext"/>
        <w:jc w:val="left"/>
      </w:pPr>
      <w:r>
        <w:rPr>
          <w:rStyle w:val="Kommentarzeichen"/>
        </w:rPr>
        <w:annotationRef/>
      </w:r>
      <w:r>
        <w:t>Der?</w:t>
      </w:r>
    </w:p>
  </w:comment>
  <w:comment w:id="16" w:author="Silja-Marie" w:date="2025-08-28T12:13:00Z" w:initials="SM">
    <w:p w14:paraId="569C81FD" w14:textId="77777777" w:rsidR="00D65EBB" w:rsidRDefault="00620509" w:rsidP="0011061A">
      <w:pPr>
        <w:pStyle w:val="Kommentartext"/>
        <w:jc w:val="left"/>
      </w:pPr>
      <w:r>
        <w:rPr>
          <w:rStyle w:val="Kommentarzeichen"/>
        </w:rPr>
        <w:annotationRef/>
      </w:r>
      <w:r w:rsidR="00D65EBB">
        <w:t>Wirklich nur MR? Sollen wir bei sowas immer XR schreiben, das wäre vage genug ohne falsch zu sein</w:t>
      </w:r>
    </w:p>
  </w:comment>
  <w:comment w:id="17" w:author="Silja-Marie" w:date="2025-08-28T12:15:00Z" w:initials="SM">
    <w:p w14:paraId="4C7597DE" w14:textId="77777777" w:rsidR="00692A31" w:rsidRDefault="00F035EE" w:rsidP="0079306D">
      <w:pPr>
        <w:pStyle w:val="Kommentartext"/>
        <w:jc w:val="left"/>
      </w:pPr>
      <w:r>
        <w:rPr>
          <w:rStyle w:val="Kommentarzeichen"/>
        </w:rPr>
        <w:annotationRef/>
      </w:r>
      <w:r w:rsidR="00692A31">
        <w:t>Uuund Thema Gendern? Wie gehen wir damit um? Wenn sollten wir konsequent sein (unten steht Lernende)</w:t>
      </w:r>
    </w:p>
  </w:comment>
  <w:comment w:id="22" w:author="Silja-Marie" w:date="2025-08-28T12:18:00Z" w:initials="SM">
    <w:p w14:paraId="7E1F7023" w14:textId="77777777" w:rsidR="003549FF" w:rsidRDefault="003549FF" w:rsidP="002A6113">
      <w:pPr>
        <w:pStyle w:val="Kommentartext"/>
        <w:jc w:val="left"/>
      </w:pPr>
      <w:r>
        <w:rPr>
          <w:rStyle w:val="Kommentarzeichen"/>
        </w:rPr>
        <w:annotationRef/>
      </w:r>
      <w:r>
        <w:t>Sollen wir hier vllt "prototypisch" schon einbinden um uns abzusichern?</w:t>
      </w:r>
    </w:p>
  </w:comment>
  <w:comment w:id="25" w:author="Silja-Marie" w:date="2025-08-28T12:20:00Z" w:initials="SM">
    <w:p w14:paraId="513DCCFD" w14:textId="77777777" w:rsidR="00773592" w:rsidRDefault="00773592" w:rsidP="00077477">
      <w:pPr>
        <w:pStyle w:val="Kommentartext"/>
        <w:jc w:val="left"/>
      </w:pPr>
      <w:r>
        <w:rPr>
          <w:rStyle w:val="Kommentarzeichen"/>
        </w:rPr>
        <w:annotationRef/>
      </w:r>
      <w:r>
        <w:t>Möchtest du hier noch überall Querverweise einfügen?</w:t>
      </w:r>
    </w:p>
  </w:comment>
  <w:comment w:id="26" w:author="Silja-Marie" w:date="2025-08-28T12:21:00Z" w:initials="SM">
    <w:p w14:paraId="1F768D14" w14:textId="77777777" w:rsidR="0059552A" w:rsidRDefault="0059552A" w:rsidP="00F00760">
      <w:pPr>
        <w:pStyle w:val="Kommentartext"/>
        <w:jc w:val="left"/>
      </w:pPr>
      <w:r>
        <w:rPr>
          <w:rStyle w:val="Kommentarzeichen"/>
        </w:rPr>
        <w:annotationRef/>
      </w:r>
      <w:r>
        <w:t>Das könnte raus, da du das schon erwähnt hast</w:t>
      </w:r>
    </w:p>
  </w:comment>
  <w:comment w:id="32" w:author="Silja-Marie" w:date="2025-08-09T15:06:00Z" w:initials="SM">
    <w:p w14:paraId="64DAFCA4" w14:textId="3AEA65E0" w:rsidR="0006508B" w:rsidRPr="005323C1" w:rsidRDefault="00D02973" w:rsidP="005C0DDA">
      <w:pPr>
        <w:pStyle w:val="Kommentartext"/>
        <w:jc w:val="left"/>
      </w:pPr>
      <w:r w:rsidRPr="005323C1">
        <w:rPr>
          <w:rStyle w:val="Kommentarzeichen"/>
        </w:rPr>
        <w:annotationRef/>
      </w:r>
      <w:r w:rsidR="0006508B" w:rsidRPr="005323C1">
        <w:t>@Julia: Soweit fertig, gerne gegenlesen</w:t>
      </w:r>
    </w:p>
  </w:comment>
  <w:comment w:id="37" w:author="Silja-Marie" w:date="2025-08-28T12:24:00Z" w:initials="SM">
    <w:p w14:paraId="3D402071" w14:textId="77777777" w:rsidR="007856E1" w:rsidRDefault="007856E1" w:rsidP="007856E1">
      <w:pPr>
        <w:pStyle w:val="Kommentartext"/>
        <w:jc w:val="left"/>
      </w:pPr>
      <w:r>
        <w:rPr>
          <w:rStyle w:val="Kommentarzeichen"/>
        </w:rPr>
        <w:annotationRef/>
      </w:r>
      <w:r>
        <w:t>Vllt könnte dasnoch raus, wird ja oben schon erklärt</w:t>
      </w:r>
    </w:p>
  </w:comment>
  <w:comment w:id="38" w:author="Julia Krauß" w:date="2025-08-28T13:09:00Z" w:initials="JK">
    <w:p w14:paraId="2B35DE11" w14:textId="3B800FB4" w:rsidR="007856E1" w:rsidRDefault="007856E1">
      <w:pPr>
        <w:pStyle w:val="Kommentartext"/>
      </w:pPr>
      <w:r>
        <w:rPr>
          <w:rStyle w:val="Kommentarzeichen"/>
        </w:rPr>
        <w:annotationRef/>
      </w:r>
      <w:r>
        <w:t>Habs jetzt mal hier zu den verschiednen Arten geschoben, denke da passts dann ganz gut.</w:t>
      </w:r>
    </w:p>
  </w:comment>
  <w:comment w:id="41" w:author="Silja-Marie" w:date="2025-08-28T12:25:00Z" w:initials="SM">
    <w:p w14:paraId="2A912887" w14:textId="77777777" w:rsidR="00E83518" w:rsidRDefault="00E83518" w:rsidP="00D44B32">
      <w:pPr>
        <w:pStyle w:val="Kommentartext"/>
        <w:jc w:val="left"/>
      </w:pPr>
      <w:r>
        <w:rPr>
          <w:rStyle w:val="Kommentarzeichen"/>
        </w:rPr>
        <w:annotationRef/>
      </w:r>
      <w:r>
        <w:t>Hier würde ich gerne meine Schwester zitieren, die mir ebenfalls einen längeren Vortrag zum Thema "Dies" und "Das" gehalten hat...</w:t>
      </w:r>
    </w:p>
  </w:comment>
  <w:comment w:id="42" w:author="Silja-Marie" w:date="2025-08-28T12:28:00Z" w:initials="SM">
    <w:p w14:paraId="68F5129D" w14:textId="77777777" w:rsidR="004E090D" w:rsidRDefault="004E090D" w:rsidP="00191F39">
      <w:pPr>
        <w:pStyle w:val="Kommentartext"/>
        <w:jc w:val="left"/>
      </w:pPr>
      <w:r>
        <w:rPr>
          <w:rStyle w:val="Kommentarzeichen"/>
        </w:rPr>
        <w:annotationRef/>
      </w:r>
      <w:r>
        <w:t>welche</w:t>
      </w:r>
    </w:p>
  </w:comment>
  <w:comment w:id="45" w:author="Silja-Marie" w:date="2025-08-09T15:06:00Z" w:initials="SM">
    <w:p w14:paraId="6497E7FC" w14:textId="5FBA5459" w:rsidR="00250716" w:rsidRPr="005323C1" w:rsidRDefault="00D02973" w:rsidP="005C0DDA">
      <w:pPr>
        <w:pStyle w:val="Kommentartext"/>
        <w:jc w:val="left"/>
      </w:pPr>
      <w:r w:rsidRPr="005323C1">
        <w:rPr>
          <w:rStyle w:val="Kommentarzeichen"/>
        </w:rPr>
        <w:annotationRef/>
      </w:r>
      <w:r w:rsidR="00250716" w:rsidRPr="005323C1">
        <w:t>@Julia: Soweit fertig, gerne gegenlesen</w:t>
      </w:r>
    </w:p>
  </w:comment>
  <w:comment w:id="46"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47" w:author="Silja-Marie" w:date="2025-08-25T18:05:00Z" w:initials="SM">
    <w:p w14:paraId="147070C3" w14:textId="77777777" w:rsidR="0098003F" w:rsidRDefault="0098003F" w:rsidP="005C0DDA">
      <w:pPr>
        <w:pStyle w:val="Kommentartext"/>
        <w:jc w:val="left"/>
      </w:pPr>
      <w:r>
        <w:rPr>
          <w:rStyle w:val="Kommentarzeichen"/>
        </w:rPr>
        <w:annotationRef/>
      </w:r>
      <w:r>
        <w:t>Wolltest du die nicht machen? Ich hab nur die Modelle, die für 2025 angekündigt wurde. Eher ein Ausblick… sonst MetaQuest3, Apple Vision Pro?</w:t>
      </w:r>
    </w:p>
  </w:comment>
  <w:comment w:id="56" w:author="Silja-Marie" w:date="2025-08-28T12:35:00Z" w:initials="SM">
    <w:p w14:paraId="3AE9331E" w14:textId="77777777" w:rsidR="001F3A28" w:rsidRDefault="001F3A28" w:rsidP="004E58FD">
      <w:pPr>
        <w:pStyle w:val="Kommentartext"/>
        <w:jc w:val="left"/>
      </w:pPr>
      <w:r>
        <w:rPr>
          <w:rStyle w:val="Kommentarzeichen"/>
        </w:rPr>
        <w:annotationRef/>
      </w:r>
      <w:r>
        <w:t>Was genau meinst du mit realen Tieren? Ist das eine von den Anwendungen, bei denen du in den Zoo/Wildpark gehen musst?</w:t>
      </w:r>
    </w:p>
  </w:comment>
  <w:comment w:id="57" w:author="Julia Krauß" w:date="2025-08-28T13:18:00Z" w:initials="JK">
    <w:p w14:paraId="7DFFABAE" w14:textId="626E15CC" w:rsidR="00023F94" w:rsidRDefault="00023F94">
      <w:pPr>
        <w:pStyle w:val="Kommentartext"/>
      </w:pPr>
      <w:r>
        <w:rPr>
          <w:rStyle w:val="Kommentarzeichen"/>
        </w:rPr>
        <w:annotationRef/>
      </w:r>
      <w:r>
        <w:t>Ne das sind einfach Videos, die halt abgespielt werden, nur halt in 360°</w:t>
      </w:r>
    </w:p>
  </w:comment>
  <w:comment w:id="61" w:author="Silja-Marie" w:date="2025-08-08T15:39:00Z" w:initials="SM">
    <w:p w14:paraId="2AE026C1" w14:textId="1F5AE522" w:rsidR="00967AFD" w:rsidRPr="005323C1" w:rsidRDefault="00DC16C2" w:rsidP="005C0DDA">
      <w:pPr>
        <w:pStyle w:val="Kommentartext"/>
        <w:jc w:val="left"/>
      </w:pPr>
      <w:r w:rsidRPr="005323C1">
        <w:rPr>
          <w:rStyle w:val="Kommentarzeichen"/>
        </w:rPr>
        <w:annotationRef/>
      </w:r>
      <w:r w:rsidR="00967AFD" w:rsidRPr="005323C1">
        <w:t>@Julia: Ich würde noch kurz einen Satz dazu schreiben und auf die Tabelle verweisen ☺️</w:t>
      </w:r>
    </w:p>
  </w:comment>
  <w:comment w:id="65" w:author="Silja-Marie" w:date="2025-08-06T14:38:00Z" w:initials="SM">
    <w:p w14:paraId="7A591685" w14:textId="4BD2E51A" w:rsidR="007B0861" w:rsidRPr="005323C1" w:rsidRDefault="00D90497" w:rsidP="005C0DDA">
      <w:pPr>
        <w:pStyle w:val="Kommentartext"/>
        <w:jc w:val="left"/>
      </w:pPr>
      <w:r w:rsidRPr="005323C1">
        <w:rPr>
          <w:rStyle w:val="Kommentarzeichen"/>
        </w:rPr>
        <w:annotationRef/>
      </w:r>
      <w:r w:rsidR="007B0861" w:rsidRPr="005323C1">
        <w:t>@Julia: Siehe unten, den Punkt haben wir doppelt</w:t>
      </w:r>
    </w:p>
  </w:comment>
  <w:comment w:id="75" w:author="Silja-Marie" w:date="2025-08-28T12:38:00Z" w:initials="SM">
    <w:p w14:paraId="178991A0" w14:textId="77777777" w:rsidR="00524D09" w:rsidRDefault="00524D09" w:rsidP="00FB3780">
      <w:pPr>
        <w:pStyle w:val="Kommentartext"/>
        <w:jc w:val="left"/>
      </w:pPr>
      <w:r>
        <w:rPr>
          <w:rStyle w:val="Kommentarzeichen"/>
        </w:rPr>
        <w:annotationRef/>
      </w:r>
      <w:r>
        <w:t>Umgebung?</w:t>
      </w:r>
    </w:p>
  </w:comment>
  <w:comment w:id="92" w:author="Silja-Marie" w:date="2025-08-06T14:34:00Z" w:initials="SM">
    <w:p w14:paraId="51A3ECF3" w14:textId="13A45A01" w:rsidR="00B130AC" w:rsidRPr="005323C1" w:rsidRDefault="00D0366B" w:rsidP="005C0DDA">
      <w:pPr>
        <w:pStyle w:val="Kommentartext"/>
        <w:jc w:val="left"/>
      </w:pPr>
      <w:r w:rsidRPr="005323C1">
        <w:rPr>
          <w:rStyle w:val="Kommentarzeichen"/>
        </w:rPr>
        <w:annotationRef/>
      </w:r>
      <w:r w:rsidR="00B130AC" w:rsidRPr="005323C1">
        <w:t>@Julia: Bitte einmal bestätigen/melden, obs passt - nicht, dass wir uns selbst widersprechen oder inkonsequent sind</w:t>
      </w:r>
    </w:p>
  </w:comment>
  <w:comment w:id="128" w:author="Silja-Marie" w:date="2025-08-13T13:36:00Z" w:initials="SM">
    <w:p w14:paraId="47620029" w14:textId="77777777" w:rsidR="009C1649" w:rsidRPr="005323C1" w:rsidRDefault="009C1649" w:rsidP="005C0DDA">
      <w:pPr>
        <w:pStyle w:val="Kommentartext"/>
        <w:jc w:val="left"/>
      </w:pPr>
      <w:r w:rsidRPr="005323C1">
        <w:rPr>
          <w:rStyle w:val="Kommentarzeichen"/>
        </w:rPr>
        <w:annotationRef/>
      </w:r>
      <w:r w:rsidRPr="005323C1">
        <w:t>@Julia: falls dir hier noch was Schönes einfällt, gerne abändern 😉</w:t>
      </w:r>
    </w:p>
  </w:comment>
  <w:comment w:id="129" w:author="Julia Krauß" w:date="2025-08-28T13:22:00Z" w:initials="JK">
    <w:p w14:paraId="543C292F" w14:textId="2725E3E9" w:rsidR="00023F94" w:rsidRDefault="00023F94">
      <w:pPr>
        <w:pStyle w:val="Kommentartext"/>
      </w:pPr>
      <w:r>
        <w:rPr>
          <w:rStyle w:val="Kommentarzeichen"/>
        </w:rPr>
        <w:annotationRef/>
      </w:r>
      <w:r>
        <w:t>Besser?</w:t>
      </w:r>
    </w:p>
  </w:comment>
  <w:comment w:id="130" w:author="Silja-Marie" w:date="2025-08-08T10:56:00Z" w:initials="SM">
    <w:p w14:paraId="48D653E8" w14:textId="668D944D" w:rsidR="00DA0FB0" w:rsidRPr="005323C1" w:rsidRDefault="00DA0FB0" w:rsidP="00DA0FB0">
      <w:pPr>
        <w:pStyle w:val="Kommentartext"/>
      </w:pPr>
      <w:r w:rsidRPr="005323C1">
        <w:rPr>
          <w:rStyle w:val="Kommentarzeichen"/>
        </w:rPr>
        <w:annotationRef/>
      </w:r>
      <w:r w:rsidRPr="005323C1">
        <w:t>@Julia: könntest du hier vielleicht noch 1-2 Sätze dazu schreiben, woher die Waldtiere/Wapiti kommen (und vllt auch, warum die Wahl auf die gefallen ist)? Bitte, danke ☺️</w:t>
      </w:r>
    </w:p>
  </w:comment>
  <w:comment w:id="131" w:author="Silja-Marie" w:date="2025-08-08T11:35:00Z" w:initials="SM">
    <w:p w14:paraId="615DD8AD" w14:textId="73094474" w:rsidR="00DA0FB0" w:rsidRPr="005323C1" w:rsidRDefault="00DA0FB0" w:rsidP="00DA0FB0">
      <w:pPr>
        <w:pStyle w:val="Kommentartext"/>
      </w:pPr>
      <w:r w:rsidRPr="005323C1">
        <w:rPr>
          <w:rStyle w:val="Kommentarzeichen"/>
        </w:rPr>
        <w:annotationRef/>
      </w:r>
      <w:r w:rsidRPr="005323C1">
        <w:t xml:space="preserve">@Julia: den Satz kannst du gerne anpassen, je nachdem wie du mit dem Thema Interaktion </w:t>
      </w:r>
      <w:r w:rsidRPr="005323C1">
        <w:t>zurecht kommt und wie du die Überleitung haben möchtest</w:t>
      </w:r>
    </w:p>
  </w:comment>
  <w:comment w:id="135" w:author="Silja-Marie" w:date="2025-08-07T11:34:00Z" w:initials="SM">
    <w:p w14:paraId="5CF62F4D" w14:textId="77777777" w:rsidR="009D4758" w:rsidRPr="005323C1" w:rsidRDefault="009D4758" w:rsidP="005C0DDA">
      <w:pPr>
        <w:pStyle w:val="Kommentartext"/>
        <w:jc w:val="left"/>
      </w:pPr>
      <w:r w:rsidRPr="005323C1">
        <w:rPr>
          <w:rStyle w:val="Kommentarzeichen"/>
        </w:rPr>
        <w:annotationRef/>
      </w:r>
      <w:r w:rsidRPr="005323C1">
        <w:t>@Julia: das waren die Gedanken, die ich meinte</w:t>
      </w:r>
    </w:p>
  </w:comment>
  <w:comment w:id="136" w:author="Silja-Marie" w:date="2025-08-07T11:34:00Z" w:initials="SM">
    <w:p w14:paraId="74DC282F" w14:textId="77777777" w:rsidR="002B0DDF" w:rsidRPr="005323C1" w:rsidRDefault="002B0DDF" w:rsidP="005C0DDA">
      <w:pPr>
        <w:pStyle w:val="Kommentartext"/>
        <w:jc w:val="left"/>
      </w:pPr>
      <w:r w:rsidRPr="005323C1">
        <w:rPr>
          <w:rStyle w:val="Kommentarzeichen"/>
        </w:rPr>
        <w:annotationRef/>
      </w:r>
      <w:r w:rsidRPr="005323C1">
        <w:t>Das war glaub Autokorrektur, weiß nicht mehr, was ich damit meinte</w:t>
      </w:r>
    </w:p>
  </w:comment>
  <w:comment w:id="145" w:author="Julia Krauß" w:date="2025-08-20T12:48:00Z" w:initials="JK">
    <w:p w14:paraId="176F796A" w14:textId="084C7AAA" w:rsidR="00332C4D" w:rsidRDefault="00332C4D">
      <w:pPr>
        <w:pStyle w:val="Kommentartext"/>
      </w:pPr>
      <w:r w:rsidRPr="005323C1">
        <w:rPr>
          <w:rStyle w:val="Kommentarzeichen"/>
        </w:rPr>
        <w:annotationRef/>
      </w:r>
      <w:r w:rsidRPr="005323C1">
        <w:t>Tabellenverzeichnis auch einfach hochnummerieren?</w:t>
      </w:r>
    </w:p>
  </w:comment>
  <w:comment w:id="146" w:author="Silja-Marie" w:date="2025-08-25T18:07:00Z" w:initials="SM">
    <w:p w14:paraId="783C7824" w14:textId="77777777" w:rsidR="0098003F" w:rsidRDefault="0098003F" w:rsidP="005C0DDA">
      <w:pPr>
        <w:pStyle w:val="Kommentartext"/>
        <w:jc w:val="left"/>
      </w:pPr>
      <w:r>
        <w:rPr>
          <w:rStyle w:val="Kommentarzeichen"/>
        </w:rPr>
        <w:annotationRef/>
      </w:r>
      <w:r>
        <w:t>Würde ich schon machen - wenns halt nur eine gibt, dann halt nur die da rein (also Tabelle 1 XYZ...Seite5 oder so)</w:t>
      </w:r>
    </w:p>
  </w:comment>
  <w:comment w:id="143" w:author="Silja-Marie" w:date="2025-08-28T12:46:00Z" w:initials="SM">
    <w:p w14:paraId="258449DA" w14:textId="77777777" w:rsidR="0050683F" w:rsidRDefault="0050683F" w:rsidP="00471184">
      <w:pPr>
        <w:pStyle w:val="Kommentartext"/>
        <w:jc w:val="left"/>
      </w:pPr>
      <w:r>
        <w:rPr>
          <w:rStyle w:val="Kommentarzeichen"/>
        </w:rPr>
        <w:annotationRef/>
      </w:r>
      <w:r>
        <w:t>Ich glaube, ich würde das je auf eine Seite machen, bin mir aber nicht sicher, was da der Standard ist</w:t>
      </w:r>
    </w:p>
  </w:comment>
  <w:comment w:id="144" w:author="Julia Krauß" w:date="2025-08-28T13:23:00Z" w:initials="JK">
    <w:p w14:paraId="70B27AC3" w14:textId="77777777" w:rsidR="00023F94" w:rsidRDefault="00023F94">
      <w:pPr>
        <w:pStyle w:val="Kommentartext"/>
      </w:pPr>
      <w:r>
        <w:rPr>
          <w:rStyle w:val="Kommentarzeichen"/>
        </w:rPr>
        <w:annotationRef/>
      </w:r>
      <w:r>
        <w:t>Ok, war in der Vorlage so, fands aber eigentlich auch einzeln besser</w:t>
      </w:r>
    </w:p>
    <w:p w14:paraId="2D5F15C7" w14:textId="00AA1868" w:rsidR="00023F94" w:rsidRDefault="00023F94">
      <w:pPr>
        <w:pStyle w:val="Kommentartext"/>
      </w:pPr>
    </w:p>
  </w:comment>
  <w:comment w:id="151" w:author="Silja-Marie" w:date="2025-08-25T18:08:00Z" w:initials="SM">
    <w:p w14:paraId="039C45BB" w14:textId="5F1202C4" w:rsidR="0098003F" w:rsidRDefault="0098003F" w:rsidP="005C0DDA">
      <w:pPr>
        <w:pStyle w:val="Kommentartext"/>
        <w:jc w:val="left"/>
      </w:pPr>
      <w:r>
        <w:rPr>
          <w:rStyle w:val="Kommentarzeichen"/>
        </w:rPr>
        <w:annotationRef/>
      </w:r>
      <w:r>
        <w:t xml:space="preserve">@Julia: mir fallen spontan </w:t>
      </w:r>
      <w:r>
        <w:t xml:space="preserve">Git, Github, Unity, Visual Studio ein - </w:t>
      </w:r>
      <w:r>
        <w:t>hab ich was verg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6885C1" w15:done="1"/>
  <w15:commentEx w15:paraId="569C81FD" w15:done="1"/>
  <w15:commentEx w15:paraId="4C7597DE" w15:done="1"/>
  <w15:commentEx w15:paraId="7E1F7023" w15:done="1"/>
  <w15:commentEx w15:paraId="513DCCFD" w15:done="1"/>
  <w15:commentEx w15:paraId="1F768D14" w15:done="1"/>
  <w15:commentEx w15:paraId="64DAFCA4" w15:done="0"/>
  <w15:commentEx w15:paraId="3D402071" w15:done="1"/>
  <w15:commentEx w15:paraId="2B35DE11" w15:paraIdParent="3D402071" w15:done="1"/>
  <w15:commentEx w15:paraId="2A912887" w15:done="0"/>
  <w15:commentEx w15:paraId="68F5129D" w15:done="1"/>
  <w15:commentEx w15:paraId="6497E7FC" w15:done="1"/>
  <w15:commentEx w15:paraId="317CB86F" w15:done="1"/>
  <w15:commentEx w15:paraId="147070C3" w15:paraIdParent="317CB86F" w15:done="1"/>
  <w15:commentEx w15:paraId="3AE9331E" w15:done="0"/>
  <w15:commentEx w15:paraId="7DFFABAE" w15:paraIdParent="3AE9331E" w15:done="0"/>
  <w15:commentEx w15:paraId="2AE026C1" w15:done="1"/>
  <w15:commentEx w15:paraId="7A591685" w15:done="1"/>
  <w15:commentEx w15:paraId="178991A0" w15:done="1"/>
  <w15:commentEx w15:paraId="51A3ECF3" w15:done="1"/>
  <w15:commentEx w15:paraId="47620029" w15:done="0"/>
  <w15:commentEx w15:paraId="543C292F" w15:done="0"/>
  <w15:commentEx w15:paraId="48D653E8" w15:done="1"/>
  <w15:commentEx w15:paraId="615DD8AD" w15:done="1"/>
  <w15:commentEx w15:paraId="5CF62F4D" w15:done="0"/>
  <w15:commentEx w15:paraId="74DC282F" w15:done="0"/>
  <w15:commentEx w15:paraId="176F796A" w15:done="1"/>
  <w15:commentEx w15:paraId="783C7824" w15:paraIdParent="176F796A" w15:done="1"/>
  <w15:commentEx w15:paraId="258449DA" w15:done="0"/>
  <w15:commentEx w15:paraId="2D5F15C7" w15:paraIdParent="258449DA" w15:done="0"/>
  <w15:commentEx w15:paraId="039C45B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5AC64B" w16cex:dateUtc="2025-08-28T10:12:00Z"/>
  <w16cex:commentExtensible w16cex:durableId="2C5AC67C" w16cex:dateUtc="2025-08-28T10:13:00Z"/>
  <w16cex:commentExtensible w16cex:durableId="2C5AC6C6" w16cex:dateUtc="2025-08-28T10:15:00Z"/>
  <w16cex:commentExtensible w16cex:durableId="2C5AC7B0" w16cex:dateUtc="2025-08-28T10:18:00Z"/>
  <w16cex:commentExtensible w16cex:durableId="2C5AC805" w16cex:dateUtc="2025-08-28T10:20:00Z"/>
  <w16cex:commentExtensible w16cex:durableId="2C5AC83F" w16cex:dateUtc="2025-08-28T10:21:00Z"/>
  <w16cex:commentExtensible w16cex:durableId="2C41E26B" w16cex:dateUtc="2025-08-09T13:06:00Z"/>
  <w16cex:commentExtensible w16cex:durableId="2C5AC8E5" w16cex:dateUtc="2025-08-28T10:24:00Z"/>
  <w16cex:commentExtensible w16cex:durableId="146AA666" w16cex:dateUtc="2025-08-28T11:09:00Z"/>
  <w16cex:commentExtensible w16cex:durableId="2C5AC944" w16cex:dateUtc="2025-08-28T10:25:00Z"/>
  <w16cex:commentExtensible w16cex:durableId="2C5AC9DC" w16cex:dateUtc="2025-08-28T10:28:00Z"/>
  <w16cex:commentExtensible w16cex:durableId="2C41E275" w16cex:dateUtc="2025-08-09T13:06:00Z"/>
  <w16cex:commentExtensible w16cex:durableId="3CFFE3B8" w16cex:dateUtc="2025-08-25T12:50:00Z"/>
  <w16cex:commentExtensible w16cex:durableId="2C57247F" w16cex:dateUtc="2025-08-25T16:05:00Z"/>
  <w16cex:commentExtensible w16cex:durableId="2C5ACB88" w16cex:dateUtc="2025-08-28T10:35:00Z"/>
  <w16cex:commentExtensible w16cex:durableId="1DA5AB65" w16cex:dateUtc="2025-08-28T11:18:00Z"/>
  <w16cex:commentExtensible w16cex:durableId="2C4098B7" w16cex:dateUtc="2025-08-08T13:39:00Z"/>
  <w16cex:commentExtensible w16cex:durableId="2C3DE76E" w16cex:dateUtc="2025-08-06T12:38:00Z"/>
  <w16cex:commentExtensible w16cex:durableId="2C5ACC3C" w16cex:dateUtc="2025-08-28T10:38:00Z"/>
  <w16cex:commentExtensible w16cex:durableId="2C3DE67D" w16cex:dateUtc="2025-08-06T12:34:00Z"/>
  <w16cex:commentExtensible w16cex:durableId="2C471345" w16cex:dateUtc="2025-08-13T11:36:00Z"/>
  <w16cex:commentExtensible w16cex:durableId="34CAC833" w16cex:dateUtc="2025-08-28T11:22: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124F9595" w16cex:dateUtc="2025-08-20T10:48:00Z"/>
  <w16cex:commentExtensible w16cex:durableId="2C5724CA" w16cex:dateUtc="2025-08-25T16:07:00Z"/>
  <w16cex:commentExtensible w16cex:durableId="2C5ACE17" w16cex:dateUtc="2025-08-28T10:46:00Z"/>
  <w16cex:commentExtensible w16cex:durableId="70035CF8" w16cex:dateUtc="2025-08-28T11:23:00Z"/>
  <w16cex:commentExtensible w16cex:durableId="2C572516" w16cex:dateUtc="2025-08-2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6885C1" w16cid:durableId="2C5AC64B"/>
  <w16cid:commentId w16cid:paraId="569C81FD" w16cid:durableId="2C5AC67C"/>
  <w16cid:commentId w16cid:paraId="4C7597DE" w16cid:durableId="2C5AC6C6"/>
  <w16cid:commentId w16cid:paraId="7E1F7023" w16cid:durableId="2C5AC7B0"/>
  <w16cid:commentId w16cid:paraId="513DCCFD" w16cid:durableId="2C5AC805"/>
  <w16cid:commentId w16cid:paraId="1F768D14" w16cid:durableId="2C5AC83F"/>
  <w16cid:commentId w16cid:paraId="64DAFCA4" w16cid:durableId="2C41E26B"/>
  <w16cid:commentId w16cid:paraId="3D402071" w16cid:durableId="2C5AC8E5"/>
  <w16cid:commentId w16cid:paraId="2B35DE11" w16cid:durableId="146AA666"/>
  <w16cid:commentId w16cid:paraId="2A912887" w16cid:durableId="2C5AC944"/>
  <w16cid:commentId w16cid:paraId="68F5129D" w16cid:durableId="2C5AC9DC"/>
  <w16cid:commentId w16cid:paraId="6497E7FC" w16cid:durableId="2C41E275"/>
  <w16cid:commentId w16cid:paraId="317CB86F" w16cid:durableId="3CFFE3B8"/>
  <w16cid:commentId w16cid:paraId="147070C3" w16cid:durableId="2C57247F"/>
  <w16cid:commentId w16cid:paraId="3AE9331E" w16cid:durableId="2C5ACB88"/>
  <w16cid:commentId w16cid:paraId="7DFFABAE" w16cid:durableId="1DA5AB65"/>
  <w16cid:commentId w16cid:paraId="2AE026C1" w16cid:durableId="2C4098B7"/>
  <w16cid:commentId w16cid:paraId="7A591685" w16cid:durableId="2C3DE76E"/>
  <w16cid:commentId w16cid:paraId="178991A0" w16cid:durableId="2C5ACC3C"/>
  <w16cid:commentId w16cid:paraId="51A3ECF3" w16cid:durableId="2C3DE67D"/>
  <w16cid:commentId w16cid:paraId="47620029" w16cid:durableId="2C471345"/>
  <w16cid:commentId w16cid:paraId="543C292F" w16cid:durableId="34CAC833"/>
  <w16cid:commentId w16cid:paraId="48D653E8" w16cid:durableId="2C40565A"/>
  <w16cid:commentId w16cid:paraId="615DD8AD" w16cid:durableId="2C405F72"/>
  <w16cid:commentId w16cid:paraId="5CF62F4D" w16cid:durableId="2C3F0DBE"/>
  <w16cid:commentId w16cid:paraId="74DC282F" w16cid:durableId="2C3F0DDF"/>
  <w16cid:commentId w16cid:paraId="176F796A" w16cid:durableId="124F9595"/>
  <w16cid:commentId w16cid:paraId="783C7824" w16cid:durableId="2C5724CA"/>
  <w16cid:commentId w16cid:paraId="258449DA" w16cid:durableId="2C5ACE17"/>
  <w16cid:commentId w16cid:paraId="2D5F15C7" w16cid:durableId="70035CF8"/>
  <w16cid:commentId w16cid:paraId="039C45BB" w16cid:durableId="2C5725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007DC" w14:textId="77777777" w:rsidR="00721F92" w:rsidRPr="005323C1" w:rsidRDefault="00721F92">
      <w:pPr>
        <w:spacing w:line="240" w:lineRule="auto"/>
      </w:pPr>
      <w:r w:rsidRPr="005323C1">
        <w:separator/>
      </w:r>
    </w:p>
  </w:endnote>
  <w:endnote w:type="continuationSeparator" w:id="0">
    <w:p w14:paraId="24C7E64F" w14:textId="77777777" w:rsidR="00721F92" w:rsidRPr="005323C1" w:rsidRDefault="00721F92">
      <w:pPr>
        <w:spacing w:line="240" w:lineRule="auto"/>
      </w:pPr>
      <w:r w:rsidRPr="005323C1">
        <w:continuationSeparator/>
      </w:r>
    </w:p>
  </w:endnote>
  <w:endnote w:type="continuationNotice" w:id="1">
    <w:p w14:paraId="28C5164E" w14:textId="77777777" w:rsidR="00721F92" w:rsidRPr="005323C1" w:rsidRDefault="00721F9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892AD" w14:textId="77777777" w:rsidR="00721F92" w:rsidRPr="005323C1" w:rsidRDefault="00721F92">
      <w:pPr>
        <w:spacing w:line="240" w:lineRule="auto"/>
      </w:pPr>
      <w:r w:rsidRPr="005323C1">
        <w:separator/>
      </w:r>
    </w:p>
  </w:footnote>
  <w:footnote w:type="continuationSeparator" w:id="0">
    <w:p w14:paraId="2A449D58" w14:textId="77777777" w:rsidR="00721F92" w:rsidRPr="005323C1" w:rsidRDefault="00721F92">
      <w:pPr>
        <w:spacing w:line="240" w:lineRule="auto"/>
      </w:pPr>
      <w:r w:rsidRPr="005323C1">
        <w:continuationSeparator/>
      </w:r>
    </w:p>
  </w:footnote>
  <w:footnote w:type="continuationNotice" w:id="1">
    <w:p w14:paraId="488C25BB" w14:textId="77777777" w:rsidR="00721F92" w:rsidRPr="005323C1" w:rsidRDefault="00721F92">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Cardboards sind Pappvorrichtungen, in die ein Smartphone geschoben werden kann, welches dann ein Bild mit einem Eindruck räumlicher Tiefe erstellt. </w:t>
      </w:r>
    </w:p>
  </w:footnote>
  <w:footnote w:id="3">
    <w:p w14:paraId="3B592B9E" w14:textId="6062766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D13568">
        <w:rPr>
          <w:sz w:val="16"/>
          <w:szCs w:val="16"/>
        </w:rPr>
        <w:instrText xml:space="preserve"> ADDIN ZOTERO_ITEM CSL_CITATION {"citationID":"EiPFQVQA","properties":{"formattedCitation":"(Mehler-Bicher &amp; Steiger, 2021)","plainCitation":"(Mehler-Bicher &amp; Steiger, 2021)","noteIndex":2},"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0910D307"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D13568">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oh4GiPE6/qoUhLnaG","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oh4GiPE6/DcbkTlr2","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oh4GiPE6/VWvGhHf2","uris":["http://zotero.org/users/12878283/items/V9VT2TN4"],"itemData":{"id":740,"type":"webpage","language":"en","title":"Unity - Manual: Data binding","title-short":"Unity - Manual","URL":"https://docs.unity3d.com/2023.2/Documentation/Manual/UIE-data-binding.html","author":[{"family":"Unity Technologies","given":""}],"accessed":{"date-parts":[["2025",4,30]]},"issued":{"date-parts":[["2024",4,25]]}}},{"id":"oh4GiPE6/2S0G7tLf","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6054FEF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w:t>
      </w:r>
      <w:r w:rsidR="00493673">
        <w:rPr>
          <w:sz w:val="16"/>
          <w:szCs w:val="16"/>
        </w:rPr>
        <w:t xml:space="preserve">Die </w:t>
      </w:r>
      <w:r w:rsidRPr="005323C1">
        <w:rPr>
          <w:sz w:val="16"/>
          <w:szCs w:val="16"/>
        </w:rPr>
        <w:t>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r w:rsidRPr="005323C1">
        <w:rPr>
          <w:sz w:val="16"/>
          <w:szCs w:val="16"/>
        </w:rPr>
        <w:t>Reactive-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6F26A491"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w:t>
      </w:r>
      <w:r w:rsidRPr="005323C1">
        <w:rPr>
          <w:sz w:val="16"/>
          <w:szCs w:val="16"/>
        </w:rPr>
        <w:t xml:space="preserve">zwischen </w:t>
      </w:r>
      <w:r w:rsidR="00EB6409">
        <w:rPr>
          <w:sz w:val="16"/>
          <w:szCs w:val="16"/>
        </w:rPr>
        <w:t xml:space="preserve">einem </w:t>
      </w:r>
      <w:r w:rsidRPr="005323C1">
        <w:rPr>
          <w:sz w:val="16"/>
          <w:szCs w:val="16"/>
        </w:rPr>
        <w:t xml:space="preserve">realistischem Foto, also einem Foto eines realen Tieres und </w:t>
      </w:r>
      <w:r w:rsidR="00EB6409">
        <w:rPr>
          <w:sz w:val="16"/>
          <w:szCs w:val="16"/>
        </w:rPr>
        <w:t xml:space="preserve">einem </w:t>
      </w:r>
      <w:r w:rsidRPr="005323C1">
        <w:rPr>
          <w:sz w:val="16"/>
          <w:szCs w:val="16"/>
        </w:rPr>
        <w:t>aufgenommenem Foto,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00740CF4">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27A5C3B8" w:rsidR="00D52B11" w:rsidRPr="005323C1" w:rsidRDefault="00740CF4" w:rsidP="00565EC8">
    <w:pPr>
      <w:pBdr>
        <w:top w:val="nil"/>
        <w:left w:val="nil"/>
        <w:bottom w:val="single" w:sz="4" w:space="1" w:color="000000"/>
        <w:right w:val="nil"/>
        <w:between w:val="nil"/>
      </w:pBdr>
      <w:tabs>
        <w:tab w:val="center" w:pos="4536"/>
        <w:tab w:val="right" w:pos="9069"/>
      </w:tabs>
      <w:rPr>
        <w:color w:val="000000"/>
      </w:rPr>
    </w:pPr>
    <w:r>
      <w:fldChar w:fldCharType="begin"/>
    </w:r>
    <w:r>
      <w:instrText xml:space="preserve"> STYLEREF  "Head Anhang"  \* MERGEFORMAT </w:instrText>
    </w:r>
    <w:r>
      <w:fldChar w:fldCharType="separate"/>
    </w:r>
    <w:r>
      <w:rPr>
        <w:noProof/>
      </w:rPr>
      <w:t>Literaturverzeichnis</w:t>
    </w:r>
    <w:r>
      <w:rPr>
        <w:noProof/>
      </w:rPr>
      <w:fldChar w:fldCharType="end"/>
    </w:r>
    <w:r w:rsidR="00A47A5C" w:rsidRPr="005323C1">
      <w:rPr>
        <w:color w:val="000000"/>
      </w:rPr>
      <w:tab/>
    </w:r>
    <w:r w:rsidR="00565EC8">
      <w:rPr>
        <w:color w:val="000000"/>
      </w:rPr>
      <w:tab/>
    </w:r>
    <w:r w:rsidR="00565EC8" w:rsidRPr="005323C1">
      <w:rPr>
        <w:color w:val="000000"/>
      </w:rPr>
      <w:fldChar w:fldCharType="begin"/>
    </w:r>
    <w:r w:rsidR="00565EC8" w:rsidRPr="005323C1">
      <w:rPr>
        <w:color w:val="000000"/>
      </w:rPr>
      <w:instrText>PAGE</w:instrText>
    </w:r>
    <w:r w:rsidR="00565EC8" w:rsidRPr="005323C1">
      <w:rPr>
        <w:color w:val="000000"/>
      </w:rPr>
      <w:fldChar w:fldCharType="separate"/>
    </w:r>
    <w:r w:rsidR="00565EC8">
      <w:rPr>
        <w:color w:val="000000"/>
      </w:rPr>
      <w:t>48</w:t>
    </w:r>
    <w:r w:rsidR="00565EC8"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1D1C6"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AF2F5"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1558A"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C6367"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5C544" w14:textId="77777777" w:rsidR="00565EC8" w:rsidRPr="00207F83" w:rsidRDefault="00565EC8" w:rsidP="00383857">
    <w:pPr>
      <w:pStyle w:val="Kopfzeile"/>
      <w:pBdr>
        <w:bottom w:val="single" w:sz="4" w:space="1" w:color="auto"/>
      </w:pBdr>
      <w:tabs>
        <w:tab w:val="clear" w:pos="4536"/>
      </w:tabs>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r w:rsidR="00740CF4">
      <w:fldChar w:fldCharType="begin"/>
    </w:r>
    <w:r w:rsidR="00740CF4">
      <w:instrText xml:space="preserve"> STYLEREF  "Überschrift 1" \n  \* MERGEFORMAT </w:instrText>
    </w:r>
    <w:r w:rsidR="00740CF4">
      <w:fldChar w:fldCharType="separate"/>
    </w:r>
    <w:r w:rsidRPr="00954D3A">
      <w:rPr>
        <w:b/>
        <w:bCs/>
        <w:noProof/>
      </w:rPr>
      <w:t>1</w:t>
    </w:r>
    <w:r w:rsidR="00740CF4">
      <w:rPr>
        <w:b/>
        <w:bCs/>
        <w:noProof/>
      </w:rPr>
      <w:fldChar w:fldCharType="end"/>
    </w:r>
    <w:r>
      <w:rPr>
        <w:noProof/>
      </w:rPr>
      <w:t xml:space="preserve"> </w:t>
    </w:r>
    <w:r w:rsidR="00740CF4">
      <w:fldChar w:fldCharType="begin"/>
    </w:r>
    <w:r w:rsidR="00740CF4">
      <w:instrText xml:space="preserve"> STYLEREF  "Überschrift 1"  \* MERGEFORMAT </w:instrText>
    </w:r>
    <w:r w:rsidR="00740CF4">
      <w:fldChar w:fldCharType="separate"/>
    </w:r>
    <w:r w:rsidRPr="00954D3A">
      <w:rPr>
        <w:b/>
        <w:bCs/>
        <w:noProof/>
      </w:rPr>
      <w:t>Introduction</w:t>
    </w:r>
    <w:r w:rsidR="00740CF4">
      <w:rPr>
        <w:b/>
        <w:bCs/>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8B69" w14:textId="0FD2CBB9" w:rsidR="00565EC8" w:rsidRDefault="00740CF4" w:rsidP="00383857">
    <w:pPr>
      <w:pStyle w:val="Kopfzeile"/>
      <w:pBdr>
        <w:bottom w:val="single" w:sz="4" w:space="1" w:color="auto"/>
      </w:pBdr>
      <w:tabs>
        <w:tab w:val="clear" w:pos="4536"/>
      </w:tabs>
    </w:pPr>
    <w:r>
      <w:fldChar w:fldCharType="begin"/>
    </w:r>
    <w:r>
      <w:instrText xml:space="preserve"> STYLEREF  "Überschrift 1" \n  \* MERGEFORMAT </w:instrText>
    </w:r>
    <w:r>
      <w:fldChar w:fldCharType="separate"/>
    </w:r>
    <w:r w:rsidRPr="00740CF4">
      <w:rPr>
        <w:bCs/>
        <w:noProof/>
      </w:rPr>
      <w:t>2</w:t>
    </w:r>
    <w:r>
      <w:rPr>
        <w:bCs/>
        <w:noProof/>
      </w:rPr>
      <w:fldChar w:fldCharType="end"/>
    </w:r>
    <w:r w:rsidR="00565EC8" w:rsidRPr="0021439B">
      <w:rPr>
        <w:rStyle w:val="Seitenzahl"/>
      </w:rPr>
      <w:t xml:space="preserve">. </w:t>
    </w:r>
    <w:r>
      <w:fldChar w:fldCharType="begin"/>
    </w:r>
    <w:r>
      <w:instrText xml:space="preserve"> STYLEREF  "Überschrift 1"  \* MERGEFORMAT </w:instrText>
    </w:r>
    <w:r>
      <w:fldChar w:fldCharType="separate"/>
    </w:r>
    <w:r>
      <w:rPr>
        <w:noProof/>
      </w:rPr>
      <w:t>Stand der Technik</w:t>
    </w:r>
    <w:r>
      <w:rPr>
        <w:noProof/>
      </w:rPr>
      <w:fldChar w:fldCharType="end"/>
    </w:r>
    <w:r w:rsidR="00565EC8">
      <w:tab/>
    </w:r>
    <w:r w:rsidR="00565EC8">
      <w:rPr>
        <w:rStyle w:val="Seitenzahl"/>
      </w:rPr>
      <w:fldChar w:fldCharType="begin"/>
    </w:r>
    <w:r w:rsidR="00565EC8">
      <w:rPr>
        <w:rStyle w:val="Seitenzahl"/>
      </w:rPr>
      <w:instrText xml:space="preserve"> PAGE </w:instrText>
    </w:r>
    <w:r w:rsidR="00565EC8">
      <w:rPr>
        <w:rStyle w:val="Seitenzahl"/>
      </w:rPr>
      <w:fldChar w:fldCharType="separate"/>
    </w:r>
    <w:r w:rsidR="00565EC8">
      <w:rPr>
        <w:rStyle w:val="Seitenzahl"/>
        <w:noProof/>
      </w:rPr>
      <w:t>10</w:t>
    </w:r>
    <w:r w:rsidR="00565EC8">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6BA2E" w14:textId="77777777" w:rsidR="00565EC8" w:rsidRDefault="00565EC8" w:rsidP="00383857">
    <w:pPr>
      <w:pStyle w:val="Kopfzeile"/>
      <w:pBdr>
        <w:bottom w:val="single" w:sz="4" w:space="1" w:color="auto"/>
      </w:pBdr>
      <w:tabs>
        <w:tab w:val="clear" w:pos="4536"/>
      </w:tabs>
    </w:pP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309FEACC"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008333F8">
      <w:rPr>
        <w:noProof/>
        <w:color w:val="000000"/>
      </w:rPr>
      <w:t>45</w:t>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C506544"/>
    <w:multiLevelType w:val="hybridMultilevel"/>
    <w:tmpl w:val="532AC6CE"/>
    <w:lvl w:ilvl="0" w:tplc="BFD4D03E">
      <w:start w:val="1"/>
      <w:numFmt w:val="upperLetter"/>
      <w:pStyle w:val="HeadAnhang"/>
      <w:lvlText w:val="Anhang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6"/>
  </w:num>
  <w:num w:numId="5" w16cid:durableId="8230825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5"/>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54524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9FE"/>
    <w:rsid w:val="00012D9B"/>
    <w:rsid w:val="00023F94"/>
    <w:rsid w:val="000325B6"/>
    <w:rsid w:val="00032750"/>
    <w:rsid w:val="00037B22"/>
    <w:rsid w:val="000515B9"/>
    <w:rsid w:val="0005619E"/>
    <w:rsid w:val="00057310"/>
    <w:rsid w:val="0006508B"/>
    <w:rsid w:val="00067B3B"/>
    <w:rsid w:val="00075925"/>
    <w:rsid w:val="00077288"/>
    <w:rsid w:val="00081C9C"/>
    <w:rsid w:val="00082D0E"/>
    <w:rsid w:val="000928E3"/>
    <w:rsid w:val="000A2A06"/>
    <w:rsid w:val="000A3AA1"/>
    <w:rsid w:val="000A512B"/>
    <w:rsid w:val="000A7793"/>
    <w:rsid w:val="000B1326"/>
    <w:rsid w:val="000B27E2"/>
    <w:rsid w:val="000B49B5"/>
    <w:rsid w:val="000B58D4"/>
    <w:rsid w:val="000C3A73"/>
    <w:rsid w:val="000D3002"/>
    <w:rsid w:val="000D446F"/>
    <w:rsid w:val="000F3DF9"/>
    <w:rsid w:val="001217FB"/>
    <w:rsid w:val="001228DC"/>
    <w:rsid w:val="00125E51"/>
    <w:rsid w:val="00133D0C"/>
    <w:rsid w:val="00155F2D"/>
    <w:rsid w:val="00163B75"/>
    <w:rsid w:val="001757FC"/>
    <w:rsid w:val="00177CDE"/>
    <w:rsid w:val="00181E4C"/>
    <w:rsid w:val="00192142"/>
    <w:rsid w:val="001926CA"/>
    <w:rsid w:val="001A0D2B"/>
    <w:rsid w:val="001A5121"/>
    <w:rsid w:val="001A7E6E"/>
    <w:rsid w:val="001B26A2"/>
    <w:rsid w:val="001B3888"/>
    <w:rsid w:val="001C13C5"/>
    <w:rsid w:val="001C44CF"/>
    <w:rsid w:val="001D3015"/>
    <w:rsid w:val="001D5189"/>
    <w:rsid w:val="001D6FE0"/>
    <w:rsid w:val="001E6E5F"/>
    <w:rsid w:val="001F2048"/>
    <w:rsid w:val="001F3A28"/>
    <w:rsid w:val="00204768"/>
    <w:rsid w:val="0021265D"/>
    <w:rsid w:val="00216CA5"/>
    <w:rsid w:val="002209DF"/>
    <w:rsid w:val="002324D3"/>
    <w:rsid w:val="00247CAC"/>
    <w:rsid w:val="00250716"/>
    <w:rsid w:val="002565A0"/>
    <w:rsid w:val="00264593"/>
    <w:rsid w:val="00267D7E"/>
    <w:rsid w:val="002776A3"/>
    <w:rsid w:val="00281031"/>
    <w:rsid w:val="00281834"/>
    <w:rsid w:val="00282DBA"/>
    <w:rsid w:val="00282E31"/>
    <w:rsid w:val="002842B2"/>
    <w:rsid w:val="0029299C"/>
    <w:rsid w:val="00294E24"/>
    <w:rsid w:val="002964F7"/>
    <w:rsid w:val="00297D1C"/>
    <w:rsid w:val="002A4D5D"/>
    <w:rsid w:val="002A73BC"/>
    <w:rsid w:val="002B0DDF"/>
    <w:rsid w:val="002B5F85"/>
    <w:rsid w:val="002B6365"/>
    <w:rsid w:val="002C5A8F"/>
    <w:rsid w:val="002D6B41"/>
    <w:rsid w:val="002F323B"/>
    <w:rsid w:val="002F5492"/>
    <w:rsid w:val="002F7FD2"/>
    <w:rsid w:val="00315360"/>
    <w:rsid w:val="00316DDD"/>
    <w:rsid w:val="00323482"/>
    <w:rsid w:val="00332C4D"/>
    <w:rsid w:val="003346A7"/>
    <w:rsid w:val="00337D80"/>
    <w:rsid w:val="00343700"/>
    <w:rsid w:val="00345187"/>
    <w:rsid w:val="00350281"/>
    <w:rsid w:val="00352AE2"/>
    <w:rsid w:val="00354721"/>
    <w:rsid w:val="003549FF"/>
    <w:rsid w:val="00383857"/>
    <w:rsid w:val="00383A03"/>
    <w:rsid w:val="00384F34"/>
    <w:rsid w:val="00385CD8"/>
    <w:rsid w:val="00385D08"/>
    <w:rsid w:val="0039355F"/>
    <w:rsid w:val="00394E52"/>
    <w:rsid w:val="003975A5"/>
    <w:rsid w:val="003A209D"/>
    <w:rsid w:val="003A45CD"/>
    <w:rsid w:val="003B1CB6"/>
    <w:rsid w:val="003B1E33"/>
    <w:rsid w:val="003B583E"/>
    <w:rsid w:val="003D3DF9"/>
    <w:rsid w:val="003E61A5"/>
    <w:rsid w:val="003F3F5A"/>
    <w:rsid w:val="003F7681"/>
    <w:rsid w:val="0040030C"/>
    <w:rsid w:val="00401122"/>
    <w:rsid w:val="00402701"/>
    <w:rsid w:val="00403483"/>
    <w:rsid w:val="004159D8"/>
    <w:rsid w:val="0041619F"/>
    <w:rsid w:val="00416B27"/>
    <w:rsid w:val="004204BF"/>
    <w:rsid w:val="00420B46"/>
    <w:rsid w:val="004319F0"/>
    <w:rsid w:val="004334DF"/>
    <w:rsid w:val="00441BE6"/>
    <w:rsid w:val="00454FD4"/>
    <w:rsid w:val="0046350A"/>
    <w:rsid w:val="0046443F"/>
    <w:rsid w:val="00471572"/>
    <w:rsid w:val="00472AA6"/>
    <w:rsid w:val="00483F19"/>
    <w:rsid w:val="00493673"/>
    <w:rsid w:val="00497675"/>
    <w:rsid w:val="00497EC1"/>
    <w:rsid w:val="004A57D7"/>
    <w:rsid w:val="004A5B31"/>
    <w:rsid w:val="004C19D3"/>
    <w:rsid w:val="004C58D7"/>
    <w:rsid w:val="004C76B8"/>
    <w:rsid w:val="004D03FB"/>
    <w:rsid w:val="004D46EC"/>
    <w:rsid w:val="004E090D"/>
    <w:rsid w:val="004F4B29"/>
    <w:rsid w:val="00504E1A"/>
    <w:rsid w:val="00505E0D"/>
    <w:rsid w:val="0050683F"/>
    <w:rsid w:val="00524D09"/>
    <w:rsid w:val="005323C1"/>
    <w:rsid w:val="005329BA"/>
    <w:rsid w:val="0054175E"/>
    <w:rsid w:val="0054739C"/>
    <w:rsid w:val="0055120A"/>
    <w:rsid w:val="00561D24"/>
    <w:rsid w:val="0056426D"/>
    <w:rsid w:val="00564920"/>
    <w:rsid w:val="0056575B"/>
    <w:rsid w:val="00565EC8"/>
    <w:rsid w:val="005714C1"/>
    <w:rsid w:val="005816DC"/>
    <w:rsid w:val="00581DFD"/>
    <w:rsid w:val="0058271D"/>
    <w:rsid w:val="00585778"/>
    <w:rsid w:val="00586A75"/>
    <w:rsid w:val="00586E2C"/>
    <w:rsid w:val="00590639"/>
    <w:rsid w:val="0059552A"/>
    <w:rsid w:val="005A1CFF"/>
    <w:rsid w:val="005A5404"/>
    <w:rsid w:val="005B1FC6"/>
    <w:rsid w:val="005B2586"/>
    <w:rsid w:val="005B5423"/>
    <w:rsid w:val="005C0DDA"/>
    <w:rsid w:val="005C3C94"/>
    <w:rsid w:val="005C460B"/>
    <w:rsid w:val="005C66A6"/>
    <w:rsid w:val="005D21EC"/>
    <w:rsid w:val="005E09B1"/>
    <w:rsid w:val="005E27F1"/>
    <w:rsid w:val="005E3BA4"/>
    <w:rsid w:val="005E4B1A"/>
    <w:rsid w:val="005E50A8"/>
    <w:rsid w:val="005E7002"/>
    <w:rsid w:val="005E7642"/>
    <w:rsid w:val="005F33DF"/>
    <w:rsid w:val="00601736"/>
    <w:rsid w:val="006052A6"/>
    <w:rsid w:val="00605611"/>
    <w:rsid w:val="00611384"/>
    <w:rsid w:val="00620509"/>
    <w:rsid w:val="00623BB1"/>
    <w:rsid w:val="00634353"/>
    <w:rsid w:val="006429BB"/>
    <w:rsid w:val="00650CAE"/>
    <w:rsid w:val="00652A1C"/>
    <w:rsid w:val="006543FA"/>
    <w:rsid w:val="00656555"/>
    <w:rsid w:val="00664E56"/>
    <w:rsid w:val="00675258"/>
    <w:rsid w:val="00676476"/>
    <w:rsid w:val="006801CE"/>
    <w:rsid w:val="00683140"/>
    <w:rsid w:val="006925EE"/>
    <w:rsid w:val="00692A31"/>
    <w:rsid w:val="006933FB"/>
    <w:rsid w:val="00694EA4"/>
    <w:rsid w:val="00695633"/>
    <w:rsid w:val="00695CD2"/>
    <w:rsid w:val="0069765F"/>
    <w:rsid w:val="006A0F36"/>
    <w:rsid w:val="006A34F3"/>
    <w:rsid w:val="006B7353"/>
    <w:rsid w:val="006C05EB"/>
    <w:rsid w:val="006E5FE1"/>
    <w:rsid w:val="006E7FF3"/>
    <w:rsid w:val="006F107A"/>
    <w:rsid w:val="006F5E98"/>
    <w:rsid w:val="00702F71"/>
    <w:rsid w:val="00713308"/>
    <w:rsid w:val="007200F4"/>
    <w:rsid w:val="00720D86"/>
    <w:rsid w:val="00721F92"/>
    <w:rsid w:val="00722A9F"/>
    <w:rsid w:val="00722BEF"/>
    <w:rsid w:val="007275B8"/>
    <w:rsid w:val="00730B69"/>
    <w:rsid w:val="00730C1F"/>
    <w:rsid w:val="00740CF4"/>
    <w:rsid w:val="00740E9B"/>
    <w:rsid w:val="00745271"/>
    <w:rsid w:val="007455C1"/>
    <w:rsid w:val="00747CD7"/>
    <w:rsid w:val="00752BD7"/>
    <w:rsid w:val="00752F78"/>
    <w:rsid w:val="00765756"/>
    <w:rsid w:val="00766C72"/>
    <w:rsid w:val="007704A2"/>
    <w:rsid w:val="00773592"/>
    <w:rsid w:val="00781B0A"/>
    <w:rsid w:val="007856E1"/>
    <w:rsid w:val="007867BE"/>
    <w:rsid w:val="00787BE9"/>
    <w:rsid w:val="0079003D"/>
    <w:rsid w:val="007A00D2"/>
    <w:rsid w:val="007A0789"/>
    <w:rsid w:val="007A22D7"/>
    <w:rsid w:val="007A3DFF"/>
    <w:rsid w:val="007A6863"/>
    <w:rsid w:val="007B0626"/>
    <w:rsid w:val="007B0861"/>
    <w:rsid w:val="007B5733"/>
    <w:rsid w:val="007C320D"/>
    <w:rsid w:val="007C43E1"/>
    <w:rsid w:val="007D22E5"/>
    <w:rsid w:val="007D2876"/>
    <w:rsid w:val="007E1E62"/>
    <w:rsid w:val="007E3C92"/>
    <w:rsid w:val="0081354C"/>
    <w:rsid w:val="00820941"/>
    <w:rsid w:val="00822284"/>
    <w:rsid w:val="0082551F"/>
    <w:rsid w:val="008333F8"/>
    <w:rsid w:val="00842B38"/>
    <w:rsid w:val="00866A95"/>
    <w:rsid w:val="008909C3"/>
    <w:rsid w:val="008B0388"/>
    <w:rsid w:val="008B1A21"/>
    <w:rsid w:val="008B570B"/>
    <w:rsid w:val="008C2F1D"/>
    <w:rsid w:val="008C3185"/>
    <w:rsid w:val="008D1348"/>
    <w:rsid w:val="008E55A1"/>
    <w:rsid w:val="008F085E"/>
    <w:rsid w:val="008F0A94"/>
    <w:rsid w:val="008F3955"/>
    <w:rsid w:val="00901107"/>
    <w:rsid w:val="0091508E"/>
    <w:rsid w:val="00915210"/>
    <w:rsid w:val="0091637B"/>
    <w:rsid w:val="009165B7"/>
    <w:rsid w:val="0091677B"/>
    <w:rsid w:val="009241DC"/>
    <w:rsid w:val="00946532"/>
    <w:rsid w:val="00947D84"/>
    <w:rsid w:val="00951B12"/>
    <w:rsid w:val="00953BBE"/>
    <w:rsid w:val="00966E77"/>
    <w:rsid w:val="00967AFD"/>
    <w:rsid w:val="00974043"/>
    <w:rsid w:val="009763D9"/>
    <w:rsid w:val="0098003F"/>
    <w:rsid w:val="009823AC"/>
    <w:rsid w:val="0099443C"/>
    <w:rsid w:val="009964FF"/>
    <w:rsid w:val="00996D30"/>
    <w:rsid w:val="00997C30"/>
    <w:rsid w:val="009A0281"/>
    <w:rsid w:val="009B060A"/>
    <w:rsid w:val="009B062B"/>
    <w:rsid w:val="009B2CF4"/>
    <w:rsid w:val="009C1649"/>
    <w:rsid w:val="009C2B26"/>
    <w:rsid w:val="009C3A99"/>
    <w:rsid w:val="009C6060"/>
    <w:rsid w:val="009D4758"/>
    <w:rsid w:val="009D6018"/>
    <w:rsid w:val="009D7BE0"/>
    <w:rsid w:val="009E1884"/>
    <w:rsid w:val="009F1359"/>
    <w:rsid w:val="009F1B67"/>
    <w:rsid w:val="009F2D8A"/>
    <w:rsid w:val="00A007E7"/>
    <w:rsid w:val="00A05900"/>
    <w:rsid w:val="00A23ED7"/>
    <w:rsid w:val="00A3046C"/>
    <w:rsid w:val="00A41911"/>
    <w:rsid w:val="00A419B6"/>
    <w:rsid w:val="00A47A5C"/>
    <w:rsid w:val="00A51569"/>
    <w:rsid w:val="00A53857"/>
    <w:rsid w:val="00A57A19"/>
    <w:rsid w:val="00A617B4"/>
    <w:rsid w:val="00A7085D"/>
    <w:rsid w:val="00A747D4"/>
    <w:rsid w:val="00A87E63"/>
    <w:rsid w:val="00AA2D6A"/>
    <w:rsid w:val="00AA37B8"/>
    <w:rsid w:val="00AA3B10"/>
    <w:rsid w:val="00AB566B"/>
    <w:rsid w:val="00AB683F"/>
    <w:rsid w:val="00AC7014"/>
    <w:rsid w:val="00AC73F9"/>
    <w:rsid w:val="00AE0BF8"/>
    <w:rsid w:val="00AE1B28"/>
    <w:rsid w:val="00AE7ADA"/>
    <w:rsid w:val="00B11FB5"/>
    <w:rsid w:val="00B130AC"/>
    <w:rsid w:val="00B2012B"/>
    <w:rsid w:val="00B2328A"/>
    <w:rsid w:val="00B24FF4"/>
    <w:rsid w:val="00B259F6"/>
    <w:rsid w:val="00B2621D"/>
    <w:rsid w:val="00B323F0"/>
    <w:rsid w:val="00B33499"/>
    <w:rsid w:val="00B360EA"/>
    <w:rsid w:val="00B44F81"/>
    <w:rsid w:val="00B625EB"/>
    <w:rsid w:val="00B70CFB"/>
    <w:rsid w:val="00B71562"/>
    <w:rsid w:val="00B71E50"/>
    <w:rsid w:val="00B73C33"/>
    <w:rsid w:val="00B75903"/>
    <w:rsid w:val="00B82F9F"/>
    <w:rsid w:val="00BA072D"/>
    <w:rsid w:val="00BA7728"/>
    <w:rsid w:val="00BB1BD0"/>
    <w:rsid w:val="00BE0BE9"/>
    <w:rsid w:val="00BE5B7F"/>
    <w:rsid w:val="00BF3F93"/>
    <w:rsid w:val="00BF4809"/>
    <w:rsid w:val="00C03344"/>
    <w:rsid w:val="00C04ACF"/>
    <w:rsid w:val="00C06650"/>
    <w:rsid w:val="00C345DC"/>
    <w:rsid w:val="00C42FD5"/>
    <w:rsid w:val="00C51B31"/>
    <w:rsid w:val="00C54635"/>
    <w:rsid w:val="00C651CA"/>
    <w:rsid w:val="00C65B90"/>
    <w:rsid w:val="00C670F7"/>
    <w:rsid w:val="00C75BF2"/>
    <w:rsid w:val="00C7717B"/>
    <w:rsid w:val="00C87A4C"/>
    <w:rsid w:val="00C933AB"/>
    <w:rsid w:val="00C96678"/>
    <w:rsid w:val="00CA26B4"/>
    <w:rsid w:val="00CB0C80"/>
    <w:rsid w:val="00CB3D92"/>
    <w:rsid w:val="00CB6E2F"/>
    <w:rsid w:val="00CC28A4"/>
    <w:rsid w:val="00CC4451"/>
    <w:rsid w:val="00CC548F"/>
    <w:rsid w:val="00CD032D"/>
    <w:rsid w:val="00CD0800"/>
    <w:rsid w:val="00CD27F1"/>
    <w:rsid w:val="00CD3B9F"/>
    <w:rsid w:val="00CE2DD4"/>
    <w:rsid w:val="00CE3D1E"/>
    <w:rsid w:val="00CE4A40"/>
    <w:rsid w:val="00CF1B91"/>
    <w:rsid w:val="00CF6DF3"/>
    <w:rsid w:val="00D02973"/>
    <w:rsid w:val="00D0366B"/>
    <w:rsid w:val="00D063B9"/>
    <w:rsid w:val="00D13568"/>
    <w:rsid w:val="00D14736"/>
    <w:rsid w:val="00D174FC"/>
    <w:rsid w:val="00D24024"/>
    <w:rsid w:val="00D25C5E"/>
    <w:rsid w:val="00D25EE4"/>
    <w:rsid w:val="00D470A9"/>
    <w:rsid w:val="00D526C6"/>
    <w:rsid w:val="00D52B11"/>
    <w:rsid w:val="00D6079F"/>
    <w:rsid w:val="00D607AC"/>
    <w:rsid w:val="00D62B7A"/>
    <w:rsid w:val="00D65EBB"/>
    <w:rsid w:val="00D711DE"/>
    <w:rsid w:val="00D77D4E"/>
    <w:rsid w:val="00D802B0"/>
    <w:rsid w:val="00D90497"/>
    <w:rsid w:val="00D933EB"/>
    <w:rsid w:val="00DA02F1"/>
    <w:rsid w:val="00DA0FB0"/>
    <w:rsid w:val="00DB5DB7"/>
    <w:rsid w:val="00DB64F8"/>
    <w:rsid w:val="00DC16C2"/>
    <w:rsid w:val="00DC3164"/>
    <w:rsid w:val="00DD2598"/>
    <w:rsid w:val="00DD3DA0"/>
    <w:rsid w:val="00DD65E3"/>
    <w:rsid w:val="00DD7A6D"/>
    <w:rsid w:val="00DE5489"/>
    <w:rsid w:val="00DE55BF"/>
    <w:rsid w:val="00DF0FE0"/>
    <w:rsid w:val="00DF7F1B"/>
    <w:rsid w:val="00E20522"/>
    <w:rsid w:val="00E3645C"/>
    <w:rsid w:val="00E3742D"/>
    <w:rsid w:val="00E443FB"/>
    <w:rsid w:val="00E53E81"/>
    <w:rsid w:val="00E640AB"/>
    <w:rsid w:val="00E7255F"/>
    <w:rsid w:val="00E739E1"/>
    <w:rsid w:val="00E74447"/>
    <w:rsid w:val="00E80D71"/>
    <w:rsid w:val="00E83518"/>
    <w:rsid w:val="00EA2AF0"/>
    <w:rsid w:val="00EA3948"/>
    <w:rsid w:val="00EA3A5E"/>
    <w:rsid w:val="00EA3CFA"/>
    <w:rsid w:val="00EB4E6E"/>
    <w:rsid w:val="00EB6409"/>
    <w:rsid w:val="00EC02A7"/>
    <w:rsid w:val="00EC3412"/>
    <w:rsid w:val="00EC4638"/>
    <w:rsid w:val="00ED656B"/>
    <w:rsid w:val="00EE63E9"/>
    <w:rsid w:val="00EF588C"/>
    <w:rsid w:val="00EF6F58"/>
    <w:rsid w:val="00F029F5"/>
    <w:rsid w:val="00F035EE"/>
    <w:rsid w:val="00F04095"/>
    <w:rsid w:val="00F128A8"/>
    <w:rsid w:val="00F13810"/>
    <w:rsid w:val="00F140B5"/>
    <w:rsid w:val="00F261D0"/>
    <w:rsid w:val="00F45CF4"/>
    <w:rsid w:val="00F4796A"/>
    <w:rsid w:val="00F515C4"/>
    <w:rsid w:val="00F530C5"/>
    <w:rsid w:val="00F61893"/>
    <w:rsid w:val="00F672D2"/>
    <w:rsid w:val="00F7192D"/>
    <w:rsid w:val="00F77A70"/>
    <w:rsid w:val="00F81223"/>
    <w:rsid w:val="00F81E33"/>
    <w:rsid w:val="00F91FC1"/>
    <w:rsid w:val="00F93ED7"/>
    <w:rsid w:val="00F95555"/>
    <w:rsid w:val="00FA6BF1"/>
    <w:rsid w:val="00FB4D8D"/>
    <w:rsid w:val="00FC1DA2"/>
    <w:rsid w:val="00FC20D1"/>
    <w:rsid w:val="00FC29B5"/>
    <w:rsid w:val="00FC3938"/>
    <w:rsid w:val="00FC6C54"/>
    <w:rsid w:val="00FD1DA7"/>
    <w:rsid w:val="00FD7234"/>
    <w:rsid w:val="00FD7456"/>
    <w:rsid w:val="00FE1A7B"/>
    <w:rsid w:val="00FE6D74"/>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FAF143CD-E05E-44FC-A814-B2DC6A9E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numPr>
        <w:numId w:val="13"/>
      </w:numPr>
      <w:tabs>
        <w:tab w:val="left" w:pos="0"/>
        <w:tab w:val="num" w:pos="720"/>
      </w:tabs>
      <w:spacing w:after="12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top w:w="57" w:type="dxa"/>
        <w:bottom w:w="57" w:type="dxa"/>
      </w:tblCellMar>
    </w:tblPr>
  </w:style>
  <w:style w:type="table" w:customStyle="1" w:styleId="5">
    <w:name w:val="5"/>
    <w:basedOn w:val="TableNormal"/>
    <w:pPr>
      <w:widowControl w:val="0"/>
      <w:spacing w:before="60" w:after="100"/>
    </w:pPr>
    <w:tblPr>
      <w:tblStyleRowBandSize w:val="1"/>
      <w:tblStyleColBandSize w:val="1"/>
      <w:tblCellMar>
        <w:left w:w="57" w:type="dxa"/>
        <w:right w:w="57" w:type="dxa"/>
      </w:tblCellMar>
    </w:tblPr>
  </w:style>
  <w:style w:type="table" w:customStyle="1" w:styleId="4">
    <w:name w:val="4"/>
    <w:basedOn w:val="TableNormal"/>
    <w:pPr>
      <w:widowControl w:val="0"/>
      <w:spacing w:before="60" w:after="100"/>
    </w:pPr>
    <w:tblPr>
      <w:tblStyleRowBandSize w:val="1"/>
      <w:tblStyleColBandSize w:val="1"/>
    </w:tblPr>
  </w:style>
  <w:style w:type="table" w:customStyle="1" w:styleId="3">
    <w:name w:val="3"/>
    <w:basedOn w:val="TableNormal"/>
    <w:pPr>
      <w:widowControl w:val="0"/>
      <w:spacing w:before="60" w:after="100"/>
    </w:pPr>
    <w:tblPr>
      <w:tblStyleRowBandSize w:val="1"/>
      <w:tblStyleColBandSize w:val="1"/>
      <w:tblCellMar>
        <w:left w:w="108" w:type="dxa"/>
        <w:right w:w="108" w:type="dxa"/>
      </w:tblCellMar>
    </w:tblPr>
  </w:style>
  <w:style w:type="table" w:customStyle="1" w:styleId="2">
    <w:name w:val="2"/>
    <w:basedOn w:val="TableNormal"/>
    <w:pPr>
      <w:widowControl w:val="0"/>
      <w:spacing w:before="60" w:after="100"/>
    </w:pPr>
    <w:tblPr>
      <w:tblStyleRowBandSize w:val="1"/>
      <w:tblStyleColBandSize w:val="1"/>
      <w:tblCellMar>
        <w:left w:w="108" w:type="dxa"/>
        <w:right w:w="108" w:type="dxa"/>
      </w:tblCellMar>
    </w:tblPr>
  </w:style>
  <w:style w:type="table" w:customStyle="1" w:styleId="1">
    <w:name w:val="1"/>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comments" Target="comments.xml"/><Relationship Id="rId26" Type="http://schemas.openxmlformats.org/officeDocument/2006/relationships/image" Target="media/image8.png"/><Relationship Id="rId21" Type="http://schemas.microsoft.com/office/2018/08/relationships/commentsExtensible" Target="commentsExtensible.xml"/><Relationship Id="rId34" Type="http://schemas.openxmlformats.org/officeDocument/2006/relationships/header" Target="header9.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microsoft.com/office/2016/09/relationships/commentsIds" Target="commentsIds.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header" Target="header7.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10.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43573</Words>
  <Characters>274517</Characters>
  <Application>Microsoft Office Word</Application>
  <DocSecurity>0</DocSecurity>
  <Lines>2287</Lines>
  <Paragraphs>6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arth</dc:creator>
  <cp:keywords/>
  <dc:description/>
  <cp:lastModifiedBy>Silja-Marie</cp:lastModifiedBy>
  <cp:revision>46</cp:revision>
  <dcterms:created xsi:type="dcterms:W3CDTF">2025-07-31T07:18:00Z</dcterms:created>
  <dcterms:modified xsi:type="dcterms:W3CDTF">2025-08-28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h4GiPE6"/&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